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_Toc9205706"/>
      <w:bookmarkStart w:id="6" w:name="Copyright"/>
      <w:r w:rsidR="00EF05DF" w:rsidRPr="0094773E">
        <w:rPr>
          <w:lang w:val="es-ES_tradnl"/>
        </w:rPr>
        <w:lastRenderedPageBreak/>
        <w:t>Autorización de Difusión</w:t>
      </w:r>
      <w:bookmarkEnd w:id="5"/>
    </w:p>
    <w:bookmarkEnd w:id="6"/>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382C27">
        <w:rPr>
          <w:rPrChange w:id="9" w:author="Pablo Blanco Peris" w:date="2019-05-30T15:23:00Z">
            <w:rPr>
              <w:lang w:val="es-ES_tradnl"/>
            </w:rPr>
          </w:rPrChange>
        </w:rPr>
        <w:br w:type="page"/>
      </w:r>
      <w:bookmarkStart w:id="10" w:name="_Toc920570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0"/>
      <w:proofErr w:type="spellEnd"/>
    </w:p>
    <w:bookmarkStart w:id="11"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13" w:name="_Toc920570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3"/>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4" w:name="_Toc9205710"/>
      <w:proofErr w:type="spellStart"/>
      <w:r w:rsidRPr="0094773E">
        <w:rPr>
          <w:lang w:val="es-ES_tradnl"/>
        </w:rPr>
        <w:t>Keywords</w:t>
      </w:r>
      <w:bookmarkEnd w:id="14"/>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B4443D">
      <w:pPr>
        <w:pStyle w:val="TDC1"/>
        <w:rPr>
          <w:rFonts w:asciiTheme="minorHAnsi" w:eastAsiaTheme="minorEastAsia" w:hAnsiTheme="minorHAnsi" w:cstheme="minorBidi"/>
          <w:noProof/>
        </w:rPr>
      </w:pPr>
      <w:hyperlink w:anchor="_Toc9205707" w:history="1">
        <w:r w:rsidR="00A753B9" w:rsidRPr="00E94323">
          <w:rPr>
            <w:rStyle w:val="Hipervnculo"/>
            <w:noProof/>
          </w:rPr>
          <w:t>Resumen en castellano</w:t>
        </w:r>
        <w:r w:rsidR="00A753B9">
          <w:rPr>
            <w:noProof/>
            <w:webHidden/>
          </w:rPr>
          <w:tab/>
        </w:r>
        <w:r w:rsidR="00A753B9">
          <w:rPr>
            <w:noProof/>
            <w:webHidden/>
          </w:rPr>
          <w:fldChar w:fldCharType="begin"/>
        </w:r>
        <w:r w:rsidR="00A753B9">
          <w:rPr>
            <w:noProof/>
            <w:webHidden/>
          </w:rPr>
          <w:instrText xml:space="preserve"> PAGEREF _Toc9205707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6F14AC08" w14:textId="49CAAC63" w:rsidR="00A753B9" w:rsidRDefault="00B4443D">
      <w:pPr>
        <w:pStyle w:val="TDC1"/>
        <w:rPr>
          <w:rFonts w:asciiTheme="minorHAnsi" w:eastAsiaTheme="minorEastAsia" w:hAnsiTheme="minorHAnsi" w:cstheme="minorBidi"/>
          <w:noProof/>
        </w:rPr>
      </w:pPr>
      <w:hyperlink w:anchor="_Toc9205708" w:history="1">
        <w:r w:rsidR="00A753B9" w:rsidRPr="00E94323">
          <w:rPr>
            <w:rStyle w:val="Hipervnculo"/>
            <w:noProof/>
          </w:rPr>
          <w:t>Palabras clave</w:t>
        </w:r>
        <w:r w:rsidR="00A753B9">
          <w:rPr>
            <w:noProof/>
            <w:webHidden/>
          </w:rPr>
          <w:tab/>
        </w:r>
        <w:r w:rsidR="00A753B9">
          <w:rPr>
            <w:noProof/>
            <w:webHidden/>
          </w:rPr>
          <w:fldChar w:fldCharType="begin"/>
        </w:r>
        <w:r w:rsidR="00A753B9">
          <w:rPr>
            <w:noProof/>
            <w:webHidden/>
          </w:rPr>
          <w:instrText xml:space="preserve"> PAGEREF _Toc9205708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07189723" w14:textId="24BA1DFA" w:rsidR="00A753B9" w:rsidRDefault="00B4443D">
      <w:pPr>
        <w:pStyle w:val="TDC1"/>
        <w:rPr>
          <w:rFonts w:asciiTheme="minorHAnsi" w:eastAsiaTheme="minorEastAsia" w:hAnsiTheme="minorHAnsi" w:cstheme="minorBidi"/>
          <w:noProof/>
        </w:rPr>
      </w:pPr>
      <w:hyperlink w:anchor="_Toc9205709" w:history="1">
        <w:r w:rsidR="00A753B9" w:rsidRPr="00E94323">
          <w:rPr>
            <w:rStyle w:val="Hipervnculo"/>
            <w:noProof/>
          </w:rPr>
          <w:t>Resumen en inglés</w:t>
        </w:r>
        <w:r w:rsidR="00A753B9">
          <w:rPr>
            <w:noProof/>
            <w:webHidden/>
          </w:rPr>
          <w:tab/>
        </w:r>
        <w:r w:rsidR="00A753B9">
          <w:rPr>
            <w:noProof/>
            <w:webHidden/>
          </w:rPr>
          <w:fldChar w:fldCharType="begin"/>
        </w:r>
        <w:r w:rsidR="00A753B9">
          <w:rPr>
            <w:noProof/>
            <w:webHidden/>
          </w:rPr>
          <w:instrText xml:space="preserve"> PAGEREF _Toc9205709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556AC04D" w14:textId="4A812F8D" w:rsidR="00A753B9" w:rsidRDefault="00B4443D">
      <w:pPr>
        <w:pStyle w:val="TDC1"/>
        <w:rPr>
          <w:rFonts w:asciiTheme="minorHAnsi" w:eastAsiaTheme="minorEastAsia" w:hAnsiTheme="minorHAnsi" w:cstheme="minorBidi"/>
          <w:noProof/>
        </w:rPr>
      </w:pPr>
      <w:hyperlink w:anchor="_Toc9205710" w:history="1">
        <w:r w:rsidR="00A753B9" w:rsidRPr="00E94323">
          <w:rPr>
            <w:rStyle w:val="Hipervnculo"/>
            <w:noProof/>
            <w:lang w:val="es-ES_tradnl"/>
          </w:rPr>
          <w:t>Keywords</w:t>
        </w:r>
        <w:r w:rsidR="00A753B9">
          <w:rPr>
            <w:noProof/>
            <w:webHidden/>
          </w:rPr>
          <w:tab/>
        </w:r>
        <w:r w:rsidR="00A753B9">
          <w:rPr>
            <w:noProof/>
            <w:webHidden/>
          </w:rPr>
          <w:fldChar w:fldCharType="begin"/>
        </w:r>
        <w:r w:rsidR="00A753B9">
          <w:rPr>
            <w:noProof/>
            <w:webHidden/>
          </w:rPr>
          <w:instrText xml:space="preserve"> PAGEREF _Toc9205710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7B6038B7" w14:textId="22549013" w:rsidR="00A753B9" w:rsidRDefault="00B4443D">
      <w:pPr>
        <w:pStyle w:val="TDC1"/>
        <w:rPr>
          <w:rFonts w:asciiTheme="minorHAnsi" w:eastAsiaTheme="minorEastAsia" w:hAnsiTheme="minorHAnsi" w:cstheme="minorBidi"/>
          <w:noProof/>
        </w:rPr>
      </w:pPr>
      <w:hyperlink w:anchor="_Toc9205711" w:history="1">
        <w:r w:rsidR="00A753B9" w:rsidRPr="00E94323">
          <w:rPr>
            <w:rStyle w:val="Hipervnculo"/>
            <w:noProof/>
            <w:lang w:val="es-ES_tradnl"/>
          </w:rPr>
          <w:t>Índice de contenidos</w:t>
        </w:r>
        <w:r w:rsidR="00A753B9">
          <w:rPr>
            <w:noProof/>
            <w:webHidden/>
          </w:rPr>
          <w:tab/>
        </w:r>
        <w:r w:rsidR="00A753B9">
          <w:rPr>
            <w:noProof/>
            <w:webHidden/>
          </w:rPr>
          <w:fldChar w:fldCharType="begin"/>
        </w:r>
        <w:r w:rsidR="00A753B9">
          <w:rPr>
            <w:noProof/>
            <w:webHidden/>
          </w:rPr>
          <w:instrText xml:space="preserve"> PAGEREF _Toc9205711 \h </w:instrText>
        </w:r>
        <w:r w:rsidR="00A753B9">
          <w:rPr>
            <w:noProof/>
            <w:webHidden/>
          </w:rPr>
        </w:r>
        <w:r w:rsidR="00A753B9">
          <w:rPr>
            <w:noProof/>
            <w:webHidden/>
          </w:rPr>
          <w:fldChar w:fldCharType="separate"/>
        </w:r>
        <w:r w:rsidR="00A753B9">
          <w:rPr>
            <w:noProof/>
            <w:webHidden/>
          </w:rPr>
          <w:t>1</w:t>
        </w:r>
        <w:r w:rsidR="00A753B9">
          <w:rPr>
            <w:noProof/>
            <w:webHidden/>
          </w:rPr>
          <w:fldChar w:fldCharType="end"/>
        </w:r>
      </w:hyperlink>
    </w:p>
    <w:p w14:paraId="356CB027" w14:textId="7ACC7736" w:rsidR="00A753B9" w:rsidRDefault="00B4443D">
      <w:pPr>
        <w:pStyle w:val="TDC1"/>
        <w:rPr>
          <w:rFonts w:asciiTheme="minorHAnsi" w:eastAsiaTheme="minorEastAsia" w:hAnsiTheme="minorHAnsi" w:cstheme="minorBidi"/>
          <w:noProof/>
        </w:rPr>
      </w:pPr>
      <w:hyperlink w:anchor="_Toc9205712" w:history="1">
        <w:r w:rsidR="00A753B9" w:rsidRPr="00E94323">
          <w:rPr>
            <w:rStyle w:val="Hipervnculo"/>
            <w:noProof/>
          </w:rPr>
          <w:t>Agradecimientos</w:t>
        </w:r>
        <w:r w:rsidR="00A753B9">
          <w:rPr>
            <w:noProof/>
            <w:webHidden/>
          </w:rPr>
          <w:tab/>
        </w:r>
        <w:r w:rsidR="00A753B9">
          <w:rPr>
            <w:noProof/>
            <w:webHidden/>
          </w:rPr>
          <w:fldChar w:fldCharType="begin"/>
        </w:r>
        <w:r w:rsidR="00A753B9">
          <w:rPr>
            <w:noProof/>
            <w:webHidden/>
          </w:rPr>
          <w:instrText xml:space="preserve"> PAGEREF _Toc9205712 \h </w:instrText>
        </w:r>
        <w:r w:rsidR="00A753B9">
          <w:rPr>
            <w:noProof/>
            <w:webHidden/>
          </w:rPr>
        </w:r>
        <w:r w:rsidR="00A753B9">
          <w:rPr>
            <w:noProof/>
            <w:webHidden/>
          </w:rPr>
          <w:fldChar w:fldCharType="separate"/>
        </w:r>
        <w:r w:rsidR="00A753B9">
          <w:rPr>
            <w:noProof/>
            <w:webHidden/>
          </w:rPr>
          <w:t>2</w:t>
        </w:r>
        <w:r w:rsidR="00A753B9">
          <w:rPr>
            <w:noProof/>
            <w:webHidden/>
          </w:rPr>
          <w:fldChar w:fldCharType="end"/>
        </w:r>
      </w:hyperlink>
    </w:p>
    <w:p w14:paraId="25AEA2C2" w14:textId="0C7CC254" w:rsidR="00A753B9" w:rsidRDefault="00B4443D">
      <w:pPr>
        <w:pStyle w:val="TDC1"/>
        <w:rPr>
          <w:rFonts w:asciiTheme="minorHAnsi" w:eastAsiaTheme="minorEastAsia" w:hAnsiTheme="minorHAnsi" w:cstheme="minorBidi"/>
          <w:noProof/>
        </w:rPr>
      </w:pPr>
      <w:hyperlink w:anchor="_Toc9205713" w:history="1">
        <w:r w:rsidR="00A753B9" w:rsidRPr="00E94323">
          <w:rPr>
            <w:rStyle w:val="Hipervnculo"/>
            <w:noProof/>
            <w:lang w:val="es-ES_tradnl"/>
          </w:rPr>
          <w:t>Capítulo 1 - Introducción y motivación</w:t>
        </w:r>
        <w:r w:rsidR="00A753B9">
          <w:rPr>
            <w:noProof/>
            <w:webHidden/>
          </w:rPr>
          <w:tab/>
        </w:r>
        <w:r w:rsidR="00A753B9">
          <w:rPr>
            <w:noProof/>
            <w:webHidden/>
          </w:rPr>
          <w:fldChar w:fldCharType="begin"/>
        </w:r>
        <w:r w:rsidR="00A753B9">
          <w:rPr>
            <w:noProof/>
            <w:webHidden/>
          </w:rPr>
          <w:instrText xml:space="preserve"> PAGEREF _Toc9205713 \h </w:instrText>
        </w:r>
        <w:r w:rsidR="00A753B9">
          <w:rPr>
            <w:noProof/>
            <w:webHidden/>
          </w:rPr>
        </w:r>
        <w:r w:rsidR="00A753B9">
          <w:rPr>
            <w:noProof/>
            <w:webHidden/>
          </w:rPr>
          <w:fldChar w:fldCharType="separate"/>
        </w:r>
        <w:r w:rsidR="00A753B9">
          <w:rPr>
            <w:noProof/>
            <w:webHidden/>
          </w:rPr>
          <w:t>3</w:t>
        </w:r>
        <w:r w:rsidR="00A753B9">
          <w:rPr>
            <w:noProof/>
            <w:webHidden/>
          </w:rPr>
          <w:fldChar w:fldCharType="end"/>
        </w:r>
      </w:hyperlink>
    </w:p>
    <w:p w14:paraId="37A6B71B" w14:textId="73A400F2" w:rsidR="00A753B9" w:rsidRDefault="00B4443D">
      <w:pPr>
        <w:pStyle w:val="TDC1"/>
        <w:rPr>
          <w:rFonts w:asciiTheme="minorHAnsi" w:eastAsiaTheme="minorEastAsia" w:hAnsiTheme="minorHAnsi" w:cstheme="minorBidi"/>
          <w:noProof/>
        </w:rPr>
      </w:pPr>
      <w:hyperlink w:anchor="_Toc9205714" w:history="1">
        <w:r w:rsidR="00A753B9" w:rsidRPr="00E94323">
          <w:rPr>
            <w:rStyle w:val="Hipervnculo"/>
            <w:noProof/>
            <w:lang w:val="es-ES_tradnl"/>
          </w:rPr>
          <w:t>Capítulo 2 - Preliminares</w:t>
        </w:r>
        <w:r w:rsidR="00A753B9">
          <w:rPr>
            <w:noProof/>
            <w:webHidden/>
          </w:rPr>
          <w:tab/>
        </w:r>
        <w:r w:rsidR="00A753B9">
          <w:rPr>
            <w:noProof/>
            <w:webHidden/>
          </w:rPr>
          <w:fldChar w:fldCharType="begin"/>
        </w:r>
        <w:r w:rsidR="00A753B9">
          <w:rPr>
            <w:noProof/>
            <w:webHidden/>
          </w:rPr>
          <w:instrText xml:space="preserve"> PAGEREF _Toc9205714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11CB5D5B" w14:textId="3C84AF22" w:rsidR="00A753B9" w:rsidRDefault="00B4443D">
      <w:pPr>
        <w:pStyle w:val="TDC2"/>
        <w:tabs>
          <w:tab w:val="right" w:leader="dot" w:pos="9350"/>
        </w:tabs>
        <w:rPr>
          <w:rFonts w:asciiTheme="minorHAnsi" w:eastAsiaTheme="minorEastAsia" w:hAnsiTheme="minorHAnsi" w:cstheme="minorBidi"/>
          <w:noProof/>
        </w:rPr>
      </w:pPr>
      <w:hyperlink w:anchor="_Toc9205715" w:history="1">
        <w:r w:rsidR="00A753B9" w:rsidRPr="00E94323">
          <w:rPr>
            <w:rStyle w:val="Hipervnculo"/>
            <w:noProof/>
          </w:rPr>
          <w:t>2.1 Blockchain</w:t>
        </w:r>
        <w:r w:rsidR="00A753B9">
          <w:rPr>
            <w:noProof/>
            <w:webHidden/>
          </w:rPr>
          <w:tab/>
        </w:r>
        <w:r w:rsidR="00A753B9">
          <w:rPr>
            <w:noProof/>
            <w:webHidden/>
          </w:rPr>
          <w:fldChar w:fldCharType="begin"/>
        </w:r>
        <w:r w:rsidR="00A753B9">
          <w:rPr>
            <w:noProof/>
            <w:webHidden/>
          </w:rPr>
          <w:instrText xml:space="preserve"> PAGEREF _Toc9205715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41C917AB" w14:textId="38303B9C" w:rsidR="00A753B9" w:rsidRDefault="00B4443D">
      <w:pPr>
        <w:pStyle w:val="TDC3"/>
        <w:tabs>
          <w:tab w:val="right" w:leader="dot" w:pos="9350"/>
        </w:tabs>
        <w:rPr>
          <w:rFonts w:asciiTheme="minorHAnsi" w:eastAsiaTheme="minorEastAsia" w:hAnsiTheme="minorHAnsi" w:cstheme="minorBidi"/>
          <w:noProof/>
        </w:rPr>
      </w:pPr>
      <w:hyperlink w:anchor="_Toc9205716" w:history="1">
        <w:r w:rsidR="00A753B9" w:rsidRPr="00E94323">
          <w:rPr>
            <w:rStyle w:val="Hipervnculo"/>
            <w:noProof/>
            <w:lang w:val="es-ES_tradnl"/>
          </w:rPr>
          <w:t>Historia</w:t>
        </w:r>
        <w:r w:rsidR="00A753B9">
          <w:rPr>
            <w:noProof/>
            <w:webHidden/>
          </w:rPr>
          <w:tab/>
        </w:r>
        <w:r w:rsidR="00A753B9">
          <w:rPr>
            <w:noProof/>
            <w:webHidden/>
          </w:rPr>
          <w:fldChar w:fldCharType="begin"/>
        </w:r>
        <w:r w:rsidR="00A753B9">
          <w:rPr>
            <w:noProof/>
            <w:webHidden/>
          </w:rPr>
          <w:instrText xml:space="preserve"> PAGEREF _Toc9205716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5A9DCA05" w14:textId="7821C85E" w:rsidR="00A753B9" w:rsidRDefault="00B4443D">
      <w:pPr>
        <w:pStyle w:val="TDC3"/>
        <w:tabs>
          <w:tab w:val="right" w:leader="dot" w:pos="9350"/>
        </w:tabs>
        <w:rPr>
          <w:rFonts w:asciiTheme="minorHAnsi" w:eastAsiaTheme="minorEastAsia" w:hAnsiTheme="minorHAnsi" w:cstheme="minorBidi"/>
          <w:noProof/>
        </w:rPr>
      </w:pPr>
      <w:hyperlink w:anchor="_Toc9205717" w:history="1">
        <w:r w:rsidR="00A753B9" w:rsidRPr="00E94323">
          <w:rPr>
            <w:rStyle w:val="Hipervnculo"/>
            <w:noProof/>
            <w:lang w:val="es-ES_tradnl"/>
          </w:rPr>
          <w:t>¿Qué es blockchain?</w:t>
        </w:r>
        <w:r w:rsidR="00A753B9">
          <w:rPr>
            <w:noProof/>
            <w:webHidden/>
          </w:rPr>
          <w:tab/>
        </w:r>
        <w:r w:rsidR="00A753B9">
          <w:rPr>
            <w:noProof/>
            <w:webHidden/>
          </w:rPr>
          <w:fldChar w:fldCharType="begin"/>
        </w:r>
        <w:r w:rsidR="00A753B9">
          <w:rPr>
            <w:noProof/>
            <w:webHidden/>
          </w:rPr>
          <w:instrText xml:space="preserve"> PAGEREF _Toc9205717 \h </w:instrText>
        </w:r>
        <w:r w:rsidR="00A753B9">
          <w:rPr>
            <w:noProof/>
            <w:webHidden/>
          </w:rPr>
        </w:r>
        <w:r w:rsidR="00A753B9">
          <w:rPr>
            <w:noProof/>
            <w:webHidden/>
          </w:rPr>
          <w:fldChar w:fldCharType="separate"/>
        </w:r>
        <w:r w:rsidR="00A753B9">
          <w:rPr>
            <w:noProof/>
            <w:webHidden/>
          </w:rPr>
          <w:t>7</w:t>
        </w:r>
        <w:r w:rsidR="00A753B9">
          <w:rPr>
            <w:noProof/>
            <w:webHidden/>
          </w:rPr>
          <w:fldChar w:fldCharType="end"/>
        </w:r>
      </w:hyperlink>
    </w:p>
    <w:p w14:paraId="725C05EB" w14:textId="51AE50CE" w:rsidR="00A753B9" w:rsidRDefault="00B4443D">
      <w:pPr>
        <w:pStyle w:val="TDC3"/>
        <w:tabs>
          <w:tab w:val="right" w:leader="dot" w:pos="9350"/>
        </w:tabs>
        <w:rPr>
          <w:rFonts w:asciiTheme="minorHAnsi" w:eastAsiaTheme="minorEastAsia" w:hAnsiTheme="minorHAnsi" w:cstheme="minorBidi"/>
          <w:noProof/>
        </w:rPr>
      </w:pPr>
      <w:hyperlink w:anchor="_Toc9205718" w:history="1">
        <w:r w:rsidR="00A753B9" w:rsidRPr="00E94323">
          <w:rPr>
            <w:rStyle w:val="Hipervnculo"/>
            <w:noProof/>
            <w:lang w:val="es-ES_tradnl"/>
          </w:rPr>
          <w:t>Tipos de blockchain</w:t>
        </w:r>
        <w:r w:rsidR="00A753B9">
          <w:rPr>
            <w:noProof/>
            <w:webHidden/>
          </w:rPr>
          <w:tab/>
        </w:r>
        <w:r w:rsidR="00A753B9">
          <w:rPr>
            <w:noProof/>
            <w:webHidden/>
          </w:rPr>
          <w:fldChar w:fldCharType="begin"/>
        </w:r>
        <w:r w:rsidR="00A753B9">
          <w:rPr>
            <w:noProof/>
            <w:webHidden/>
          </w:rPr>
          <w:instrText xml:space="preserve"> PAGEREF _Toc9205718 \h </w:instrText>
        </w:r>
        <w:r w:rsidR="00A753B9">
          <w:rPr>
            <w:noProof/>
            <w:webHidden/>
          </w:rPr>
        </w:r>
        <w:r w:rsidR="00A753B9">
          <w:rPr>
            <w:noProof/>
            <w:webHidden/>
          </w:rPr>
          <w:fldChar w:fldCharType="separate"/>
        </w:r>
        <w:r w:rsidR="00A753B9">
          <w:rPr>
            <w:noProof/>
            <w:webHidden/>
          </w:rPr>
          <w:t>9</w:t>
        </w:r>
        <w:r w:rsidR="00A753B9">
          <w:rPr>
            <w:noProof/>
            <w:webHidden/>
          </w:rPr>
          <w:fldChar w:fldCharType="end"/>
        </w:r>
      </w:hyperlink>
    </w:p>
    <w:p w14:paraId="4F5BFBFC" w14:textId="7D735956" w:rsidR="00A753B9" w:rsidRDefault="00B4443D">
      <w:pPr>
        <w:pStyle w:val="TDC3"/>
        <w:tabs>
          <w:tab w:val="right" w:leader="dot" w:pos="9350"/>
        </w:tabs>
        <w:rPr>
          <w:rFonts w:asciiTheme="minorHAnsi" w:eastAsiaTheme="minorEastAsia" w:hAnsiTheme="minorHAnsi" w:cstheme="minorBidi"/>
          <w:noProof/>
        </w:rPr>
      </w:pPr>
      <w:hyperlink w:anchor="_Toc9205719" w:history="1">
        <w:r w:rsidR="00A753B9" w:rsidRPr="00E94323">
          <w:rPr>
            <w:rStyle w:val="Hipervnculo"/>
            <w:noProof/>
          </w:rPr>
          <w:t>Proof-of-work</w:t>
        </w:r>
        <w:r w:rsidR="00A753B9">
          <w:rPr>
            <w:noProof/>
            <w:webHidden/>
          </w:rPr>
          <w:tab/>
        </w:r>
        <w:r w:rsidR="00A753B9">
          <w:rPr>
            <w:noProof/>
            <w:webHidden/>
          </w:rPr>
          <w:fldChar w:fldCharType="begin"/>
        </w:r>
        <w:r w:rsidR="00A753B9">
          <w:rPr>
            <w:noProof/>
            <w:webHidden/>
          </w:rPr>
          <w:instrText xml:space="preserve"> PAGEREF _Toc9205719 \h </w:instrText>
        </w:r>
        <w:r w:rsidR="00A753B9">
          <w:rPr>
            <w:noProof/>
            <w:webHidden/>
          </w:rPr>
        </w:r>
        <w:r w:rsidR="00A753B9">
          <w:rPr>
            <w:noProof/>
            <w:webHidden/>
          </w:rPr>
          <w:fldChar w:fldCharType="separate"/>
        </w:r>
        <w:r w:rsidR="00A753B9">
          <w:rPr>
            <w:noProof/>
            <w:webHidden/>
          </w:rPr>
          <w:t>12</w:t>
        </w:r>
        <w:r w:rsidR="00A753B9">
          <w:rPr>
            <w:noProof/>
            <w:webHidden/>
          </w:rPr>
          <w:fldChar w:fldCharType="end"/>
        </w:r>
      </w:hyperlink>
    </w:p>
    <w:p w14:paraId="16DED6E1" w14:textId="177F6C85" w:rsidR="00A753B9" w:rsidRDefault="00B4443D">
      <w:pPr>
        <w:pStyle w:val="TDC2"/>
        <w:tabs>
          <w:tab w:val="right" w:leader="dot" w:pos="9350"/>
        </w:tabs>
        <w:rPr>
          <w:rFonts w:asciiTheme="minorHAnsi" w:eastAsiaTheme="minorEastAsia" w:hAnsiTheme="minorHAnsi" w:cstheme="minorBidi"/>
          <w:noProof/>
        </w:rPr>
      </w:pPr>
      <w:hyperlink w:anchor="_Toc9205720" w:history="1">
        <w:r w:rsidR="00A753B9" w:rsidRPr="00E94323">
          <w:rPr>
            <w:rStyle w:val="Hipervnculo"/>
            <w:noProof/>
          </w:rPr>
          <w:t>2.2 Ethereum</w:t>
        </w:r>
        <w:r w:rsidR="00A753B9">
          <w:rPr>
            <w:noProof/>
            <w:webHidden/>
          </w:rPr>
          <w:tab/>
        </w:r>
        <w:r w:rsidR="00A753B9">
          <w:rPr>
            <w:noProof/>
            <w:webHidden/>
          </w:rPr>
          <w:fldChar w:fldCharType="begin"/>
        </w:r>
        <w:r w:rsidR="00A753B9">
          <w:rPr>
            <w:noProof/>
            <w:webHidden/>
          </w:rPr>
          <w:instrText xml:space="preserve"> PAGEREF _Toc9205720 \h </w:instrText>
        </w:r>
        <w:r w:rsidR="00A753B9">
          <w:rPr>
            <w:noProof/>
            <w:webHidden/>
          </w:rPr>
        </w:r>
        <w:r w:rsidR="00A753B9">
          <w:rPr>
            <w:noProof/>
            <w:webHidden/>
          </w:rPr>
          <w:fldChar w:fldCharType="separate"/>
        </w:r>
        <w:r w:rsidR="00A753B9">
          <w:rPr>
            <w:noProof/>
            <w:webHidden/>
          </w:rPr>
          <w:t>13</w:t>
        </w:r>
        <w:r w:rsidR="00A753B9">
          <w:rPr>
            <w:noProof/>
            <w:webHidden/>
          </w:rPr>
          <w:fldChar w:fldCharType="end"/>
        </w:r>
      </w:hyperlink>
    </w:p>
    <w:p w14:paraId="7DE63187" w14:textId="1612EA48" w:rsidR="00A753B9" w:rsidRDefault="00B4443D">
      <w:pPr>
        <w:pStyle w:val="TDC3"/>
        <w:tabs>
          <w:tab w:val="right" w:leader="dot" w:pos="9350"/>
        </w:tabs>
        <w:rPr>
          <w:rFonts w:asciiTheme="minorHAnsi" w:eastAsiaTheme="minorEastAsia" w:hAnsiTheme="minorHAnsi" w:cstheme="minorBidi"/>
          <w:noProof/>
        </w:rPr>
      </w:pPr>
      <w:hyperlink w:anchor="_Toc9205721" w:history="1">
        <w:r w:rsidR="00A753B9" w:rsidRPr="00E94323">
          <w:rPr>
            <w:rStyle w:val="Hipervnculo"/>
            <w:noProof/>
          </w:rPr>
          <w:t>Gas y pagos en Ethereum</w:t>
        </w:r>
        <w:r w:rsidR="00A753B9">
          <w:rPr>
            <w:noProof/>
            <w:webHidden/>
          </w:rPr>
          <w:tab/>
        </w:r>
        <w:r w:rsidR="00A753B9">
          <w:rPr>
            <w:noProof/>
            <w:webHidden/>
          </w:rPr>
          <w:fldChar w:fldCharType="begin"/>
        </w:r>
        <w:r w:rsidR="00A753B9">
          <w:rPr>
            <w:noProof/>
            <w:webHidden/>
          </w:rPr>
          <w:instrText xml:space="preserve"> PAGEREF _Toc9205721 \h </w:instrText>
        </w:r>
        <w:r w:rsidR="00A753B9">
          <w:rPr>
            <w:noProof/>
            <w:webHidden/>
          </w:rPr>
        </w:r>
        <w:r w:rsidR="00A753B9">
          <w:rPr>
            <w:noProof/>
            <w:webHidden/>
          </w:rPr>
          <w:fldChar w:fldCharType="separate"/>
        </w:r>
        <w:r w:rsidR="00A753B9">
          <w:rPr>
            <w:noProof/>
            <w:webHidden/>
          </w:rPr>
          <w:t>14</w:t>
        </w:r>
        <w:r w:rsidR="00A753B9">
          <w:rPr>
            <w:noProof/>
            <w:webHidden/>
          </w:rPr>
          <w:fldChar w:fldCharType="end"/>
        </w:r>
      </w:hyperlink>
    </w:p>
    <w:p w14:paraId="0307064D" w14:textId="11DED609" w:rsidR="00A753B9" w:rsidRDefault="00B4443D">
      <w:pPr>
        <w:pStyle w:val="TDC2"/>
        <w:tabs>
          <w:tab w:val="right" w:leader="dot" w:pos="9350"/>
        </w:tabs>
        <w:rPr>
          <w:rFonts w:asciiTheme="minorHAnsi" w:eastAsiaTheme="minorEastAsia" w:hAnsiTheme="minorHAnsi" w:cstheme="minorBidi"/>
          <w:noProof/>
        </w:rPr>
      </w:pPr>
      <w:hyperlink w:anchor="_Toc9205722" w:history="1">
        <w:r w:rsidR="00A753B9" w:rsidRPr="00E94323">
          <w:rPr>
            <w:rStyle w:val="Hipervnculo"/>
            <w:noProof/>
          </w:rPr>
          <w:t>2.3 Smart Contracts</w:t>
        </w:r>
        <w:r w:rsidR="00A753B9">
          <w:rPr>
            <w:noProof/>
            <w:webHidden/>
          </w:rPr>
          <w:tab/>
        </w:r>
        <w:r w:rsidR="00A753B9">
          <w:rPr>
            <w:noProof/>
            <w:webHidden/>
          </w:rPr>
          <w:fldChar w:fldCharType="begin"/>
        </w:r>
        <w:r w:rsidR="00A753B9">
          <w:rPr>
            <w:noProof/>
            <w:webHidden/>
          </w:rPr>
          <w:instrText xml:space="preserve"> PAGEREF _Toc9205722 \h </w:instrText>
        </w:r>
        <w:r w:rsidR="00A753B9">
          <w:rPr>
            <w:noProof/>
            <w:webHidden/>
          </w:rPr>
        </w:r>
        <w:r w:rsidR="00A753B9">
          <w:rPr>
            <w:noProof/>
            <w:webHidden/>
          </w:rPr>
          <w:fldChar w:fldCharType="separate"/>
        </w:r>
        <w:r w:rsidR="00A753B9">
          <w:rPr>
            <w:noProof/>
            <w:webHidden/>
          </w:rPr>
          <w:t>15</w:t>
        </w:r>
        <w:r w:rsidR="00A753B9">
          <w:rPr>
            <w:noProof/>
            <w:webHidden/>
          </w:rPr>
          <w:fldChar w:fldCharType="end"/>
        </w:r>
      </w:hyperlink>
    </w:p>
    <w:p w14:paraId="3F896DFF" w14:textId="07E78143" w:rsidR="00A753B9" w:rsidRDefault="00B4443D">
      <w:pPr>
        <w:pStyle w:val="TDC1"/>
        <w:rPr>
          <w:rFonts w:asciiTheme="minorHAnsi" w:eastAsiaTheme="minorEastAsia" w:hAnsiTheme="minorHAnsi" w:cstheme="minorBidi"/>
          <w:noProof/>
        </w:rPr>
      </w:pPr>
      <w:hyperlink w:anchor="_Toc9205723" w:history="1">
        <w:r w:rsidR="00A753B9" w:rsidRPr="00E94323">
          <w:rPr>
            <w:rStyle w:val="Hipervnculo"/>
            <w:noProof/>
            <w:lang w:val="es-ES_tradnl"/>
          </w:rPr>
          <w:t>Capítulo 3 - Diseño e implementación</w:t>
        </w:r>
        <w:r w:rsidR="00A753B9">
          <w:rPr>
            <w:noProof/>
            <w:webHidden/>
          </w:rPr>
          <w:tab/>
        </w:r>
        <w:r w:rsidR="00A753B9">
          <w:rPr>
            <w:noProof/>
            <w:webHidden/>
          </w:rPr>
          <w:fldChar w:fldCharType="begin"/>
        </w:r>
        <w:r w:rsidR="00A753B9">
          <w:rPr>
            <w:noProof/>
            <w:webHidden/>
          </w:rPr>
          <w:instrText xml:space="preserve"> PAGEREF _Toc9205723 \h </w:instrText>
        </w:r>
        <w:r w:rsidR="00A753B9">
          <w:rPr>
            <w:noProof/>
            <w:webHidden/>
          </w:rPr>
        </w:r>
        <w:r w:rsidR="00A753B9">
          <w:rPr>
            <w:noProof/>
            <w:webHidden/>
          </w:rPr>
          <w:fldChar w:fldCharType="separate"/>
        </w:r>
        <w:r w:rsidR="00A753B9">
          <w:rPr>
            <w:noProof/>
            <w:webHidden/>
          </w:rPr>
          <w:t>18</w:t>
        </w:r>
        <w:r w:rsidR="00A753B9">
          <w:rPr>
            <w:noProof/>
            <w:webHidden/>
          </w:rPr>
          <w:fldChar w:fldCharType="end"/>
        </w:r>
      </w:hyperlink>
    </w:p>
    <w:p w14:paraId="164DA80F" w14:textId="67CC0765" w:rsidR="00A753B9" w:rsidRDefault="00B4443D">
      <w:pPr>
        <w:pStyle w:val="TDC2"/>
        <w:tabs>
          <w:tab w:val="right" w:leader="dot" w:pos="9350"/>
        </w:tabs>
        <w:rPr>
          <w:rFonts w:asciiTheme="minorHAnsi" w:eastAsiaTheme="minorEastAsia" w:hAnsiTheme="minorHAnsi" w:cstheme="minorBidi"/>
          <w:noProof/>
        </w:rPr>
      </w:pPr>
      <w:hyperlink w:anchor="_Toc9205724" w:history="1">
        <w:r w:rsidR="00A753B9" w:rsidRPr="00E94323">
          <w:rPr>
            <w:rStyle w:val="Hipervnculo"/>
            <w:noProof/>
          </w:rPr>
          <w:t>3.1 Front-end</w:t>
        </w:r>
        <w:r w:rsidR="00A753B9">
          <w:rPr>
            <w:noProof/>
            <w:webHidden/>
          </w:rPr>
          <w:tab/>
        </w:r>
        <w:r w:rsidR="00A753B9">
          <w:rPr>
            <w:noProof/>
            <w:webHidden/>
          </w:rPr>
          <w:fldChar w:fldCharType="begin"/>
        </w:r>
        <w:r w:rsidR="00A753B9">
          <w:rPr>
            <w:noProof/>
            <w:webHidden/>
          </w:rPr>
          <w:instrText xml:space="preserve"> PAGEREF _Toc9205724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3C34F874" w14:textId="4674B23B" w:rsidR="00A753B9" w:rsidRDefault="00B4443D">
      <w:pPr>
        <w:pStyle w:val="TDC2"/>
        <w:tabs>
          <w:tab w:val="right" w:leader="dot" w:pos="9350"/>
        </w:tabs>
        <w:rPr>
          <w:rFonts w:asciiTheme="minorHAnsi" w:eastAsiaTheme="minorEastAsia" w:hAnsiTheme="minorHAnsi" w:cstheme="minorBidi"/>
          <w:noProof/>
        </w:rPr>
      </w:pPr>
      <w:hyperlink w:anchor="_Toc9205725" w:history="1">
        <w:r w:rsidR="00A753B9" w:rsidRPr="00E94323">
          <w:rPr>
            <w:rStyle w:val="Hipervnculo"/>
            <w:noProof/>
          </w:rPr>
          <w:t>3.2 Herramientas de conexiones</w:t>
        </w:r>
        <w:r w:rsidR="00A753B9">
          <w:rPr>
            <w:noProof/>
            <w:webHidden/>
          </w:rPr>
          <w:tab/>
        </w:r>
        <w:r w:rsidR="00A753B9">
          <w:rPr>
            <w:noProof/>
            <w:webHidden/>
          </w:rPr>
          <w:fldChar w:fldCharType="begin"/>
        </w:r>
        <w:r w:rsidR="00A753B9">
          <w:rPr>
            <w:noProof/>
            <w:webHidden/>
          </w:rPr>
          <w:instrText xml:space="preserve"> PAGEREF _Toc9205725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72C4C09" w14:textId="50103935" w:rsidR="00A753B9" w:rsidRDefault="00B4443D">
      <w:pPr>
        <w:pStyle w:val="TDC2"/>
        <w:tabs>
          <w:tab w:val="right" w:leader="dot" w:pos="9350"/>
        </w:tabs>
        <w:rPr>
          <w:rFonts w:asciiTheme="minorHAnsi" w:eastAsiaTheme="minorEastAsia" w:hAnsiTheme="minorHAnsi" w:cstheme="minorBidi"/>
          <w:noProof/>
        </w:rPr>
      </w:pPr>
      <w:hyperlink w:anchor="_Toc9205726" w:history="1">
        <w:r w:rsidR="00A753B9" w:rsidRPr="00E94323">
          <w:rPr>
            <w:rStyle w:val="Hipervnculo"/>
            <w:noProof/>
          </w:rPr>
          <w:t>3.3 Back-end o DApp</w:t>
        </w:r>
        <w:r w:rsidR="00A753B9">
          <w:rPr>
            <w:noProof/>
            <w:webHidden/>
          </w:rPr>
          <w:tab/>
        </w:r>
        <w:r w:rsidR="00A753B9">
          <w:rPr>
            <w:noProof/>
            <w:webHidden/>
          </w:rPr>
          <w:fldChar w:fldCharType="begin"/>
        </w:r>
        <w:r w:rsidR="00A753B9">
          <w:rPr>
            <w:noProof/>
            <w:webHidden/>
          </w:rPr>
          <w:instrText xml:space="preserve"> PAGEREF _Toc9205726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96DE390" w14:textId="0A73201D" w:rsidR="00A753B9" w:rsidRDefault="00B4443D">
      <w:pPr>
        <w:pStyle w:val="TDC1"/>
        <w:rPr>
          <w:rFonts w:asciiTheme="minorHAnsi" w:eastAsiaTheme="minorEastAsia" w:hAnsiTheme="minorHAnsi" w:cstheme="minorBidi"/>
          <w:noProof/>
        </w:rPr>
      </w:pPr>
      <w:hyperlink w:anchor="_Toc9205727" w:history="1">
        <w:r w:rsidR="00A753B9" w:rsidRPr="00E94323">
          <w:rPr>
            <w:rStyle w:val="Hipervnculo"/>
            <w:noProof/>
            <w:lang w:val="es-ES_tradnl"/>
          </w:rPr>
          <w:t>Capítulo 4 - Demo</w:t>
        </w:r>
        <w:r w:rsidR="00A753B9">
          <w:rPr>
            <w:noProof/>
            <w:webHidden/>
          </w:rPr>
          <w:tab/>
        </w:r>
        <w:r w:rsidR="00A753B9">
          <w:rPr>
            <w:noProof/>
            <w:webHidden/>
          </w:rPr>
          <w:fldChar w:fldCharType="begin"/>
        </w:r>
        <w:r w:rsidR="00A753B9">
          <w:rPr>
            <w:noProof/>
            <w:webHidden/>
          </w:rPr>
          <w:instrText xml:space="preserve"> PAGEREF _Toc9205727 \h </w:instrText>
        </w:r>
        <w:r w:rsidR="00A753B9">
          <w:rPr>
            <w:noProof/>
            <w:webHidden/>
          </w:rPr>
        </w:r>
        <w:r w:rsidR="00A753B9">
          <w:rPr>
            <w:noProof/>
            <w:webHidden/>
          </w:rPr>
          <w:fldChar w:fldCharType="separate"/>
        </w:r>
        <w:r w:rsidR="00A753B9">
          <w:rPr>
            <w:noProof/>
            <w:webHidden/>
          </w:rPr>
          <w:t>21</w:t>
        </w:r>
        <w:r w:rsidR="00A753B9">
          <w:rPr>
            <w:noProof/>
            <w:webHidden/>
          </w:rPr>
          <w:fldChar w:fldCharType="end"/>
        </w:r>
      </w:hyperlink>
    </w:p>
    <w:p w14:paraId="67BFF389" w14:textId="1A27E9A2" w:rsidR="00A753B9" w:rsidRDefault="00B4443D">
      <w:pPr>
        <w:pStyle w:val="TDC1"/>
        <w:rPr>
          <w:rFonts w:asciiTheme="minorHAnsi" w:eastAsiaTheme="minorEastAsia" w:hAnsiTheme="minorHAnsi" w:cstheme="minorBidi"/>
          <w:noProof/>
        </w:rPr>
      </w:pPr>
      <w:hyperlink w:anchor="_Toc9205728" w:history="1">
        <w:r w:rsidR="00A753B9" w:rsidRPr="00E94323">
          <w:rPr>
            <w:rStyle w:val="Hipervnculo"/>
            <w:noProof/>
            <w:lang w:val="es-ES_tradnl"/>
          </w:rPr>
          <w:t>Capítulo 5 - Conclusión</w:t>
        </w:r>
        <w:r w:rsidR="00A753B9">
          <w:rPr>
            <w:noProof/>
            <w:webHidden/>
          </w:rPr>
          <w:tab/>
        </w:r>
        <w:r w:rsidR="00A753B9">
          <w:rPr>
            <w:noProof/>
            <w:webHidden/>
          </w:rPr>
          <w:fldChar w:fldCharType="begin"/>
        </w:r>
        <w:r w:rsidR="00A753B9">
          <w:rPr>
            <w:noProof/>
            <w:webHidden/>
          </w:rPr>
          <w:instrText xml:space="preserve"> PAGEREF _Toc9205728 \h </w:instrText>
        </w:r>
        <w:r w:rsidR="00A753B9">
          <w:rPr>
            <w:noProof/>
            <w:webHidden/>
          </w:rPr>
        </w:r>
        <w:r w:rsidR="00A753B9">
          <w:rPr>
            <w:noProof/>
            <w:webHidden/>
          </w:rPr>
          <w:fldChar w:fldCharType="separate"/>
        </w:r>
        <w:r w:rsidR="00A753B9">
          <w:rPr>
            <w:noProof/>
            <w:webHidden/>
          </w:rPr>
          <w:t>22</w:t>
        </w:r>
        <w:r w:rsidR="00A753B9">
          <w:rPr>
            <w:noProof/>
            <w:webHidden/>
          </w:rPr>
          <w:fldChar w:fldCharType="end"/>
        </w:r>
      </w:hyperlink>
    </w:p>
    <w:p w14:paraId="49EEC202" w14:textId="5CC9F95F" w:rsidR="00A753B9" w:rsidRDefault="00B4443D">
      <w:pPr>
        <w:pStyle w:val="TDC1"/>
        <w:rPr>
          <w:rFonts w:asciiTheme="minorHAnsi" w:eastAsiaTheme="minorEastAsia" w:hAnsiTheme="minorHAnsi" w:cstheme="minorBidi"/>
          <w:noProof/>
        </w:rPr>
      </w:pPr>
      <w:hyperlink w:anchor="_Toc9205729" w:history="1">
        <w:r w:rsidR="00A753B9" w:rsidRPr="00E94323">
          <w:rPr>
            <w:rStyle w:val="Hipervnculo"/>
            <w:noProof/>
          </w:rPr>
          <w:t>Capítulo 6 - Bibliografía</w:t>
        </w:r>
        <w:r w:rsidR="00A753B9">
          <w:rPr>
            <w:noProof/>
            <w:webHidden/>
          </w:rPr>
          <w:tab/>
        </w:r>
        <w:r w:rsidR="00A753B9">
          <w:rPr>
            <w:noProof/>
            <w:webHidden/>
          </w:rPr>
          <w:fldChar w:fldCharType="begin"/>
        </w:r>
        <w:r w:rsidR="00A753B9">
          <w:rPr>
            <w:noProof/>
            <w:webHidden/>
          </w:rPr>
          <w:instrText xml:space="preserve"> PAGEREF _Toc9205729 \h </w:instrText>
        </w:r>
        <w:r w:rsidR="00A753B9">
          <w:rPr>
            <w:noProof/>
            <w:webHidden/>
          </w:rPr>
        </w:r>
        <w:r w:rsidR="00A753B9">
          <w:rPr>
            <w:noProof/>
            <w:webHidden/>
          </w:rPr>
          <w:fldChar w:fldCharType="separate"/>
        </w:r>
        <w:r w:rsidR="00A753B9">
          <w:rPr>
            <w:noProof/>
            <w:webHidden/>
          </w:rPr>
          <w:t>23</w:t>
        </w:r>
        <w:r w:rsidR="00A753B9">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r w:rsidR="00080FEA" w:rsidRPr="00C1078D">
        <w:rPr>
          <w:rPrChange w:id="17" w:author="Microsoft Office User" w:date="2019-04-26T12:05:00Z">
            <w:rPr>
              <w:lang w:val="es-ES_tradnl"/>
            </w:rPr>
          </w:rPrChange>
        </w:rPr>
        <w:br w:type="page"/>
      </w:r>
      <w:bookmarkStart w:id="18" w:name="_Toc9205712"/>
      <w:bookmarkStart w:id="19" w:name="Acknowledgements"/>
      <w:proofErr w:type="spellStart"/>
      <w:r w:rsidR="00496D25" w:rsidRPr="00C1078D">
        <w:rPr>
          <w:rPrChange w:id="20" w:author="Microsoft Office User" w:date="2019-04-26T12:05:00Z">
            <w:rPr>
              <w:lang w:val="es-ES_tradnl"/>
            </w:rPr>
          </w:rPrChange>
        </w:rPr>
        <w:lastRenderedPageBreak/>
        <w:t>Agradecimientos</w:t>
      </w:r>
      <w:bookmarkEnd w:id="18"/>
      <w:proofErr w:type="spellEnd"/>
    </w:p>
    <w:bookmarkEnd w:id="19"/>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1"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1"/>
    </w:p>
    <w:p w14:paraId="57963818" w14:textId="5ED9B7EE" w:rsidR="008E36E4" w:rsidRPr="0094773E" w:rsidRDefault="00AA3176" w:rsidP="008E5C64">
      <w:pPr>
        <w:pStyle w:val="Ttulo1"/>
        <w:rPr>
          <w:lang w:val="es-ES_tradnl"/>
        </w:rPr>
      </w:pPr>
      <w:r w:rsidRPr="00E31036">
        <w:rPr>
          <w:lang w:val="en-US"/>
        </w:rPr>
        <w:br w:type="page"/>
      </w:r>
      <w:bookmarkStart w:id="22" w:name="_Toc9205713"/>
      <w:bookmarkStart w:id="23" w:name="Chapter1"/>
      <w:ins w:id="24" w:author="Pablo Blanco Peris" w:date="2019-05-09T14:28:00Z">
        <w:r w:rsidR="005624BC">
          <w:rPr>
            <w:lang w:val="es-ES_tradnl"/>
          </w:rPr>
          <w:lastRenderedPageBreak/>
          <w:t>Introducción y motivación</w:t>
        </w:r>
      </w:ins>
      <w:bookmarkEnd w:id="22"/>
    </w:p>
    <w:bookmarkEnd w:id="23"/>
    <w:p w14:paraId="6DB39124" w14:textId="1EF3FAF6" w:rsidR="008F3B7C" w:rsidRDefault="008F3B7C" w:rsidP="008F3B7C">
      <w:pPr>
        <w:rPr>
          <w:lang w:val="es-ES_tradnl"/>
        </w:rPr>
      </w:pPr>
      <w:r>
        <w:rPr>
          <w:lang w:val="es-ES_tradnl"/>
        </w:rPr>
        <w:t xml:space="preserve">A pesar </w:t>
      </w:r>
      <w:r w:rsidRPr="008F3B7C">
        <w:t>de que e</w:t>
      </w:r>
      <w:ins w:id="25" w:author="ADRIAN RIESCO RODRIGUEZ" w:date="2019-04-26T15:04:00Z">
        <w:r w:rsidRPr="008F3B7C">
          <w:t>l término</w:t>
        </w:r>
      </w:ins>
      <w:r w:rsidRPr="008F3B7C">
        <w:t xml:space="preserve"> blockchain</w:t>
      </w:r>
      <w:r>
        <w:rPr>
          <w:lang w:val="es-ES_tradnl"/>
        </w:rPr>
        <w:t xml:space="preserve"> naci</w:t>
      </w:r>
      <w:del w:id="26" w:author="ADRIAN RIESCO RODRIGUEZ" w:date="2019-05-30T10:46:00Z">
        <w:r w:rsidDel="00C216AA">
          <w:rPr>
            <w:lang w:val="es-ES_tradnl"/>
          </w:rPr>
          <w:delText>era</w:delText>
        </w:r>
      </w:del>
      <w:ins w:id="27" w:author="ADRIAN RIESCO RODRIGUEZ" w:date="2019-05-30T10:46:00Z">
        <w:r w:rsidR="00C216AA">
          <w:rPr>
            <w:lang w:val="es-ES_tradnl"/>
          </w:rPr>
          <w:t>ó</w:t>
        </w:r>
      </w:ins>
      <w:r>
        <w:rPr>
          <w:lang w:val="es-ES_tradnl"/>
        </w:rPr>
        <w:t xml:space="preserve">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10EF6D56" w:rsidR="00502726" w:rsidRDefault="009056CF" w:rsidP="00A50F3B">
      <w:pPr>
        <w:pStyle w:val="Textoindependiente"/>
        <w:rPr>
          <w:lang w:val="es-ES_tradnl"/>
        </w:rPr>
      </w:pPr>
      <w:r>
        <w:rPr>
          <w:lang w:val="es-ES_tradnl"/>
        </w:rPr>
        <w:t>Una persona A</w:t>
      </w:r>
      <w:del w:id="28" w:author="ADRIAN RIESCO RODRIGUEZ" w:date="2019-05-30T10:47:00Z">
        <w:r w:rsidDel="00C216AA">
          <w:rPr>
            <w:lang w:val="es-ES_tradnl"/>
          </w:rPr>
          <w:delText>,</w:delText>
        </w:r>
      </w:del>
      <w:r>
        <w:rPr>
          <w:lang w:val="es-ES_tradnl"/>
        </w:rPr>
        <w:t xml:space="preserve">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ins w:id="29" w:author="ADRIAN RIESCO RODRIGUEZ" w:date="2019-05-30T10:59:00Z">
        <w:r w:rsidR="00D66B7D">
          <w:rPr>
            <w:lang w:val="es-ES_tradnl"/>
          </w:rPr>
          <w:t xml:space="preserve"> se</w:t>
        </w:r>
      </w:ins>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30"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31"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32"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1FDE6DC6" w14:textId="200CB500" w:rsidR="00835B63" w:rsidDel="00D66B7D" w:rsidRDefault="00835B63" w:rsidP="008E1D78">
      <w:pPr>
        <w:rPr>
          <w:del w:id="33" w:author="ADRIAN RIESCO RODRIGUEZ" w:date="2019-05-30T10:59:00Z"/>
          <w:lang w:val="es-ES_tradnl"/>
        </w:rPr>
      </w:pPr>
      <w:r>
        <w:rPr>
          <w:lang w:val="es-ES_tradnl"/>
        </w:rPr>
        <w:t>Dentro de la plataforma existen dos roles diferenciados, el rol de manager y el rol de usuario.</w:t>
      </w:r>
      <w:ins w:id="34" w:author="ADRIAN RIESCO RODRIGUEZ" w:date="2019-05-30T10:59:00Z">
        <w:r w:rsidR="00D66B7D">
          <w:rPr>
            <w:lang w:val="es-ES_tradnl"/>
          </w:rPr>
          <w:t xml:space="preserve"> </w:t>
        </w:r>
      </w:ins>
    </w:p>
    <w:p w14:paraId="6DF7CEA4" w14:textId="6B057A2B" w:rsidR="00835B63" w:rsidDel="00D66B7D" w:rsidRDefault="00835B63" w:rsidP="008E1D78">
      <w:pPr>
        <w:rPr>
          <w:del w:id="35" w:author="ADRIAN RIESCO RODRIGUEZ" w:date="2019-05-30T10:59:00Z"/>
          <w:lang w:val="es-ES_tradnl"/>
        </w:rPr>
      </w:pPr>
      <w:r>
        <w:rPr>
          <w:lang w:val="es-ES_tradnl"/>
        </w:rPr>
        <w:t>El rol de manager cuenta con la funcionalidad de registrar nuevos coches, pero sin embargo no puede alquilar coches, ya que su objetivo únicamente es gestionar los vehículos de la plataforma a través de la aplicación móvil.</w:t>
      </w:r>
      <w:ins w:id="36" w:author="ADRIAN RIESCO RODRIGUEZ" w:date="2019-05-30T10:59:00Z">
        <w:r w:rsidR="00D66B7D">
          <w:rPr>
            <w:lang w:val="es-ES_tradnl"/>
          </w:rPr>
          <w:t xml:space="preserve"> </w:t>
        </w:r>
      </w:ins>
    </w:p>
    <w:p w14:paraId="76C44431" w14:textId="67F79A4C" w:rsidR="00835B63" w:rsidDel="00D66B7D" w:rsidRDefault="00835B63" w:rsidP="008E1D78">
      <w:pPr>
        <w:rPr>
          <w:del w:id="37" w:author="ADRIAN RIESCO RODRIGUEZ" w:date="2019-05-30T10:59:00Z"/>
          <w:lang w:val="es-ES_tradnl"/>
        </w:rPr>
      </w:pPr>
      <w:r>
        <w:rPr>
          <w:lang w:val="es-ES_tradnl"/>
        </w:rPr>
        <w:t>El rol de usuario no puede registrar nuevos coches, sus capacidades dentro de la aplicación se limitan a alquiler y devolución de coches y añadir crédito a su cuenta en caso de que quiera alquilar una mayor cantidad de coches.</w:t>
      </w:r>
      <w:ins w:id="38" w:author="ADRIAN RIESCO RODRIGUEZ" w:date="2019-05-30T10:59:00Z">
        <w:r w:rsidR="00D66B7D">
          <w:rPr>
            <w:lang w:val="es-ES_tradnl"/>
          </w:rPr>
          <w:t xml:space="preserve"> </w:t>
        </w:r>
      </w:ins>
    </w:p>
    <w:p w14:paraId="2B5E1FB6" w14:textId="44C6EE29" w:rsidR="00835B63" w:rsidDel="00D66B7D" w:rsidRDefault="00835B63" w:rsidP="008E1D78">
      <w:pPr>
        <w:rPr>
          <w:del w:id="39" w:author="ADRIAN RIESCO RODRIGUEZ" w:date="2019-05-30T11:00:00Z"/>
          <w:lang w:val="es-ES_tradnl"/>
        </w:rPr>
      </w:pPr>
      <w:r>
        <w:rPr>
          <w:lang w:val="es-ES_tradnl"/>
        </w:rPr>
        <w:t xml:space="preserve">Cada alquiler cuesta un crédito y un usuario </w:t>
      </w:r>
      <w:del w:id="40" w:author="ADRIAN RIESCO RODRIGUEZ" w:date="2019-05-30T11:00:00Z">
        <w:r w:rsidDel="00D66B7D">
          <w:rPr>
            <w:lang w:val="es-ES_tradnl"/>
          </w:rPr>
          <w:delText xml:space="preserve">sólo </w:delText>
        </w:r>
      </w:del>
      <w:ins w:id="41" w:author="ADRIAN RIESCO RODRIGUEZ" w:date="2019-05-30T11:00:00Z">
        <w:r w:rsidR="00D66B7D">
          <w:rPr>
            <w:lang w:val="es-ES_tradnl"/>
          </w:rPr>
          <w:t xml:space="preserve">solo </w:t>
        </w:r>
      </w:ins>
      <w:r>
        <w:rPr>
          <w:lang w:val="es-ES_tradnl"/>
        </w:rPr>
        <w:t>puede alquilar un coche al mismo tiempo.</w:t>
      </w:r>
      <w:ins w:id="42" w:author="ADRIAN RIESCO RODRIGUEZ" w:date="2019-05-30T11:00:00Z">
        <w:r w:rsidR="00D66B7D">
          <w:rPr>
            <w:lang w:val="es-ES_tradnl"/>
          </w:rPr>
          <w:t xml:space="preserve"> </w:t>
        </w:r>
      </w:ins>
    </w:p>
    <w:p w14:paraId="0DE76966" w14:textId="68B7F6EC" w:rsidR="003136ED" w:rsidRDefault="003136ED" w:rsidP="008E1D78">
      <w:pPr>
        <w:rPr>
          <w:lang w:val="es-ES_tradnl"/>
        </w:rPr>
      </w:pPr>
      <w:r>
        <w:rPr>
          <w:lang w:val="es-ES_tradnl"/>
        </w:rPr>
        <w:t xml:space="preserve">La aplicación tiene pantallas de </w:t>
      </w:r>
      <w:r w:rsidRPr="00521D44">
        <w:rPr>
          <w:i/>
          <w:lang w:val="es-ES_tradnl"/>
        </w:rPr>
        <w:t>login</w:t>
      </w:r>
      <w:r>
        <w:rPr>
          <w:lang w:val="es-ES_tradnl"/>
        </w:rPr>
        <w:t xml:space="preserve"> y registro de usuarios.</w:t>
      </w:r>
    </w:p>
    <w:p w14:paraId="5AF1D3C2" w14:textId="77777777" w:rsidR="00484A59" w:rsidRDefault="00484A59" w:rsidP="008E1D78">
      <w:pPr>
        <w:rPr>
          <w:lang w:val="es-ES_tradnl"/>
        </w:rPr>
      </w:pPr>
    </w:p>
    <w:p w14:paraId="29184952" w14:textId="4AE86D41" w:rsidR="00C15074" w:rsidDel="00D66B7D" w:rsidRDefault="00484A59" w:rsidP="008E1D78">
      <w:pPr>
        <w:rPr>
          <w:del w:id="43" w:author="ADRIAN RIESCO RODRIGUEZ" w:date="2019-05-30T11:00:00Z"/>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del w:id="44" w:author="ADRIAN RIESCO RODRIGUEZ" w:date="2019-05-30T11:00:00Z">
        <w:r w:rsidR="003136ED" w:rsidDel="00D66B7D">
          <w:rPr>
            <w:lang w:val="es-ES_tradnl"/>
          </w:rPr>
          <w:delText xml:space="preserve">éste </w:delText>
        </w:r>
      </w:del>
      <w:ins w:id="45" w:author="ADRIAN RIESCO RODRIGUEZ" w:date="2019-05-30T11:00:00Z">
        <w:r w:rsidR="00D66B7D">
          <w:rPr>
            <w:lang w:val="es-ES_tradnl"/>
          </w:rPr>
          <w:t xml:space="preserve">este </w:t>
        </w:r>
      </w:ins>
      <w:r w:rsidR="003136ED">
        <w:rPr>
          <w:lang w:val="es-ES_tradnl"/>
        </w:rPr>
        <w:t>haya consentido los permisos de ubicación del dispositivo.</w:t>
      </w:r>
      <w:ins w:id="46" w:author="ADRIAN RIESCO RODRIGUEZ" w:date="2019-05-30T11:00:00Z">
        <w:r w:rsidR="00D66B7D">
          <w:rPr>
            <w:lang w:val="es-ES_tradnl"/>
          </w:rPr>
          <w:t xml:space="preserve"> </w:t>
        </w:r>
      </w:ins>
    </w:p>
    <w:p w14:paraId="4181D312" w14:textId="749D9221" w:rsidR="003136ED" w:rsidRDefault="003136ED" w:rsidP="008E1D78">
      <w:pPr>
        <w:rPr>
          <w:lang w:val="es-ES_tradnl"/>
        </w:rPr>
      </w:pPr>
      <w:r>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BFBF7B2" w14:textId="07D92DA5" w:rsidR="003136ED" w:rsidDel="00D66B7D" w:rsidRDefault="003136ED" w:rsidP="008E1D78">
      <w:pPr>
        <w:rPr>
          <w:del w:id="47" w:author="ADRIAN RIESCO RODRIGUEZ" w:date="2019-05-30T11:00:00Z"/>
          <w:lang w:val="es-ES_tradnl"/>
        </w:rPr>
      </w:pPr>
      <w:r>
        <w:rPr>
          <w:lang w:val="es-ES_tradnl"/>
        </w:rPr>
        <w:t>Existe también una pantalla de perfil del usuario en el que muestra su ID de usuario, su dirección de mail, el crédito disponible con el que cuenta y si tiene algún coche alquilado o no.</w:t>
      </w:r>
      <w:ins w:id="48" w:author="ADRIAN RIESCO RODRIGUEZ" w:date="2019-05-30T11:00:00Z">
        <w:r w:rsidR="00D66B7D">
          <w:rPr>
            <w:lang w:val="es-ES_tradnl"/>
          </w:rPr>
          <w:t xml:space="preserve"> </w:t>
        </w:r>
      </w:ins>
    </w:p>
    <w:p w14:paraId="79B38315" w14:textId="1980FE75" w:rsidR="003136ED" w:rsidDel="00D66B7D" w:rsidRDefault="003136ED" w:rsidP="008E1D78">
      <w:pPr>
        <w:rPr>
          <w:del w:id="49" w:author="ADRIAN RIESCO RODRIGUEZ" w:date="2019-05-30T11:00:00Z"/>
          <w:lang w:val="es-ES_tradnl"/>
        </w:rPr>
      </w:pPr>
      <w:r>
        <w:rPr>
          <w:lang w:val="es-ES_tradnl"/>
        </w:rPr>
        <w:t>Además hay una pantalla en el que el usuario puede añadir crédito a su cuenta.</w:t>
      </w:r>
      <w:ins w:id="50" w:author="ADRIAN RIESCO RODRIGUEZ" w:date="2019-05-30T11:00:00Z">
        <w:r w:rsidR="00D66B7D">
          <w:rPr>
            <w:lang w:val="es-ES_tradnl"/>
          </w:rPr>
          <w:t xml:space="preserve"> </w:t>
        </w:r>
      </w:ins>
    </w:p>
    <w:p w14:paraId="56E7E494" w14:textId="04AE995C" w:rsidR="00521D44" w:rsidRDefault="00521D44" w:rsidP="008E1D78">
      <w:pPr>
        <w:rPr>
          <w:ins w:id="51" w:author="ADRIAN RIESCO RODRIGUEZ" w:date="2019-05-30T11:00:00Z"/>
          <w:lang w:val="es-ES_tradnl"/>
        </w:rPr>
      </w:pPr>
      <w:r>
        <w:rPr>
          <w:lang w:val="es-ES_tradnl"/>
        </w:rPr>
        <w:t xml:space="preserve">En el menú principal también está la opción de </w:t>
      </w:r>
      <w:r w:rsidRPr="00521D44">
        <w:rPr>
          <w:i/>
          <w:lang w:val="es-ES_tradnl"/>
        </w:rPr>
        <w:t>logout</w:t>
      </w:r>
      <w:r>
        <w:rPr>
          <w:lang w:val="es-ES_tradnl"/>
        </w:rPr>
        <w:t xml:space="preserve"> en caso de que el usuario quiera salir de su cuenta.</w:t>
      </w:r>
    </w:p>
    <w:p w14:paraId="393E2382" w14:textId="77777777" w:rsidR="00D66B7D" w:rsidRDefault="00D66B7D" w:rsidP="008E1D78">
      <w:pPr>
        <w:rPr>
          <w:lang w:val="es-ES_tradnl"/>
        </w:rPr>
      </w:pPr>
    </w:p>
    <w:p w14:paraId="277717DD" w14:textId="2E049CC4" w:rsidR="00484A59" w:rsidDel="00D66B7D" w:rsidRDefault="00521D44" w:rsidP="008E1D78">
      <w:pPr>
        <w:rPr>
          <w:del w:id="52" w:author="ADRIAN RIESCO RODRIGUEZ" w:date="2019-05-30T11:00:00Z"/>
          <w:lang w:val="es-ES_tradnl"/>
        </w:rPr>
      </w:pPr>
      <w:r>
        <w:rPr>
          <w:lang w:val="es-ES_tradnl"/>
        </w:rPr>
        <w:t xml:space="preserve">En las siguientes secciones de este documento se detalla toda la funcionalidad de la aplicación y </w:t>
      </w:r>
      <w:bookmarkStart w:id="53" w:name="_GoBack"/>
      <w:r>
        <w:rPr>
          <w:lang w:val="es-ES_tradnl"/>
        </w:rPr>
        <w:t>de la gestión de la información tanto de alquiler de vehículos como de gestión de usuarios.</w:t>
      </w:r>
      <w:ins w:id="54" w:author="ADRIAN RIESCO RODRIGUEZ" w:date="2019-05-30T11:00:00Z">
        <w:r w:rsidR="00D66B7D">
          <w:rPr>
            <w:lang w:val="es-ES_tradnl"/>
          </w:rPr>
          <w:t xml:space="preserve"> </w:t>
        </w:r>
      </w:ins>
      <w:bookmarkEnd w:id="53"/>
    </w:p>
    <w:p w14:paraId="0AC71707" w14:textId="127BCD91" w:rsidR="00521D44" w:rsidRDefault="00521D44" w:rsidP="008E1D78">
      <w:pPr>
        <w:rPr>
          <w:lang w:val="es-ES_tradnl"/>
        </w:rPr>
      </w:pPr>
      <w:r>
        <w:rPr>
          <w:lang w:val="es-ES_tradnl"/>
        </w:rPr>
        <w:t xml:space="preserve">También se pueden ver capturas de imágenes de las diferentes secciones y tecnologías con las que cuenta </w:t>
      </w:r>
      <w:commentRangeStart w:id="55"/>
      <w:commentRangeStart w:id="56"/>
      <w:r>
        <w:rPr>
          <w:lang w:val="es-ES_tradnl"/>
        </w:rPr>
        <w:t>CarChain</w:t>
      </w:r>
      <w:commentRangeEnd w:id="55"/>
      <w:r w:rsidR="00D66B7D">
        <w:rPr>
          <w:rStyle w:val="Refdecomentario"/>
        </w:rPr>
        <w:commentReference w:id="55"/>
      </w:r>
      <w:commentRangeEnd w:id="56"/>
      <w:r w:rsidR="00B71DB9">
        <w:rPr>
          <w:rStyle w:val="Refdecomentario"/>
        </w:rPr>
        <w:commentReference w:id="56"/>
      </w:r>
      <w:r>
        <w:rPr>
          <w:lang w:val="es-ES_tradnl"/>
        </w:rPr>
        <w:t>.</w:t>
      </w:r>
    </w:p>
    <w:p w14:paraId="433EA1DA" w14:textId="77777777" w:rsidR="00521D44" w:rsidRDefault="00521D44" w:rsidP="008E1D78">
      <w:pPr>
        <w:rPr>
          <w:lang w:val="es-ES_tradnl"/>
        </w:rPr>
      </w:pPr>
    </w:p>
    <w:p w14:paraId="22C5143D" w14:textId="21276B81" w:rsidR="00C15074" w:rsidRDefault="00C15074" w:rsidP="008E1D78">
      <w:pPr>
        <w:rPr>
          <w:lang w:val="es-ES_tradnl"/>
        </w:rPr>
      </w:pPr>
      <w:r>
        <w:rPr>
          <w:lang w:val="es-ES_tradnl"/>
        </w:rPr>
        <w:t xml:space="preserve">En el </w:t>
      </w:r>
      <w:del w:id="57" w:author="ADRIAN RIESCO RODRIGUEZ" w:date="2019-05-30T11:00:00Z">
        <w:r w:rsidDel="00D66B7D">
          <w:rPr>
            <w:lang w:val="es-ES_tradnl"/>
          </w:rPr>
          <w:delText xml:space="preserve">Capítulo </w:delText>
        </w:r>
      </w:del>
      <w:ins w:id="58" w:author="ADRIAN RIESCO RODRIGUEZ" w:date="2019-05-30T11:00:00Z">
        <w:r w:rsidR="00D66B7D">
          <w:rPr>
            <w:lang w:val="es-ES_tradnl"/>
          </w:rPr>
          <w:t xml:space="preserve">capítulo </w:t>
        </w:r>
      </w:ins>
      <w:r>
        <w:rPr>
          <w:lang w:val="es-ES_tradnl"/>
        </w:rPr>
        <w:t>2 se encuentran descritas las tecnologías utilizadas en este proyecto sin entrar en detalle en como se han usado para la implementación de la plataforma.</w:t>
      </w:r>
    </w:p>
    <w:p w14:paraId="0E1BC8F4" w14:textId="7C6C8E1F" w:rsidR="00C15074" w:rsidRDefault="00C15074" w:rsidP="008E1D78">
      <w:pPr>
        <w:rPr>
          <w:lang w:val="es-ES_tradnl"/>
        </w:rPr>
      </w:pPr>
      <w:r>
        <w:rPr>
          <w:lang w:val="es-ES_tradnl"/>
        </w:rPr>
        <w:t xml:space="preserve">En el </w:t>
      </w:r>
      <w:del w:id="59" w:author="ADRIAN RIESCO RODRIGUEZ" w:date="2019-05-30T11:00:00Z">
        <w:r w:rsidDel="00D66B7D">
          <w:rPr>
            <w:lang w:val="es-ES_tradnl"/>
          </w:rPr>
          <w:delText xml:space="preserve">Capítulo </w:delText>
        </w:r>
      </w:del>
      <w:ins w:id="60" w:author="ADRIAN RIESCO RODRIGUEZ" w:date="2019-05-30T11:00:00Z">
        <w:r w:rsidR="00D66B7D">
          <w:rPr>
            <w:lang w:val="es-ES_tradnl"/>
          </w:rPr>
          <w:t xml:space="preserve">capítulo </w:t>
        </w:r>
      </w:ins>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087BF633" w:rsidR="00217CAF" w:rsidRDefault="00C15074" w:rsidP="00C15074">
      <w:pPr>
        <w:rPr>
          <w:lang w:val="es-ES_tradnl"/>
        </w:rPr>
      </w:pPr>
      <w:r>
        <w:rPr>
          <w:lang w:val="es-ES_tradnl"/>
        </w:rPr>
        <w:t xml:space="preserve">En el </w:t>
      </w:r>
      <w:del w:id="61" w:author="ADRIAN RIESCO RODRIGUEZ" w:date="2019-05-30T11:00:00Z">
        <w:r w:rsidDel="00D66B7D">
          <w:rPr>
            <w:lang w:val="es-ES_tradnl"/>
          </w:rPr>
          <w:delText xml:space="preserve">Capítulo </w:delText>
        </w:r>
      </w:del>
      <w:ins w:id="62" w:author="ADRIAN RIESCO RODRIGUEZ" w:date="2019-05-30T11:00:00Z">
        <w:r w:rsidR="00D66B7D">
          <w:rPr>
            <w:lang w:val="es-ES_tradnl"/>
          </w:rPr>
          <w:t xml:space="preserve">capítulo </w:t>
        </w:r>
      </w:ins>
      <w:r>
        <w:rPr>
          <w:lang w:val="es-ES_tradnl"/>
        </w:rPr>
        <w:t>4 se muestra una demo visual de la aplicación así como flujos que sigue y su comportamiento ante distintas situaciones.</w:t>
      </w:r>
    </w:p>
    <w:p w14:paraId="6DCAA028" w14:textId="50526D50" w:rsidR="00B0255C" w:rsidRDefault="00217CAF" w:rsidP="00C15074">
      <w:pPr>
        <w:rPr>
          <w:lang w:val="es-ES_tradnl"/>
        </w:rPr>
      </w:pPr>
      <w:r>
        <w:rPr>
          <w:lang w:val="es-ES_tradnl"/>
        </w:rPr>
        <w:t xml:space="preserve">En el </w:t>
      </w:r>
      <w:del w:id="63" w:author="ADRIAN RIESCO RODRIGUEZ" w:date="2019-05-30T11:01:00Z">
        <w:r w:rsidDel="00D66B7D">
          <w:rPr>
            <w:lang w:val="es-ES_tradnl"/>
          </w:rPr>
          <w:delText xml:space="preserve">Capítulo </w:delText>
        </w:r>
      </w:del>
      <w:ins w:id="64" w:author="ADRIAN RIESCO RODRIGUEZ" w:date="2019-05-30T11:01:00Z">
        <w:r w:rsidR="00D66B7D">
          <w:rPr>
            <w:lang w:val="es-ES_tradnl"/>
          </w:rPr>
          <w:t xml:space="preserve">capítulo </w:t>
        </w:r>
      </w:ins>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65" w:name="_Toc9205714"/>
      <w:r>
        <w:rPr>
          <w:lang w:val="es-ES_tradnl"/>
        </w:rPr>
        <w:lastRenderedPageBreak/>
        <w:t>Preliminares</w:t>
      </w:r>
      <w:bookmarkEnd w:id="65"/>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ins w:id="66" w:author="Pablo Blanco Peris" w:date="2019-04-29T21:58:00Z">
        <w:r w:rsidR="00BF074C" w:rsidRPr="00BF074C">
          <w:rPr>
            <w:i/>
            <w:lang w:val="es-ES_tradnl"/>
          </w:rPr>
          <w:t>b</w:t>
        </w:r>
      </w:ins>
      <w:r w:rsidRPr="00BF074C">
        <w:rPr>
          <w:i/>
          <w:lang w:val="es-ES_tradnl"/>
        </w:rPr>
        <w:t>lockchain</w:t>
      </w:r>
      <w:r w:rsidR="00DE7243">
        <w:rPr>
          <w:i/>
          <w:lang w:val="es-ES_tradnl"/>
        </w:rPr>
        <w:t xml:space="preserve"> </w:t>
      </w:r>
      <w:ins w:id="67" w:author="Pablo Blanco Peris" w:date="2019-05-09T15:20:00Z">
        <w:r w:rsidR="008D1207">
          <w:rPr>
            <w:i/>
            <w:lang w:val="es-ES_tradnl"/>
          </w:rPr>
          <w:t xml:space="preserve"> </w:t>
        </w:r>
      </w:ins>
      <w:ins w:id="68"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69"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 xml:space="preserve">bloques. El término blockchain se aplicó por primera vez en 2009 como parte del </w:t>
      </w:r>
      <w:ins w:id="70" w:author="ADRIAN RIESCO RODRIGUEZ" w:date="2019-05-30T11:01:00Z">
        <w:r w:rsidR="00D66B7D">
          <w:rPr>
            <w:lang w:val="es-ES_tradnl"/>
          </w:rPr>
          <w:t xml:space="preserve">protocolo </w:t>
        </w:r>
      </w:ins>
      <w:r w:rsidR="006E6C86" w:rsidRPr="0094773E">
        <w:rPr>
          <w:lang w:val="es-ES_tradnl"/>
        </w:rPr>
        <w:t>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71" w:author="ADRIAN RIESCO RODRIGUEZ" w:date="2019-05-16T14:50:00Z">
        <w:r w:rsidR="008B1374">
          <w:rPr>
            <w:lang w:val="es-ES_tradnl"/>
          </w:rPr>
          <w:t>.</w:t>
        </w:r>
      </w:ins>
      <w:r w:rsidR="006E6C86" w:rsidRPr="0094773E">
        <w:rPr>
          <w:lang w:val="es-ES_tradnl"/>
        </w:rPr>
        <w:t xml:space="preserve"> </w:t>
      </w:r>
      <w:ins w:id="72"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73"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74" w:author="Pablo Blanco Peris" w:date="2019-05-15T12:37:00Z">
        <w:r w:rsidR="001E5D42">
          <w:rPr>
            <w:lang w:val="es-ES_tradnl"/>
          </w:rPr>
          <w:t>c</w:t>
        </w:r>
      </w:ins>
      <w:r>
        <w:rPr>
          <w:lang w:val="es-ES_tradnl"/>
        </w:rPr>
        <w:t xml:space="preserve">ontract </w:t>
      </w:r>
      <w:ins w:id="75"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76" w:author="Pablo Blanco Peris" w:date="2019-05-15T12:42:00Z">
        <w:r w:rsidR="00434EEB">
          <w:rPr>
            <w:lang w:val="es-ES_tradnl"/>
          </w:rPr>
          <w:fldChar w:fldCharType="end"/>
        </w:r>
        <w:r w:rsidR="00434EEB">
          <w:rPr>
            <w:lang w:val="es-ES_tradnl"/>
          </w:rPr>
          <w:t xml:space="preserve"> </w:t>
        </w:r>
      </w:ins>
      <w:ins w:id="77"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Ethereum</w:t>
      </w:r>
      <w:r w:rsidR="00DE7243">
        <w:rPr>
          <w:lang w:val="es-ES_tradnl"/>
        </w:rPr>
        <w:t xml:space="preserve"> </w:t>
      </w:r>
      <w:ins w:id="78"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79" w:author="Pablo Blanco Peris" w:date="2019-05-15T12:37:00Z">
        <w:r w:rsidR="001E5D42">
          <w:rPr>
            <w:lang w:val="es-ES_tradnl"/>
          </w:rPr>
          <w:fldChar w:fldCharType="end"/>
        </w:r>
      </w:ins>
      <w:r w:rsidR="00AF5AC0">
        <w:rPr>
          <w:lang w:val="es-ES_tradnl"/>
        </w:rPr>
        <w:t>, concretamente en Rinkeby</w:t>
      </w:r>
      <w:r w:rsidR="00DE7243">
        <w:rPr>
          <w:lang w:val="es-ES_tradnl"/>
        </w:rPr>
        <w:t xml:space="preserve"> </w:t>
      </w:r>
      <w:ins w:id="80"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81" w:author="Pablo Blanco Peris" w:date="2019-05-15T12:38:00Z">
        <w:r w:rsidR="001E5D42">
          <w:rPr>
            <w:lang w:val="es-ES_tradnl"/>
          </w:rPr>
          <w:fldChar w:fldCharType="end"/>
        </w:r>
      </w:ins>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Ethereum enfocada a desarrolladores.</w:t>
      </w:r>
      <w:ins w:id="82" w:author="Pablo Blanco Peris" w:date="2019-05-15T12:41:00Z">
        <w:r w:rsidR="001E5D42">
          <w:rPr>
            <w:lang w:val="es-ES_tradnl"/>
          </w:rPr>
          <w:t xml:space="preserve"> Los Smart contracts son </w:t>
        </w:r>
      </w:ins>
      <w:ins w:id="83"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rPr>
          <w:ins w:id="84" w:author="Pablo Blanco Peris" w:date="2019-05-15T11:34:00Z"/>
        </w:rPr>
      </w:pPr>
      <w:bookmarkStart w:id="85" w:name="_Toc9205715"/>
      <w:r w:rsidRPr="00017398">
        <w:t>Blockchain</w:t>
      </w:r>
      <w:bookmarkEnd w:id="85"/>
    </w:p>
    <w:p w14:paraId="3FAE131F" w14:textId="0CCED451" w:rsidR="00642CE8" w:rsidRPr="006B6DF6" w:rsidRDefault="00642CE8" w:rsidP="003E7FE7">
      <w:pPr>
        <w:pStyle w:val="Ttulo3"/>
        <w:rPr>
          <w:lang w:val="es-ES_tradnl"/>
        </w:rPr>
      </w:pPr>
      <w:bookmarkStart w:id="86" w:name="_Toc9205716"/>
      <w:ins w:id="87" w:author="Pablo Blanco Peris" w:date="2019-05-15T11:34:00Z">
        <w:r>
          <w:rPr>
            <w:lang w:val="es-ES_tradnl"/>
          </w:rPr>
          <w:t>Historia</w:t>
        </w:r>
      </w:ins>
      <w:bookmarkEnd w:id="86"/>
    </w:p>
    <w:p w14:paraId="22529022" w14:textId="16CFFF2C" w:rsidR="00642CE8" w:rsidRPr="00642CE8" w:rsidRDefault="00642CE8">
      <w:pPr>
        <w:pStyle w:val="Textoindependiente"/>
        <w:rPr>
          <w:ins w:id="88" w:author="Pablo Blanco Peris" w:date="2019-05-15T11:30:00Z"/>
        </w:rPr>
      </w:pPr>
      <w:ins w:id="89" w:author="Pablo Blanco Peris" w:date="2019-05-15T11:30:00Z">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ins>
      <w:proofErr w:type="spellEnd"/>
      <w:ins w:id="90" w:author="Pablo Blanco Peris" w:date="2019-05-30T15:21:00Z">
        <w:r w:rsidR="00382C27">
          <w:t xml:space="preserve"> </w:t>
        </w:r>
        <w:r w:rsidR="00382C27">
          <w:fldChar w:fldCharType="begin"/>
        </w:r>
        <w:r w:rsidR="00382C27">
          <w:instrText xml:space="preserve"> ADDIN ZOTERO_ITEM CSL_CITATION {"citationID":"WU80bvfI","properties":{"formattedCitation":"[14]","plainCitation":"[14]","noteIndex":0},"citationItems":[{"id":99,"uris":["http://zotero.org/users/local/uCH1cRjK/items/3W7VCP5W"],"uri":["http://zotero.org/users/local/uCH1cRjK/items/3W7VCP5W"],"itemData":{"id":99,"type":"article-journal","title":"Replacing Paper Contracts With Ethereum Smart Contracts","page":"35","source":"Zotero","abstract":"This research ﬁnds out what criteria Ethereum needs to fulﬁl to replace paper contracts and if it fulﬁls them. It dives into aspects such as privacy and security of the blockchain and its contracts, and if it is even possible at all to place a contract on the blockchain. However, due to the variety of contract clauses and a large privacy setback, it is not recommended to place paper contracts on the Ethereum blockchain.","language":"en","author":[{"family":"Egbertsen","given":"Wesley"},{"family":"Hardeman","given":"Gerdinand"}]}}],"schema":"https://github.com/citation-style-language/schema/raw/master/csl-citation.json"} </w:instrText>
        </w:r>
      </w:ins>
      <w:r w:rsidR="00382C27">
        <w:fldChar w:fldCharType="separate"/>
      </w:r>
      <w:ins w:id="91" w:author="Pablo Blanco Peris" w:date="2019-05-30T15:21:00Z">
        <w:r w:rsidR="00382C27">
          <w:rPr>
            <w:noProof/>
          </w:rPr>
          <w:t>[14]</w:t>
        </w:r>
        <w:r w:rsidR="00382C27">
          <w:fldChar w:fldCharType="end"/>
        </w:r>
      </w:ins>
      <w:ins w:id="92" w:author="Pablo Blanco Peris" w:date="2019-05-15T11:30:00Z">
        <w:r w:rsidRPr="00642CE8">
          <w:t xml:space="preserve">, proporcionaron una moneda con un alto grado de privacidad, pero los protocolos en gran parte no lograron ganar terreno debido a su dependencia de un intermediario centralizado. En 1998, Wei </w:t>
        </w:r>
        <w:proofErr w:type="spellStart"/>
        <w:r w:rsidRPr="00642CE8">
          <w:t>Dai</w:t>
        </w:r>
        <w:proofErr w:type="spellEnd"/>
        <w:r w:rsidRPr="00642CE8">
          <w:t xml:space="preserve"> se convirtió en la primera </w:t>
        </w:r>
        <w:del w:id="93" w:author="ADRIAN RIESCO RODRIGUEZ" w:date="2019-05-30T11:02:00Z">
          <w:r w:rsidRPr="00642CE8" w:rsidDel="00D66B7D">
            <w:delText>propuesta</w:delText>
          </w:r>
        </w:del>
      </w:ins>
      <w:ins w:id="94" w:author="ADRIAN RIESCO RODRIGUEZ" w:date="2019-05-30T11:02:00Z">
        <w:r w:rsidR="00D66B7D">
          <w:t>persona</w:t>
        </w:r>
      </w:ins>
      <w:ins w:id="95" w:author="Pablo Blanco Peris" w:date="2019-05-15T11:30:00Z">
        <w:r w:rsidRPr="00642CE8">
          <w:t xml:space="preserve"> en introducir la idea de crear dinero mediante la resolución de acertijos computacionales así como en un consenso descentralizado</w:t>
        </w:r>
      </w:ins>
      <w:ins w:id="96" w:author="Pablo Blanco Peris" w:date="2019-05-30T15:23:00Z">
        <w:r w:rsidR="00382C27">
          <w:t xml:space="preserve"> </w:t>
        </w:r>
        <w:r w:rsidR="00382C27">
          <w:fldChar w:fldCharType="begin"/>
        </w:r>
        <w:r w:rsidR="00382C27">
          <w:instrText xml:space="preserve"> ADDIN ZOTERO_ITEM CSL_CITATION {"citationID":"wdPV8mlT","properties":{"formattedCitation":"[15]","plainCitation":"[15]","noteIndex":0},"citationItems":[{"id":100,"uris":["http://zotero.org/users/local/uCH1cRjK/items/E44ETTU7"],"uri":["http://zotero.org/users/local/uCH1cRjK/items/E44ETTU7"],"itemData":{"id":100,"type":"article-journal","title":"Low-complexity differentiator-based decentralized fault-tolerant control of uncertain large-scale nonlinear systems with unknown dead zone","container-title":"Nonlinear Dynamics","page":"2573-2592","volume":"89","issue":"4","source":"DOI.org (Crossref)","DOI":"10.1007/s11071-017-3605-z","ISSN":"0924-090X, 1573-269X","journalAbbreviation":"Nonlinear Dyn","language":"en","author":[{"family":"Wei","given":"Caisheng"},{"family":"Luo","given":"Jianjun"},{"family":"Dai","given":"Honghua"},{"family":"Yin","given":"Zeyang"},{"family":"Yuan","given":"Jianping"}],"issued":{"date-parts":[["2017",9]]}}}],"schema":"https://github.com/citation-style-language/schema/raw/master/csl-citation.json"} </w:instrText>
        </w:r>
      </w:ins>
      <w:r w:rsidR="00382C27">
        <w:fldChar w:fldCharType="separate"/>
      </w:r>
      <w:ins w:id="97" w:author="Pablo Blanco Peris" w:date="2019-05-30T15:23:00Z">
        <w:r w:rsidR="00382C27">
          <w:rPr>
            <w:noProof/>
          </w:rPr>
          <w:t>[15]</w:t>
        </w:r>
        <w:r w:rsidR="00382C27">
          <w:fldChar w:fldCharType="end"/>
        </w:r>
      </w:ins>
      <w:ins w:id="98" w:author="Pablo Blanco Peris" w:date="2019-05-15T11:30:00Z">
        <w:r w:rsidRPr="00642CE8">
          <w:t>, pero la propuesta fue escas</w:t>
        </w:r>
      </w:ins>
      <w:ins w:id="99" w:author="Pablo Blanco Peris" w:date="2019-05-15T11:31:00Z">
        <w:r>
          <w:t>a</w:t>
        </w:r>
      </w:ins>
      <w:ins w:id="100" w:author="Pablo Blanco Peris" w:date="2019-05-15T11:30:00Z">
        <w:r w:rsidRPr="00642CE8">
          <w:t xml:space="preserve"> en detalles sobre cómo se podría implementar realmente el consenso descentralizado.</w:t>
        </w:r>
      </w:ins>
      <w:ins w:id="101" w:author="Pablo Blanco Peris" w:date="2019-05-15T11:31:00Z">
        <w:r>
          <w:t xml:space="preserve"> Posteriormente,</w:t>
        </w:r>
      </w:ins>
      <w:ins w:id="102" w:author="Pablo Blanco Peris" w:date="2019-05-15T11:30:00Z">
        <w:r w:rsidRPr="00642CE8">
          <w:t xml:space="preserve"> </w:t>
        </w:r>
        <w:del w:id="103" w:author="ADRIAN RIESCO RODRIGUEZ" w:date="2019-05-30T11:02:00Z">
          <w:r w:rsidRPr="00642CE8" w:rsidDel="00D66B7D">
            <w:delText>E</w:delText>
          </w:r>
        </w:del>
      </w:ins>
      <w:ins w:id="104" w:author="ADRIAN RIESCO RODRIGUEZ" w:date="2019-05-30T11:02:00Z">
        <w:r w:rsidR="00D66B7D">
          <w:t>e</w:t>
        </w:r>
      </w:ins>
      <w:ins w:id="105" w:author="Pablo Blanco Peris" w:date="2019-05-15T11:30:00Z">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ins>
      <w:ins w:id="106" w:author="Pablo Blanco Peris" w:date="2019-05-15T11:35:00Z">
        <w:r>
          <w:t>de</w:t>
        </w:r>
      </w:ins>
      <w:ins w:id="107" w:author="Pablo Blanco Peris" w:date="2019-05-15T11:30:00Z">
        <w:r w:rsidRPr="00642CE8">
          <w:t xml:space="preserve"> criptomoneda, pero no alcanzó el ideal al confiar en la computación confiable como </w:t>
        </w:r>
        <w:r w:rsidRPr="006C685A">
          <w:rPr>
            <w:i/>
          </w:rPr>
          <w:t>back</w:t>
        </w:r>
      </w:ins>
      <w:ins w:id="108" w:author="Pablo Blanco Peris" w:date="2019-05-15T11:32:00Z">
        <w:r w:rsidRPr="006C685A">
          <w:rPr>
            <w:i/>
          </w:rPr>
          <w:t>-</w:t>
        </w:r>
      </w:ins>
      <w:ins w:id="109" w:author="Pablo Blanco Peris" w:date="2019-05-15T11:30:00Z">
        <w:r w:rsidRPr="006C685A">
          <w:rPr>
            <w:i/>
          </w:rPr>
          <w:t>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110" w:author="Pablo Blanco Peris" w:date="2019-05-15T11:35:00Z">
        <w:r>
          <w:t xml:space="preserve"> </w:t>
        </w:r>
        <w:r w:rsidRPr="006C685A">
          <w:rPr>
            <w:i/>
          </w:rPr>
          <w:t>o proof of work</w:t>
        </w:r>
      </w:ins>
      <w:ins w:id="111" w:author="Pablo Blanco Peris" w:date="2019-05-15T11:33:00Z">
        <w:r>
          <w:t xml:space="preserve"> </w:t>
        </w:r>
        <w:r>
          <w:fldChar w:fldCharType="begin"/>
        </w:r>
      </w:ins>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112" w:author="Pablo Blanco Peris" w:date="2019-05-15T11:33:00Z">
        <w:r>
          <w:fldChar w:fldCharType="end"/>
        </w:r>
      </w:ins>
      <w:r w:rsidR="00DE7243">
        <w:t>.</w:t>
      </w:r>
    </w:p>
    <w:p w14:paraId="4F3F7C20" w14:textId="75BEC625" w:rsidR="00642CE8" w:rsidRDefault="00642CE8" w:rsidP="00642CE8">
      <w:pPr>
        <w:pStyle w:val="Textoindependiente"/>
        <w:rPr>
          <w:ins w:id="113" w:author="Pablo Blanco Peris" w:date="2019-05-15T11:34:00Z"/>
        </w:rPr>
      </w:pPr>
      <w:ins w:id="114" w:author="Pablo Blanco Peris" w:date="2019-05-15T11:30:00Z">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w:t>
        </w:r>
        <w:del w:id="115" w:author="ADRIAN RIESCO RODRIGUEZ" w:date="2019-05-30T11:03:00Z">
          <w:r w:rsidRPr="00642CE8" w:rsidDel="00D66B7D">
            <w:delText xml:space="preserve">político </w:delText>
          </w:r>
        </w:del>
        <w:r w:rsidRPr="00642CE8">
          <w:t xml:space="preserve">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llamado proof of stake</w:t>
        </w:r>
        <w:r w:rsidRPr="00642CE8">
          <w:t xml:space="preserve">, que </w:t>
        </w:r>
        <w:r w:rsidRPr="00642CE8">
          <w:lastRenderedPageBreak/>
          <w:t>calcula el peso de un nodo como proporcional a sus tenencias de moneda y no a recursos computacionales</w:t>
        </w:r>
      </w:ins>
      <w:r w:rsidR="00DE7243">
        <w:t xml:space="preserve"> </w:t>
      </w:r>
      <w:ins w:id="116" w:author="Pablo Blanco Peris" w:date="2019-05-15T11:48:00Z">
        <w:r w:rsidR="006B6DF6">
          <w:fldChar w:fldCharType="begin"/>
        </w:r>
      </w:ins>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ins w:id="117" w:author="Pablo Blanco Peris" w:date="2019-05-15T11:48:00Z">
        <w:r w:rsidR="006B6DF6">
          <w:fldChar w:fldCharType="end"/>
        </w:r>
      </w:ins>
      <w:r w:rsidR="00DE7243">
        <w:t>.</w:t>
      </w:r>
    </w:p>
    <w:p w14:paraId="37A69A4D" w14:textId="005F9CE9" w:rsidR="00642CE8" w:rsidRDefault="00642CE8" w:rsidP="00642CE8">
      <w:pPr>
        <w:pStyle w:val="Textoindependiente"/>
        <w:rPr>
          <w:ins w:id="118" w:author="Pablo Blanco Peris" w:date="2019-05-15T11:37:00Z"/>
        </w:rPr>
      </w:pPr>
    </w:p>
    <w:p w14:paraId="6F135548" w14:textId="4698F69F" w:rsidR="00AE6B26" w:rsidRPr="006C685A" w:rsidRDefault="00AE6B26" w:rsidP="006C685A">
      <w:pPr>
        <w:pStyle w:val="Ttulo3"/>
        <w:rPr>
          <w:ins w:id="119" w:author="Pablo Blanco Peris" w:date="2019-05-15T11:34:00Z"/>
          <w:lang w:val="es-ES_tradnl"/>
        </w:rPr>
      </w:pPr>
      <w:bookmarkStart w:id="120" w:name="_Toc9205717"/>
      <w:ins w:id="121" w:author="Pablo Blanco Peris" w:date="2019-05-15T11:37:00Z">
        <w:r>
          <w:rPr>
            <w:lang w:val="es-ES_tradnl"/>
          </w:rPr>
          <w:t>¿</w:t>
        </w:r>
        <w:commentRangeStart w:id="122"/>
        <w:commentRangeStart w:id="123"/>
        <w:r>
          <w:rPr>
            <w:lang w:val="es-ES_tradnl"/>
          </w:rPr>
          <w:t>Qué es blockchain?</w:t>
        </w:r>
      </w:ins>
      <w:commentRangeEnd w:id="122"/>
      <w:r w:rsidR="008B1374">
        <w:rPr>
          <w:rStyle w:val="Refdecomentario"/>
          <w:rFonts w:cs="Times New Roman"/>
          <w:b w:val="0"/>
          <w:i w:val="0"/>
          <w:kern w:val="0"/>
        </w:rPr>
        <w:commentReference w:id="122"/>
      </w:r>
      <w:bookmarkEnd w:id="120"/>
      <w:commentRangeEnd w:id="123"/>
      <w:r w:rsidR="00382C27">
        <w:rPr>
          <w:rStyle w:val="Refdecomentario"/>
          <w:rFonts w:cs="Times New Roman"/>
          <w:b w:val="0"/>
          <w:i w:val="0"/>
          <w:kern w:val="0"/>
        </w:rPr>
        <w:commentReference w:id="123"/>
      </w:r>
    </w:p>
    <w:p w14:paraId="23F808FA" w14:textId="1714E8AC"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124"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del w:id="125" w:author="ADRIAN RIESCO RODRIGUEZ" w:date="2019-05-30T11:03:00Z">
        <w:r w:rsidR="0094773E" w:rsidRPr="0094773E" w:rsidDel="008143BF">
          <w:rPr>
            <w:lang w:val="es-ES_tradnl"/>
          </w:rPr>
          <w:delText>debido a</w:delText>
        </w:r>
      </w:del>
      <w:ins w:id="126" w:author="ADRIAN RIESCO RODRIGUEZ" w:date="2019-05-30T11:03:00Z">
        <w:r w:rsidR="008143BF">
          <w:rPr>
            <w:lang w:val="es-ES_tradnl"/>
          </w:rPr>
          <w:t>usando</w:t>
        </w:r>
      </w:ins>
      <w:r w:rsidR="0094773E" w:rsidRPr="0094773E">
        <w:rPr>
          <w:lang w:val="es-ES_tradnl"/>
        </w:rPr>
        <w:t xml:space="preserve"> técnicas criptográficas</w:t>
      </w:r>
      <w:ins w:id="127" w:author="Pablo Blanco Peris" w:date="2019-05-15T12:44:00Z">
        <w:r w:rsidR="00970324">
          <w:rPr>
            <w:lang w:val="es-ES_tradnl"/>
          </w:rPr>
          <w:t xml:space="preserve"> </w:t>
        </w:r>
        <w:r w:rsidR="00970324" w:rsidRPr="00642CE8">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128" w:author="ADRIAN RIESCO RODRIGUEZ" w:date="2019-04-26T15:20:00Z">
        <w:r w:rsidR="00D667C0">
          <w:rPr>
            <w:lang w:val="es-ES_tradnl"/>
          </w:rPr>
          <w:t>,</w:t>
        </w:r>
      </w:ins>
      <w:r w:rsidR="009633EC">
        <w:rPr>
          <w:lang w:val="es-ES_tradnl"/>
        </w:rPr>
        <w:t xml:space="preserve"> </w:t>
      </w:r>
      <w:del w:id="129" w:author="ADRIAN RIESCO RODRIGUEZ" w:date="2019-05-30T11:03:00Z">
        <w:r w:rsidR="009633EC" w:rsidDel="008143BF">
          <w:rPr>
            <w:lang w:val="es-ES_tradnl"/>
          </w:rPr>
          <w:delText xml:space="preserve">quitando </w:delText>
        </w:r>
      </w:del>
      <w:ins w:id="130" w:author="ADRIAN RIESCO RODRIGUEZ" w:date="2019-05-30T11:03:00Z">
        <w:r w:rsidR="008143BF">
          <w:rPr>
            <w:lang w:val="es-ES_tradnl"/>
          </w:rPr>
          <w:t xml:space="preserve">provocando </w:t>
        </w:r>
      </w:ins>
      <w:r w:rsidR="009633EC">
        <w:rPr>
          <w:lang w:val="es-ES_tradnl"/>
        </w:rPr>
        <w:t xml:space="preserve">así su </w:t>
      </w:r>
      <w:ins w:id="131" w:author="ADRIAN RIESCO RODRIGUEZ" w:date="2019-05-30T11:03:00Z">
        <w:r w:rsidR="008143BF">
          <w:rPr>
            <w:lang w:val="es-ES_tradnl"/>
          </w:rPr>
          <w:t>in</w:t>
        </w:r>
      </w:ins>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132"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133"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134" w:author="ADRIAN RIESCO RODRIGUEZ" w:date="2019-04-26T15:27:00Z">
        <w:r w:rsidR="00BB2FB3">
          <w:rPr>
            <w:lang w:val="es-ES_tradnl"/>
          </w:rPr>
          <w:t>cadena de bloques</w:t>
        </w:r>
      </w:ins>
      <w:r w:rsidRPr="0094773E">
        <w:rPr>
          <w:lang w:val="es-ES_tradnl"/>
        </w:rPr>
        <w:t xml:space="preserve"> ejerce </w:t>
      </w:r>
      <w:ins w:id="135"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136" w:author="ADRIAN RIESCO RODRIGUEZ" w:date="2019-04-26T15:27:00Z">
        <w:r w:rsidR="00BB2FB3">
          <w:rPr>
            <w:lang w:val="es-ES_tradnl"/>
          </w:rPr>
          <w:t xml:space="preserve">con capacidad de </w:t>
        </w:r>
      </w:ins>
      <w:ins w:id="137"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138"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16297F17"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139" w:author="Pablo Blanco Peris" w:date="2019-05-15T12:45:00Z">
        <w:r w:rsidR="00970324">
          <w:rPr>
            <w:lang w:val="es-ES_tradnl"/>
          </w:rPr>
          <w:t xml:space="preserve"> de confianza </w:t>
        </w:r>
      </w:ins>
      <w:ins w:id="140" w:author="Pablo Blanco Peris" w:date="2019-05-15T12:48:00Z">
        <w:r w:rsidR="00970324">
          <w:rPr>
            <w:lang w:val="es-ES_tradnl"/>
          </w:rPr>
          <w:t>que se encarga de garantizar la seguridad de las comunicaciones y las transacciones digitales</w:t>
        </w:r>
      </w:ins>
      <w:ins w:id="141" w:author="Pablo Blanco Peris" w:date="2019-05-16T01:09:00Z">
        <w:r w:rsidR="0095232C">
          <w:rPr>
            <w:lang w:val="es-ES_tradnl"/>
          </w:rPr>
          <w:t xml:space="preserve"> como podría ser una entidad financiera</w:t>
        </w:r>
      </w:ins>
      <w:r w:rsidRPr="0094773E">
        <w:rPr>
          <w:lang w:val="es-ES_tradnl"/>
        </w:rPr>
        <w:t>.</w:t>
      </w:r>
      <w:ins w:id="142" w:author="Pablo Blanco Peris" w:date="2019-05-15T12:49:00Z">
        <w:r w:rsidR="00970324">
          <w:rPr>
            <w:lang w:val="es-ES_tradnl"/>
          </w:rPr>
          <w:t xml:space="preserve"> Sirven para verificar las identidades de los participantes y evitar fraudes mediante claves p</w:t>
        </w:r>
      </w:ins>
      <w:ins w:id="143" w:author="Pablo Blanco Peris" w:date="2019-05-15T12:50:00Z">
        <w:r w:rsidR="00970324">
          <w:rPr>
            <w:lang w:val="es-ES_tradnl"/>
          </w:rPr>
          <w:t>úblicas y privadas</w:t>
        </w:r>
      </w:ins>
      <w:ins w:id="144" w:author="Pablo Blanco Peris" w:date="2019-05-15T12:55:00Z">
        <w:r w:rsidR="009F0B4E">
          <w:rPr>
            <w:lang w:val="es-ES_tradnl"/>
          </w:rPr>
          <w:t xml:space="preserve"> </w:t>
        </w:r>
        <w:r w:rsidR="009F0B4E">
          <w:rPr>
            <w:lang w:val="es-ES_tradnl"/>
          </w:rPr>
          <w:fldChar w:fldCharType="begin"/>
        </w:r>
      </w:ins>
      <w:ins w:id="145" w:author="Pablo Blanco Peris" w:date="2019-05-30T15:23:00Z">
        <w:r w:rsidR="00382C27">
          <w:rPr>
            <w:lang w:val="es-ES_tradnl"/>
          </w:rPr>
          <w:instrText xml:space="preserve"> ADDIN ZOTERO_ITEM CSL_CITATION {"citationID":"Px87rHmD","properties":{"formattedCitation":"[16]","plainCitation":"[1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ins>
      <w:del w:id="146" w:author="Pablo Blanco Peris" w:date="2019-05-30T15:21:00Z">
        <w:r w:rsidR="003E4221" w:rsidDel="00382C27">
          <w:rPr>
            <w:lang w:val="es-ES_tradnl"/>
          </w:rPr>
          <w:del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delInstrText>
        </w:r>
      </w:del>
      <w:r w:rsidR="009F0B4E">
        <w:rPr>
          <w:lang w:val="es-ES_tradnl"/>
        </w:rPr>
        <w:fldChar w:fldCharType="separate"/>
      </w:r>
      <w:ins w:id="147" w:author="Pablo Blanco Peris" w:date="2019-05-30T15:23:00Z">
        <w:r w:rsidR="00382C27">
          <w:rPr>
            <w:noProof/>
            <w:lang w:val="es-ES_tradnl"/>
          </w:rPr>
          <w:t>[16]</w:t>
        </w:r>
      </w:ins>
      <w:del w:id="148" w:author="Pablo Blanco Peris" w:date="2019-05-30T15:21:00Z">
        <w:r w:rsidR="003E4221" w:rsidRPr="00382C27" w:rsidDel="00382C27">
          <w:rPr>
            <w:noProof/>
            <w:lang w:val="es-ES_tradnl"/>
            <w:rPrChange w:id="149" w:author="Pablo Blanco Peris" w:date="2019-05-30T15:23:00Z">
              <w:rPr>
                <w:noProof/>
                <w:lang w:val="es-ES_tradnl"/>
              </w:rPr>
            </w:rPrChange>
          </w:rPr>
          <w:delText>[14]</w:delText>
        </w:r>
      </w:del>
      <w:ins w:id="150" w:author="Pablo Blanco Peris" w:date="2019-05-15T12:55:00Z">
        <w:r w:rsidR="009F0B4E">
          <w:rPr>
            <w:lang w:val="es-ES_tradnl"/>
          </w:rPr>
          <w:fldChar w:fldCharType="end"/>
        </w:r>
      </w:ins>
      <w:ins w:id="151" w:author="Pablo Blanco Peris" w:date="2019-05-15T12:50:00Z">
        <w:r w:rsidR="00970324">
          <w:rPr>
            <w:lang w:val="es-ES_tradnl"/>
          </w:rPr>
          <w:t>.</w:t>
        </w:r>
      </w:ins>
      <w:ins w:id="152" w:author="Pablo Blanco Peris" w:date="2019-05-15T12:52:00Z">
        <w:r w:rsidR="00970324">
          <w:rPr>
            <w:lang w:val="es-ES_tradnl"/>
          </w:rPr>
          <w:t xml:space="preserve"> Un ejemplo de autoridad certificadora española </w:t>
        </w:r>
        <w:del w:id="153" w:author="ADRIAN RIESCO RODRIGUEZ" w:date="2019-05-30T11:04:00Z">
          <w:r w:rsidR="00970324" w:rsidDel="008143BF">
            <w:rPr>
              <w:lang w:val="es-ES_tradnl"/>
            </w:rPr>
            <w:delText>podría ser</w:delText>
          </w:r>
        </w:del>
      </w:ins>
      <w:ins w:id="154" w:author="ADRIAN RIESCO RODRIGUEZ" w:date="2019-05-30T11:04:00Z">
        <w:r w:rsidR="008143BF">
          <w:rPr>
            <w:lang w:val="es-ES_tradnl"/>
          </w:rPr>
          <w:t>es</w:t>
        </w:r>
      </w:ins>
      <w:ins w:id="155" w:author="Pablo Blanco Peris" w:date="2019-05-15T12:52:00Z">
        <w:r w:rsidR="00970324">
          <w:rPr>
            <w:lang w:val="es-ES_tradnl"/>
          </w:rPr>
          <w:t xml:space="preserve"> </w:t>
        </w:r>
      </w:ins>
      <w:ins w:id="156" w:author="Pablo Blanco Peris" w:date="2019-05-15T12:54:00Z">
        <w:r w:rsidR="004C1DA7">
          <w:rPr>
            <w:lang w:val="es-ES_tradnl"/>
          </w:rPr>
          <w:t>la Fábrica Nacional de Moneda y Timbre (FNMT</w:t>
        </w:r>
      </w:ins>
      <w:ins w:id="157"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8143BF">
        <w:rPr>
          <w:i/>
          <w:iCs/>
          <w:lang w:val="es-ES_tradnl"/>
          <w:rPrChange w:id="158" w:author="ADRIAN RIESCO RODRIGUEZ" w:date="2019-05-30T11:05:00Z">
            <w:rPr>
              <w:lang w:val="es-ES_tradnl"/>
            </w:rPr>
          </w:rPrChange>
        </w:rPr>
        <w:t>hash</w:t>
      </w:r>
      <w:r w:rsidRPr="00382C27">
        <w:rPr>
          <w:rStyle w:val="Refdenotaalpie"/>
          <w:rPrChange w:id="159" w:author="Pablo Blanco Peris" w:date="2019-05-30T14:59:00Z">
            <w:rPr>
              <w:rStyle w:val="Refdenotaalpie"/>
            </w:rPr>
          </w:rPrChang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ins w:id="161"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31561FEB" w:rsidR="000352C2" w:rsidRPr="0094773E" w:rsidRDefault="000352C2" w:rsidP="00D71F0E">
      <w:pPr>
        <w:pStyle w:val="Textoindependiente"/>
        <w:rPr>
          <w:lang w:val="es-ES_tradnl"/>
        </w:rPr>
      </w:pPr>
      <w:ins w:id="162" w:author="Pablo Blanco Peris" w:date="2019-05-15T12:58:00Z">
        <w:r>
          <w:rPr>
            <w:lang w:val="es-ES_tradnl"/>
          </w:rPr>
          <w:t>A día de hoy es habitual encontrar noticias relacionadas con la tecnolog</w:t>
        </w:r>
      </w:ins>
      <w:ins w:id="163" w:author="Pablo Blanco Peris" w:date="2019-05-15T12:59:00Z">
        <w:r>
          <w:rPr>
            <w:lang w:val="es-ES_tradnl"/>
          </w:rPr>
          <w:t xml:space="preserve">ía blockchain y las DApps </w:t>
        </w:r>
      </w:ins>
      <w:ins w:id="164" w:author="Pablo Blanco Peris" w:date="2019-05-15T13:00:00Z">
        <w:r>
          <w:rPr>
            <w:lang w:val="es-ES_tradnl"/>
          </w:rPr>
          <w:t xml:space="preserve">(aplicaciones descentralizadas) </w:t>
        </w:r>
      </w:ins>
      <w:ins w:id="165" w:author="Pablo Blanco Peris" w:date="2019-05-15T12:59:00Z">
        <w:r>
          <w:rPr>
            <w:lang w:val="es-ES_tradnl"/>
          </w:rPr>
          <w:t>y la fuerte inversión que se está movilizando en este sector. Por ejemplo, las D</w:t>
        </w:r>
      </w:ins>
      <w:ins w:id="166" w:author="Pablo Blanco Peris" w:date="2019-05-15T13:00:00Z">
        <w:r>
          <w:rPr>
            <w:lang w:val="es-ES_tradnl"/>
          </w:rPr>
          <w:t xml:space="preserve">Apps movilizaron 6.700 millones de dólares en 2018 </w:t>
        </w:r>
        <w:r>
          <w:rPr>
            <w:lang w:val="es-ES_tradnl"/>
          </w:rPr>
          <w:fldChar w:fldCharType="begin"/>
        </w:r>
      </w:ins>
      <w:ins w:id="167" w:author="Pablo Blanco Peris" w:date="2019-05-30T15:23:00Z">
        <w:r w:rsidR="00382C27">
          <w:rPr>
            <w:lang w:val="es-ES_tradnl"/>
          </w:rPr>
          <w:instrText xml:space="preserve"> ADDIN ZOTERO_ITEM CSL_CITATION {"citationID":"bb24Y2Q7","properties":{"formattedCitation":"[17]","plainCitation":"[1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ins>
      <w:del w:id="168" w:author="Pablo Blanco Peris" w:date="2019-05-30T15:21:00Z">
        <w:r w:rsidR="003E4221" w:rsidDel="00382C27">
          <w:rPr>
            <w:lang w:val="es-ES_tradnl"/>
          </w:rPr>
          <w:del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delInstrText>
        </w:r>
      </w:del>
      <w:r>
        <w:rPr>
          <w:lang w:val="es-ES_tradnl"/>
        </w:rPr>
        <w:fldChar w:fldCharType="separate"/>
      </w:r>
      <w:ins w:id="169" w:author="Pablo Blanco Peris" w:date="2019-05-30T15:23:00Z">
        <w:r w:rsidR="00382C27">
          <w:rPr>
            <w:noProof/>
            <w:lang w:val="es-ES_tradnl"/>
          </w:rPr>
          <w:t>[17]</w:t>
        </w:r>
      </w:ins>
      <w:del w:id="170" w:author="Pablo Blanco Peris" w:date="2019-05-30T15:21:00Z">
        <w:r w:rsidR="003E4221" w:rsidRPr="00382C27" w:rsidDel="00382C27">
          <w:rPr>
            <w:noProof/>
            <w:lang w:val="es-ES_tradnl"/>
            <w:rPrChange w:id="171" w:author="Pablo Blanco Peris" w:date="2019-05-30T15:23:00Z">
              <w:rPr>
                <w:noProof/>
                <w:lang w:val="es-ES_tradnl"/>
              </w:rPr>
            </w:rPrChange>
          </w:rPr>
          <w:delText>[15]</w:delText>
        </w:r>
      </w:del>
      <w:ins w:id="172" w:author="Pablo Blanco Peris" w:date="2019-05-15T13:00:00Z">
        <w:r>
          <w:rPr>
            <w:lang w:val="es-ES_tradnl"/>
          </w:rPr>
          <w:fldChar w:fldCharType="end"/>
        </w:r>
      </w:ins>
      <w:ins w:id="173"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174" w:author="Pablo Blanco Peris" w:date="2019-05-15T13:02:00Z">
        <w:r w:rsidR="000833C4">
          <w:rPr>
            <w:lang w:val="es-ES_tradnl"/>
          </w:rPr>
          <w:t xml:space="preserve"> cubre los hechos más relevantes a las tecnologías Bitcoin</w:t>
        </w:r>
      </w:ins>
      <w:ins w:id="175" w:author="Pablo Blanco Peris" w:date="2019-05-15T13:03:00Z">
        <w:r w:rsidR="000833C4">
          <w:rPr>
            <w:lang w:val="es-ES_tradnl"/>
          </w:rPr>
          <w:t xml:space="preserve"> ofreciendo noticias</w:t>
        </w:r>
      </w:ins>
      <w:ins w:id="176" w:author="Pablo Blanco Peris" w:date="2019-05-15T13:04:00Z">
        <w:r w:rsidR="000833C4">
          <w:rPr>
            <w:lang w:val="es-ES_tradnl"/>
          </w:rPr>
          <w:t>,</w:t>
        </w:r>
      </w:ins>
      <w:ins w:id="177" w:author="Pablo Blanco Peris" w:date="2019-05-15T13:03:00Z">
        <w:r w:rsidR="000833C4">
          <w:rPr>
            <w:lang w:val="es-ES_tradnl"/>
          </w:rPr>
          <w:t xml:space="preserve"> avances y tendencias</w:t>
        </w:r>
      </w:ins>
      <w:ins w:id="178" w:author="Pablo Blanco Peris" w:date="2019-05-15T13:04:00Z">
        <w:r w:rsidR="000833C4">
          <w:rPr>
            <w:lang w:val="es-ES_tradnl"/>
          </w:rPr>
          <w:t xml:space="preserve"> sobre estos temas </w:t>
        </w:r>
      </w:ins>
      <w:ins w:id="179" w:author="Pablo Blanco Peris" w:date="2019-05-15T13:05:00Z">
        <w:r w:rsidR="00DE4C47">
          <w:rPr>
            <w:lang w:val="es-ES_tradnl"/>
          </w:rPr>
          <w:fldChar w:fldCharType="begin"/>
        </w:r>
      </w:ins>
      <w:ins w:id="180" w:author="Pablo Blanco Peris" w:date="2019-05-30T15:23:00Z">
        <w:r w:rsidR="00382C27">
          <w:rPr>
            <w:lang w:val="es-ES_tradnl"/>
          </w:rPr>
          <w:instrText xml:space="preserve"> ADDIN ZOTERO_ITEM CSL_CITATION {"citationID":"NUHN76VP","properties":{"formattedCitation":"[18]","plainCitation":"[1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ins>
      <w:del w:id="181" w:author="Pablo Blanco Peris" w:date="2019-05-30T15:21:00Z">
        <w:r w:rsidR="003E4221" w:rsidDel="00382C27">
          <w:rPr>
            <w:lang w:val="es-ES_tradnl"/>
          </w:rPr>
          <w:del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delInstrText>
        </w:r>
      </w:del>
      <w:r w:rsidR="00DE4C47">
        <w:rPr>
          <w:lang w:val="es-ES_tradnl"/>
        </w:rPr>
        <w:fldChar w:fldCharType="separate"/>
      </w:r>
      <w:ins w:id="182" w:author="Pablo Blanco Peris" w:date="2019-05-30T15:23:00Z">
        <w:r w:rsidR="00382C27">
          <w:rPr>
            <w:noProof/>
            <w:lang w:val="es-ES_tradnl"/>
          </w:rPr>
          <w:t>[18]</w:t>
        </w:r>
      </w:ins>
      <w:del w:id="183" w:author="Pablo Blanco Peris" w:date="2019-05-30T15:21:00Z">
        <w:r w:rsidR="003E4221" w:rsidRPr="00382C27" w:rsidDel="00382C27">
          <w:rPr>
            <w:noProof/>
            <w:lang w:val="es-ES_tradnl"/>
            <w:rPrChange w:id="184" w:author="Pablo Blanco Peris" w:date="2019-05-30T15:23:00Z">
              <w:rPr>
                <w:noProof/>
                <w:lang w:val="es-ES_tradnl"/>
              </w:rPr>
            </w:rPrChange>
          </w:rPr>
          <w:delText>[16]</w:delText>
        </w:r>
      </w:del>
      <w:ins w:id="185" w:author="Pablo Blanco Peris" w:date="2019-05-15T13:05:00Z">
        <w:r w:rsidR="00DE4C47">
          <w:rPr>
            <w:lang w:val="es-ES_tradnl"/>
          </w:rPr>
          <w:fldChar w:fldCharType="end"/>
        </w:r>
      </w:ins>
      <w:ins w:id="186"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r w:rsidRPr="008143BF">
        <w:rPr>
          <w:i/>
          <w:iCs/>
          <w:lang w:val="es-ES_tradnl"/>
          <w:rPrChange w:id="187" w:author="ADRIAN RIESCO RODRIGUEZ" w:date="2019-05-30T11:05:00Z">
            <w:rPr>
              <w:lang w:val="es-ES_tradnl"/>
            </w:rPr>
          </w:rPrChange>
        </w:rPr>
        <w:t>blockchain</w:t>
      </w:r>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8143BF">
        <w:rPr>
          <w:i/>
          <w:iCs/>
          <w:lang w:val="es-ES_tradnl"/>
          <w:rPrChange w:id="188" w:author="ADRIAN RIESCO RODRIGUEZ" w:date="2019-05-30T11:05:00Z">
            <w:rPr>
              <w:lang w:val="es-ES_tradnl"/>
            </w:rPr>
          </w:rPrChange>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89" w:author="ADRIAN RIESCO RODRIGUEZ" w:date="2019-05-16T14:53:00Z">
        <w:r w:rsidR="008B1374">
          <w:rPr>
            <w:lang w:val="es-ES_tradnl"/>
          </w:rPr>
          <w:t>s</w:t>
        </w:r>
      </w:ins>
      <w:r w:rsidRPr="0094773E">
        <w:rPr>
          <w:lang w:val="es-ES_tradnl"/>
        </w:rPr>
        <w:t xml:space="preserve"> característica</w:t>
      </w:r>
      <w:ins w:id="190"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91"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ins w:id="192"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193" w:author="ADRIAN RIESCO RODRIGUEZ" w:date="2019-04-26T15:43:00Z">
        <w:r w:rsidR="003542A2">
          <w:rPr>
            <w:lang w:val="es-ES_tradnl"/>
          </w:rPr>
          <w:t>.</w:t>
        </w:r>
      </w:ins>
      <w:r w:rsidRPr="0094773E">
        <w:rPr>
          <w:lang w:val="es-ES_tradnl"/>
        </w:rPr>
        <w:t xml:space="preserve"> </w:t>
      </w:r>
      <w:ins w:id="194"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pPr>
        <w:pStyle w:val="Ttulo3"/>
        <w:numPr>
          <w:ilvl w:val="0"/>
          <w:numId w:val="0"/>
        </w:numPr>
        <w:rPr>
          <w:lang w:val="es-ES_tradnl"/>
        </w:rPr>
        <w:pPrChange w:id="195" w:author="ADRIAN RIESCO RODRIGUEZ" w:date="2019-05-30T11:08:00Z">
          <w:pPr>
            <w:pStyle w:val="Ttulo3"/>
          </w:pPr>
        </w:pPrChange>
      </w:pPr>
      <w:bookmarkStart w:id="196" w:name="_Toc9205718"/>
      <w:r>
        <w:rPr>
          <w:lang w:val="es-ES_tradnl"/>
        </w:rPr>
        <w:t>Tipos de blockchain</w:t>
      </w:r>
      <w:bookmarkEnd w:id="196"/>
    </w:p>
    <w:p w14:paraId="1047A197" w14:textId="77777777" w:rsidR="00773291" w:rsidRPr="00773291" w:rsidRDefault="00773291" w:rsidP="00773291">
      <w:r w:rsidRPr="00773291">
        <w:t xml:space="preserve">Existen diferentes tipos de </w:t>
      </w:r>
      <w:r w:rsidRPr="008143BF">
        <w:rPr>
          <w:i/>
          <w:iCs/>
          <w:rPrChange w:id="197" w:author="ADRIAN RIESCO RODRIGUEZ" w:date="2019-05-30T11:06:00Z">
            <w:rPr/>
          </w:rPrChange>
        </w:rPr>
        <w:t>blockchain</w:t>
      </w:r>
      <w:r w:rsidRPr="00773291">
        <w:t xml:space="preserve">: </w:t>
      </w:r>
      <w:r w:rsidRPr="008143BF">
        <w:rPr>
          <w:i/>
          <w:iCs/>
          <w:rPrChange w:id="198" w:author="ADRIAN RIESCO RODRIGUEZ" w:date="2019-05-30T11:06:00Z">
            <w:rPr/>
          </w:rPrChange>
        </w:rPr>
        <w:t>blockchains</w:t>
      </w:r>
      <w:r w:rsidRPr="00773291">
        <w:t xml:space="preserve"> públicas, </w:t>
      </w:r>
      <w:r w:rsidRPr="008143BF">
        <w:rPr>
          <w:i/>
          <w:iCs/>
          <w:rPrChange w:id="199" w:author="ADRIAN RIESCO RODRIGUEZ" w:date="2019-05-30T11:06:00Z">
            <w:rPr/>
          </w:rPrChange>
        </w:rPr>
        <w:t>blockchains</w:t>
      </w:r>
      <w:r w:rsidRPr="00773291">
        <w:t xml:space="preserve"> privadas y </w:t>
      </w:r>
      <w:r w:rsidRPr="008143BF">
        <w:rPr>
          <w:i/>
          <w:iCs/>
          <w:rPrChange w:id="200" w:author="ADRIAN RIESCO RODRIGUEZ" w:date="2019-05-30T11:06:00Z">
            <w:rPr/>
          </w:rPrChange>
        </w:rPr>
        <w:t>blockchains</w:t>
      </w:r>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pPr>
        <w:pStyle w:val="Ttulo4"/>
        <w:numPr>
          <w:ilvl w:val="0"/>
          <w:numId w:val="0"/>
        </w:numPr>
        <w:rPr>
          <w:lang w:val="es-ES_tradnl"/>
        </w:rPr>
        <w:pPrChange w:id="201" w:author="ADRIAN RIESCO RODRIGUEZ" w:date="2019-05-30T11:08:00Z">
          <w:pPr>
            <w:pStyle w:val="Ttulo4"/>
          </w:pPr>
        </w:pPrChange>
      </w:pPr>
      <w:bookmarkStart w:id="202" w:name="_Toc517726530"/>
      <w:r w:rsidRPr="00773291">
        <w:rPr>
          <w:lang w:val="es-ES_tradnl"/>
        </w:rPr>
        <w:t>Blockchains públicas</w:t>
      </w:r>
      <w:bookmarkEnd w:id="202"/>
    </w:p>
    <w:p w14:paraId="696DE7C3" w14:textId="55662931" w:rsidR="00775C3C" w:rsidRDefault="00773291" w:rsidP="00773291">
      <w:pPr>
        <w:pStyle w:val="Textoindependiente"/>
        <w:rPr>
          <w:ins w:id="203" w:author="Pablo Blanco Peris" w:date="2019-05-15T13:21:00Z"/>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ins w:id="204" w:author="ADRIAN RIESCO RODRIGUEZ" w:date="2019-04-26T15:43:00Z">
        <w:r w:rsidR="003542A2">
          <w:rPr>
            <w:lang w:val="es-ES_tradnl"/>
          </w:rPr>
          <w:t>ellas</w:t>
        </w:r>
      </w:ins>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ins w:id="205" w:author="ADRIAN RIESCO RODRIGUEZ" w:date="2019-04-26T15:43:00Z">
        <w:r w:rsidR="003542A2">
          <w:rPr>
            <w:lang w:val="es-ES_tradnl"/>
          </w:rPr>
          <w:t>ú</w:t>
        </w:r>
      </w:ins>
      <w:r w:rsidRPr="00773291">
        <w:rPr>
          <w:lang w:val="es-ES_tradnl"/>
        </w:rPr>
        <w:t xml:space="preserve">blica, con </w:t>
      </w:r>
      <w:ins w:id="206"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207" w:author="Pablo Blanco Peris" w:date="2019-05-15T13:05:00Z">
        <w:r w:rsidR="00015A7C">
          <w:rPr>
            <w:lang w:val="es-ES_tradnl"/>
          </w:rPr>
          <w:t xml:space="preserve"> </w:t>
        </w:r>
      </w:ins>
      <w:ins w:id="208"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209" w:author="Pablo Blanco Peris" w:date="2019-05-15T13:06:00Z">
        <w:r w:rsidR="00015A7C">
          <w:rPr>
            <w:lang w:val="es-ES_tradnl"/>
          </w:rPr>
          <w:fldChar w:fldCharType="end"/>
        </w:r>
      </w:ins>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ins w:id="210" w:author="ADRIAN RIESCO RODRIGUEZ" w:date="2019-04-26T15:44:00Z">
        <w:r w:rsidR="00C66D12">
          <w:rPr>
            <w:lang w:val="es-ES_tradnl"/>
          </w:rPr>
          <w:t xml:space="preserve"> </w:t>
        </w:r>
      </w:ins>
    </w:p>
    <w:p w14:paraId="7F23719D" w14:textId="633837BA" w:rsidR="00775C3C" w:rsidRDefault="00775C3C" w:rsidP="00775C3C">
      <w:pPr>
        <w:rPr>
          <w:ins w:id="211" w:author="Pablo Blanco Peris" w:date="2019-05-15T13:21:00Z"/>
        </w:rPr>
      </w:pPr>
      <w:ins w:id="212" w:author="Pablo Blanco Peris" w:date="2019-05-15T13:21:00Z">
        <w:r w:rsidRPr="00773291">
          <w:t xml:space="preserve">Las blockchains públicas </w:t>
        </w:r>
      </w:ins>
      <w:ins w:id="213" w:author="Pablo Blanco Peris" w:date="2019-05-15T13:22:00Z">
        <w:r>
          <w:t>se caracterizan por ser</w:t>
        </w:r>
      </w:ins>
      <w:ins w:id="214" w:author="Pablo Blanco Peris" w:date="2019-05-15T13:21:00Z">
        <w:r w:rsidRPr="00773291">
          <w:t xml:space="preserve">: </w:t>
        </w:r>
      </w:ins>
    </w:p>
    <w:p w14:paraId="0DCA8089" w14:textId="77777777" w:rsidR="00775C3C" w:rsidRPr="008D7A7F" w:rsidRDefault="00775C3C" w:rsidP="00775C3C">
      <w:pPr>
        <w:pStyle w:val="Textoindependiente"/>
        <w:numPr>
          <w:ilvl w:val="0"/>
          <w:numId w:val="16"/>
        </w:numPr>
        <w:rPr>
          <w:ins w:id="215" w:author="Pablo Blanco Peris" w:date="2019-05-15T13:21:00Z"/>
          <w:lang w:val="es-ES_tradnl"/>
        </w:rPr>
      </w:pPr>
      <w:ins w:id="216"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217" w:author="Pablo Blanco Peris" w:date="2019-05-15T13:21:00Z"/>
          <w:b/>
          <w:lang w:val="es-ES_tradnl"/>
        </w:rPr>
      </w:pPr>
      <w:ins w:id="218"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219" w:author="Pablo Blanco Peris" w:date="2019-05-15T13:21:00Z"/>
          <w:lang w:val="es-ES_tradnl"/>
        </w:rPr>
      </w:pPr>
      <w:ins w:id="220" w:author="Pablo Blanco Peris" w:date="2019-05-15T13:21:00Z">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221" w:author="Pablo Blanco Peris" w:date="2019-05-15T13:21:00Z"/>
          <w:lang w:val="es-ES_tradnl"/>
        </w:rPr>
      </w:pPr>
      <w:ins w:id="222" w:author="Pablo Blanco Peris" w:date="2019-05-15T13:21:00Z">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223" w:author="Pablo Blanco Peris" w:date="2019-05-15T13:21:00Z"/>
          <w:lang w:val="es-ES_tradnl"/>
        </w:rPr>
      </w:pPr>
      <w:ins w:id="224" w:author="Pablo Blanco Peris" w:date="2019-05-15T13:21:00Z">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ins>
    </w:p>
    <w:p w14:paraId="442B4115" w14:textId="3A68633A" w:rsidR="00775C3C" w:rsidRDefault="00775C3C" w:rsidP="00775C3C">
      <w:pPr>
        <w:rPr>
          <w:ins w:id="225" w:author="Pablo Blanco Peris" w:date="2019-05-15T13:25:00Z"/>
        </w:rPr>
      </w:pPr>
    </w:p>
    <w:p w14:paraId="6B6F5D23" w14:textId="72E9E9A8" w:rsidR="00775C3C" w:rsidRPr="00773291" w:rsidRDefault="00775C3C" w:rsidP="00775C3C">
      <w:pPr>
        <w:pStyle w:val="Textoindependiente"/>
        <w:rPr>
          <w:ins w:id="226" w:author="Pablo Blanco Peris" w:date="2019-05-15T13:25:00Z"/>
          <w:lang w:val="es-ES_tradnl"/>
        </w:rPr>
      </w:pPr>
      <w:ins w:id="227"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del w:id="228" w:author="ADRIAN RIESCO RODRIGUEZ" w:date="2019-05-30T11:07:00Z">
          <w:r w:rsidRPr="00773291" w:rsidDel="008143BF">
            <w:rPr>
              <w:lang w:val="es-ES_tradnl"/>
            </w:rPr>
            <w:delText>un poco más adelante</w:delText>
          </w:r>
        </w:del>
      </w:ins>
      <w:proofErr w:type="spellStart"/>
      <w:ins w:id="229" w:author="ADRIAN RIESCO RODRIGUEZ" w:date="2019-05-30T11:07:00Z">
        <w:r w:rsidR="008143BF">
          <w:rPr>
            <w:lang w:val="es-ES_tradnl"/>
          </w:rPr>
          <w:t>cib</w:t>
        </w:r>
        <w:proofErr w:type="spellEnd"/>
        <w:r w:rsidR="008143BF">
          <w:rPr>
            <w:lang w:val="es-ES_tradnl"/>
          </w:rPr>
          <w:t xml:space="preserve"> </w:t>
        </w:r>
        <w:proofErr w:type="spellStart"/>
        <w:r w:rsidR="008143BF">
          <w:rPr>
            <w:lang w:val="es-ES_tradnl"/>
          </w:rPr>
          <w:t>nñas</w:t>
        </w:r>
        <w:proofErr w:type="spellEnd"/>
        <w:r w:rsidR="008143BF">
          <w:rPr>
            <w:lang w:val="es-ES_tradnl"/>
          </w:rPr>
          <w:t xml:space="preserve"> </w:t>
        </w:r>
        <w:proofErr w:type="spellStart"/>
        <w:r w:rsidR="008143BF">
          <w:rPr>
            <w:lang w:val="es-ES_tradnl"/>
          </w:rPr>
          <w:t>detakke</w:t>
        </w:r>
      </w:ins>
      <w:proofErr w:type="spellEnd"/>
      <w:ins w:id="230" w:author="Pablo Blanco Peris" w:date="2019-05-15T13:25:00Z">
        <w:r w:rsidRPr="00773291">
          <w:rPr>
            <w:lang w:val="es-ES_tradnl"/>
          </w:rPr>
          <w:t xml:space="preserve"> en la sección de Bitcoin.</w:t>
        </w:r>
      </w:ins>
    </w:p>
    <w:p w14:paraId="51B36D27" w14:textId="77777777" w:rsidR="00775C3C" w:rsidRPr="002033DA" w:rsidRDefault="00775C3C" w:rsidP="00775C3C">
      <w:pPr>
        <w:rPr>
          <w:ins w:id="231" w:author="Pablo Blanco Peris" w:date="2019-05-15T13:21:00Z"/>
          <w:lang w:val="es-ES_tradnl"/>
        </w:rPr>
      </w:pPr>
    </w:p>
    <w:p w14:paraId="6A6E4C32" w14:textId="79D8A4B4" w:rsidR="00773291" w:rsidRPr="00773291" w:rsidRDefault="00775C3C" w:rsidP="00775C3C">
      <w:pPr>
        <w:pStyle w:val="Textoindependiente"/>
        <w:rPr>
          <w:lang w:val="es-ES_tradnl"/>
        </w:rPr>
      </w:pPr>
      <w:ins w:id="232" w:author="Pablo Blanco Peris" w:date="2019-05-15T13:21:00Z">
        <w:r>
          <w:t>Este proyecto</w:t>
        </w:r>
        <w:r w:rsidRPr="00773291">
          <w:t xml:space="preserve"> </w:t>
        </w:r>
      </w:ins>
      <w:ins w:id="233" w:author="Pablo Blanco Peris" w:date="2019-05-15T13:22:00Z">
        <w:r>
          <w:t xml:space="preserve">utiliza la </w:t>
        </w:r>
      </w:ins>
      <w:ins w:id="234" w:author="Pablo Blanco Peris" w:date="2019-05-15T13:21:00Z">
        <w:r w:rsidRPr="002033DA">
          <w:rPr>
            <w:i/>
          </w:rPr>
          <w:t>blockchain</w:t>
        </w:r>
        <w:r>
          <w:t xml:space="preserve"> Ethereum</w:t>
        </w:r>
      </w:ins>
      <w:ins w:id="235" w:author="Pablo Blanco Peris" w:date="2019-05-15T13:24:00Z">
        <w:del w:id="236" w:author="ADRIAN RIESCO RODRIGUEZ" w:date="2019-05-30T11:07:00Z">
          <w:r w:rsidDel="008143BF">
            <w:rPr>
              <w:lang w:val="es-ES_tradnl"/>
            </w:rPr>
            <w:delText xml:space="preserve">. </w:delText>
          </w:r>
        </w:del>
        <w:r>
          <w:rPr>
            <w:lang w:val="es-ES_tradnl"/>
          </w:rPr>
          <w:t xml:space="preserve">, que </w:t>
        </w:r>
      </w:ins>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más conocidas, ya que</w:t>
      </w:r>
      <w:del w:id="237" w:author="ADRIAN RIESCO RODRIGUEZ" w:date="2019-05-30T11:07:00Z">
        <w:r w:rsidR="00773291" w:rsidRPr="00773291" w:rsidDel="008143BF">
          <w:rPr>
            <w:lang w:val="es-ES_tradnl"/>
          </w:rPr>
          <w:delText>,</w:delText>
        </w:r>
      </w:del>
      <w:r w:rsidR="00773291" w:rsidRPr="00773291">
        <w:rPr>
          <w:lang w:val="es-ES_tradnl"/>
        </w:rPr>
        <w:t xml:space="preserve"> ha sido el caso más exitoso de </w:t>
      </w:r>
      <w:r w:rsidR="00773291" w:rsidRPr="008143BF">
        <w:rPr>
          <w:i/>
          <w:iCs/>
          <w:lang w:val="es-ES_tradnl"/>
          <w:rPrChange w:id="238" w:author="ADRIAN RIESCO RODRIGUEZ" w:date="2019-05-30T11:07:00Z">
            <w:rPr>
              <w:lang w:val="es-ES_tradnl"/>
            </w:rPr>
          </w:rPrChange>
        </w:rPr>
        <w:t>blockchain</w:t>
      </w:r>
      <w:r w:rsidR="00773291" w:rsidRPr="00773291">
        <w:rPr>
          <w:lang w:val="es-ES_tradnl"/>
        </w:rPr>
        <w:t xml:space="preserve"> pública por detrás de Bitcoin. Cabe mencionar cuando se habla sobre </w:t>
      </w:r>
      <w:r w:rsidR="00773291" w:rsidRPr="008143BF">
        <w:rPr>
          <w:i/>
          <w:iCs/>
          <w:lang w:val="es-ES_tradnl"/>
          <w:rPrChange w:id="239" w:author="ADRIAN RIESCO RODRIGUEZ" w:date="2019-05-30T11:07:00Z">
            <w:rPr>
              <w:lang w:val="es-ES_tradnl"/>
            </w:rPr>
          </w:rPrChange>
        </w:rPr>
        <w:t>blockchains</w:t>
      </w:r>
      <w:r w:rsidR="00773291" w:rsidRPr="00773291">
        <w:rPr>
          <w:lang w:val="es-ES_tradnl"/>
        </w:rPr>
        <w:t xml:space="preserve">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ins w:id="240" w:author="Pablo Blanco Peris" w:date="2019-05-30T15:23:00Z">
        <w:r w:rsidR="00382C27">
          <w:rPr>
            <w:lang w:val="es-ES_tradnl"/>
          </w:rPr>
          <w:instrText xml:space="preserve"> ADDIN ZOTERO_ITEM CSL_CITATION {"citationID":"22wf48kr","properties":{"formattedCitation":"[19]","plainCitation":"[1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ins>
      <w:del w:id="241" w:author="Pablo Blanco Peris" w:date="2019-05-30T15:21:00Z">
        <w:r w:rsidR="003E4221" w:rsidDel="00382C27">
          <w:rPr>
            <w:lang w:val="es-ES_tradnl"/>
          </w:rPr>
          <w:del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delInstrText>
        </w:r>
      </w:del>
      <w:r w:rsidR="00015A7C">
        <w:rPr>
          <w:lang w:val="es-ES_tradnl"/>
        </w:rPr>
        <w:fldChar w:fldCharType="separate"/>
      </w:r>
      <w:ins w:id="242" w:author="Pablo Blanco Peris" w:date="2019-05-30T15:23:00Z">
        <w:r w:rsidR="00382C27">
          <w:rPr>
            <w:noProof/>
            <w:lang w:val="es-ES_tradnl"/>
          </w:rPr>
          <w:t>[19]</w:t>
        </w:r>
      </w:ins>
      <w:del w:id="243" w:author="Pablo Blanco Peris" w:date="2019-05-30T15:21:00Z">
        <w:r w:rsidR="003E4221" w:rsidRPr="00382C27" w:rsidDel="00382C27">
          <w:rPr>
            <w:noProof/>
            <w:lang w:val="es-ES_tradnl"/>
            <w:rPrChange w:id="244" w:author="Pablo Blanco Peris" w:date="2019-05-30T15:23:00Z">
              <w:rPr>
                <w:noProof/>
                <w:lang w:val="es-ES_tradnl"/>
              </w:rPr>
            </w:rPrChange>
          </w:rPr>
          <w:delText>[17]</w:delText>
        </w:r>
      </w:del>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ins w:id="245" w:author="Pablo Blanco Peris" w:date="2019-05-30T15:23:00Z">
        <w:r w:rsidR="00382C27">
          <w:rPr>
            <w:lang w:val="es-ES_tradnl"/>
          </w:rPr>
          <w:instrText xml:space="preserve"> ADDIN ZOTERO_ITEM CSL_CITATION {"citationID":"NE3WtqEu","properties":{"formattedCitation":"[20]","plainCitation":"[2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ins>
      <w:del w:id="246" w:author="Pablo Blanco Peris" w:date="2019-05-30T15:21:00Z">
        <w:r w:rsidR="003E4221" w:rsidDel="00382C27">
          <w:rPr>
            <w:lang w:val="es-ES_tradnl"/>
          </w:rPr>
          <w:del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delInstrText>
        </w:r>
      </w:del>
      <w:r>
        <w:rPr>
          <w:lang w:val="es-ES_tradnl"/>
        </w:rPr>
        <w:fldChar w:fldCharType="separate"/>
      </w:r>
      <w:ins w:id="247" w:author="Pablo Blanco Peris" w:date="2019-05-30T15:23:00Z">
        <w:r w:rsidR="00382C27">
          <w:rPr>
            <w:noProof/>
            <w:lang w:val="es-ES_tradnl"/>
          </w:rPr>
          <w:t>[20]</w:t>
        </w:r>
      </w:ins>
      <w:del w:id="248" w:author="Pablo Blanco Peris" w:date="2019-05-30T15:21:00Z">
        <w:r w:rsidR="003E4221" w:rsidRPr="00382C27" w:rsidDel="00382C27">
          <w:rPr>
            <w:noProof/>
            <w:lang w:val="es-ES_tradnl"/>
            <w:rPrChange w:id="249" w:author="Pablo Blanco Peris" w:date="2019-05-30T15:23:00Z">
              <w:rPr>
                <w:noProof/>
                <w:lang w:val="es-ES_tradnl"/>
              </w:rPr>
            </w:rPrChange>
          </w:rPr>
          <w:delText>[18]</w:delText>
        </w:r>
      </w:del>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pPr>
        <w:pStyle w:val="Ttulo4"/>
        <w:numPr>
          <w:ilvl w:val="0"/>
          <w:numId w:val="0"/>
        </w:numPr>
        <w:rPr>
          <w:lang w:val="es-ES_tradnl"/>
        </w:rPr>
        <w:pPrChange w:id="250" w:author="ADRIAN RIESCO RODRIGUEZ" w:date="2019-05-30T11:07:00Z">
          <w:pPr>
            <w:pStyle w:val="Ttulo4"/>
          </w:pPr>
        </w:pPrChange>
      </w:pPr>
      <w:bookmarkStart w:id="251" w:name="_Toc517726531"/>
      <w:r w:rsidRPr="00773291">
        <w:rPr>
          <w:lang w:val="es-ES_tradnl"/>
        </w:rPr>
        <w:t>Blockchains privadas</w:t>
      </w:r>
      <w:bookmarkEnd w:id="251"/>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2AC10189"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r w:rsidRPr="008143BF">
        <w:rPr>
          <w:i/>
          <w:iCs/>
          <w:rPrChange w:id="252" w:author="ADRIAN RIESCO RODRIGUEZ" w:date="2019-05-30T11:08:00Z">
            <w:rPr/>
          </w:rPrChange>
        </w:rPr>
        <w:t>blockchain</w:t>
      </w:r>
      <w:r w:rsidRPr="00773291">
        <w:t xml:space="preserve"> esté limitada a </w:t>
      </w:r>
      <w:ins w:id="253" w:author="Pablo Blanco Peris" w:date="2019-05-15T13:16:00Z">
        <w:r w:rsidR="00342EBC">
          <w:t>estos</w:t>
        </w:r>
        <w:r w:rsidR="00342EBC" w:rsidRPr="00773291">
          <w:t xml:space="preserve"> </w:t>
        </w:r>
      </w:ins>
      <w:r w:rsidRPr="00773291">
        <w:t>usuarios.</w:t>
      </w:r>
      <w:ins w:id="254" w:author="Pablo Blanco Peris" w:date="2019-05-15T13:17:00Z">
        <w:r w:rsidR="00775C3C">
          <w:t xml:space="preserve"> Existen diferentes tipos de permisos, por ejemplo pueden existir usuarios que s</w:t>
        </w:r>
        <w:del w:id="255" w:author="ADRIAN RIESCO RODRIGUEZ" w:date="2019-05-30T11:08:00Z">
          <w:r w:rsidR="00775C3C" w:rsidDel="008143BF">
            <w:delText>ó</w:delText>
          </w:r>
        </w:del>
      </w:ins>
      <w:ins w:id="256" w:author="ADRIAN RIESCO RODRIGUEZ" w:date="2019-05-30T11:08:00Z">
        <w:r w:rsidR="008143BF">
          <w:t>o</w:t>
        </w:r>
      </w:ins>
      <w:ins w:id="257" w:author="Pablo Blanco Peris" w:date="2019-05-15T13:17:00Z">
        <w:r w:rsidR="00775C3C">
          <w:t>lo sean capaces de leer la información y pueden existir por otro lado usuarios con la capacidad de acceder</w:t>
        </w:r>
      </w:ins>
      <w:ins w:id="258" w:author="Pablo Blanco Peris" w:date="2019-05-15T13:18:00Z">
        <w:r w:rsidR="00775C3C">
          <w:t xml:space="preserve"> a la información y de realizar transacciones.</w:t>
        </w:r>
      </w:ins>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r w:rsidRPr="004D4647">
        <w:rPr>
          <w:i/>
          <w:iCs/>
          <w:rPrChange w:id="259" w:author="ADRIAN RIESCO RODRIGUEZ" w:date="2019-05-30T11:08:00Z">
            <w:rPr/>
          </w:rPrChange>
        </w:rPr>
        <w:t>blockchain</w:t>
      </w:r>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r w:rsidRPr="004D4647">
        <w:rPr>
          <w:i/>
          <w:iCs/>
          <w:rPrChange w:id="260" w:author="ADRIAN RIESCO RODRIGUEZ" w:date="2019-05-30T11:08:00Z">
            <w:rPr/>
          </w:rPrChange>
        </w:rPr>
        <w:t>blockchain</w:t>
      </w:r>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r w:rsidRPr="004D4647">
        <w:rPr>
          <w:i/>
          <w:iCs/>
          <w:rPrChange w:id="261" w:author="ADRIAN RIESCO RODRIGUEZ" w:date="2019-05-30T11:09:00Z">
            <w:rPr/>
          </w:rPrChange>
        </w:rPr>
        <w:t>blockchains</w:t>
      </w:r>
      <w:r w:rsidRPr="00773291">
        <w:t xml:space="preserve"> privadas más famosas a día de hoy son:</w:t>
      </w:r>
    </w:p>
    <w:p w14:paraId="3747DE79" w14:textId="7CC94D3C" w:rsidR="00342DAA" w:rsidRDefault="00342DAA" w:rsidP="00342DAA">
      <w:pPr>
        <w:pStyle w:val="Textoindependiente"/>
        <w:numPr>
          <w:ilvl w:val="0"/>
          <w:numId w:val="16"/>
        </w:numPr>
      </w:pPr>
      <w:r w:rsidRPr="00342DAA">
        <w:t>Hyperledger</w:t>
      </w:r>
      <w:r w:rsidR="008A29C8">
        <w:t xml:space="preserve"> </w:t>
      </w:r>
      <w:ins w:id="262" w:author="Pablo Blanco Peris" w:date="2019-05-15T13:19:00Z">
        <w:r w:rsidR="00775C3C">
          <w:fldChar w:fldCharType="begin"/>
        </w:r>
      </w:ins>
      <w:ins w:id="263" w:author="Pablo Blanco Peris" w:date="2019-05-30T15:23:00Z">
        <w:r w:rsidR="00382C27">
          <w:instrText xml:space="preserve"> ADDIN ZOTERO_ITEM CSL_CITATION {"citationID":"0lYKC8L0","properties":{"formattedCitation":"[21]","plainCitation":"[2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ins>
      <w:del w:id="264" w:author="Pablo Blanco Peris" w:date="2019-05-30T15:21:00Z">
        <w:r w:rsidR="003E4221" w:rsidDel="00382C27">
          <w:del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delInstrText>
        </w:r>
      </w:del>
      <w:r w:rsidR="00775C3C">
        <w:fldChar w:fldCharType="separate"/>
      </w:r>
      <w:ins w:id="265" w:author="Pablo Blanco Peris" w:date="2019-05-30T15:23:00Z">
        <w:r w:rsidR="00382C27">
          <w:rPr>
            <w:noProof/>
          </w:rPr>
          <w:t>[21]</w:t>
        </w:r>
      </w:ins>
      <w:del w:id="266" w:author="Pablo Blanco Peris" w:date="2019-05-30T15:21:00Z">
        <w:r w:rsidR="003E4221" w:rsidRPr="00382C27" w:rsidDel="00382C27">
          <w:rPr>
            <w:noProof/>
            <w:rPrChange w:id="267" w:author="Pablo Blanco Peris" w:date="2019-05-30T15:23:00Z">
              <w:rPr>
                <w:noProof/>
              </w:rPr>
            </w:rPrChange>
          </w:rPr>
          <w:delText>[19]</w:delText>
        </w:r>
      </w:del>
      <w:ins w:id="268" w:author="Pablo Blanco Peris" w:date="2019-05-15T13:19:00Z">
        <w:r w:rsidR="00775C3C">
          <w:fldChar w:fldCharType="end"/>
        </w:r>
      </w:ins>
      <w:r w:rsidRPr="00342DAA">
        <w:t>, para la fundación Linux.</w:t>
      </w:r>
    </w:p>
    <w:p w14:paraId="5B2E8ACB" w14:textId="501A0E40" w:rsidR="00342DAA" w:rsidRPr="00342DAA" w:rsidRDefault="00342DAA" w:rsidP="00342DAA">
      <w:pPr>
        <w:pStyle w:val="Textoindependiente"/>
        <w:numPr>
          <w:ilvl w:val="0"/>
          <w:numId w:val="16"/>
        </w:numPr>
      </w:pPr>
      <w:r w:rsidRPr="00342DAA">
        <w:t>R3</w:t>
      </w:r>
      <w:r w:rsidR="008A29C8">
        <w:t xml:space="preserve"> </w:t>
      </w:r>
      <w:ins w:id="269" w:author="Pablo Blanco Peris" w:date="2019-05-15T13:19:00Z">
        <w:r w:rsidR="00775C3C">
          <w:fldChar w:fldCharType="begin"/>
        </w:r>
      </w:ins>
      <w:ins w:id="270" w:author="Pablo Blanco Peris" w:date="2019-05-30T15:23:00Z">
        <w:r w:rsidR="00382C27">
          <w:instrText xml:space="preserve"> ADDIN ZOTERO_ITEM CSL_CITATION {"citationID":"tWMuicuJ","properties":{"formattedCitation":"[22]","plainCitation":"[2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ins>
      <w:del w:id="271" w:author="Pablo Blanco Peris" w:date="2019-05-30T15:21:00Z">
        <w:r w:rsidR="003E4221" w:rsidDel="00382C27">
          <w:del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delInstrText>
        </w:r>
      </w:del>
      <w:r w:rsidR="00775C3C">
        <w:fldChar w:fldCharType="separate"/>
      </w:r>
      <w:ins w:id="272" w:author="Pablo Blanco Peris" w:date="2019-05-30T15:23:00Z">
        <w:r w:rsidR="00382C27">
          <w:rPr>
            <w:noProof/>
          </w:rPr>
          <w:t>[22]</w:t>
        </w:r>
      </w:ins>
      <w:del w:id="273" w:author="Pablo Blanco Peris" w:date="2019-05-30T15:21:00Z">
        <w:r w:rsidR="003E4221" w:rsidRPr="00382C27" w:rsidDel="00382C27">
          <w:rPr>
            <w:noProof/>
            <w:rPrChange w:id="274" w:author="Pablo Blanco Peris" w:date="2019-05-30T15:23:00Z">
              <w:rPr>
                <w:noProof/>
              </w:rPr>
            </w:rPrChange>
          </w:rPr>
          <w:delText>[20]</w:delText>
        </w:r>
      </w:del>
      <w:ins w:id="275" w:author="Pablo Blanco Peris" w:date="2019-05-15T13:19:00Z">
        <w:r w:rsidR="00775C3C">
          <w:fldChar w:fldCharType="end"/>
        </w:r>
      </w:ins>
      <w:r w:rsidRPr="00342DAA">
        <w:t xml:space="preserve">, que se trata de un consorcio de bancos a nivel internacional para desarrollar soluciones bancarias a través de una </w:t>
      </w:r>
      <w:r w:rsidRPr="004D4647">
        <w:rPr>
          <w:i/>
          <w:iCs/>
          <w:rPrChange w:id="276" w:author="ADRIAN RIESCO RODRIGUEZ" w:date="2019-05-30T11:09:00Z">
            <w:rPr/>
          </w:rPrChange>
        </w:rPr>
        <w:t>blockchain</w:t>
      </w:r>
      <w:r w:rsidRPr="00342DAA">
        <w:t xml:space="preserve"> privada.</w:t>
      </w:r>
    </w:p>
    <w:p w14:paraId="238F687C" w14:textId="20DA2F5A" w:rsidR="00773291" w:rsidRPr="00773291" w:rsidRDefault="00342DAA" w:rsidP="00342DAA">
      <w:pPr>
        <w:pStyle w:val="Textoindependiente"/>
        <w:numPr>
          <w:ilvl w:val="0"/>
          <w:numId w:val="16"/>
        </w:numPr>
      </w:pPr>
      <w:r w:rsidRPr="00342DAA">
        <w:t>Ripple</w:t>
      </w:r>
      <w:r w:rsidR="008A29C8">
        <w:t xml:space="preserve"> </w:t>
      </w:r>
      <w:ins w:id="277" w:author="Pablo Blanco Peris" w:date="2019-05-15T13:19:00Z">
        <w:r w:rsidR="00775C3C">
          <w:fldChar w:fldCharType="begin"/>
        </w:r>
      </w:ins>
      <w:ins w:id="278" w:author="Pablo Blanco Peris" w:date="2019-05-30T15:23:00Z">
        <w:r w:rsidR="00382C27">
          <w:instrText xml:space="preserve"> ADDIN ZOTERO_ITEM CSL_CITATION {"citationID":"IFSUI2XP","properties":{"formattedCitation":"[23]","plainCitation":"[2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ins>
      <w:del w:id="279" w:author="Pablo Blanco Peris" w:date="2019-05-30T15:21:00Z">
        <w:r w:rsidR="003E4221" w:rsidDel="00382C27">
          <w:del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delInstrText>
        </w:r>
      </w:del>
      <w:r w:rsidR="00775C3C">
        <w:fldChar w:fldCharType="separate"/>
      </w:r>
      <w:ins w:id="280" w:author="Pablo Blanco Peris" w:date="2019-05-30T15:23:00Z">
        <w:r w:rsidR="00382C27">
          <w:rPr>
            <w:noProof/>
          </w:rPr>
          <w:t>[23]</w:t>
        </w:r>
      </w:ins>
      <w:del w:id="281" w:author="Pablo Blanco Peris" w:date="2019-05-30T15:21:00Z">
        <w:r w:rsidR="003E4221" w:rsidRPr="00382C27" w:rsidDel="00382C27">
          <w:rPr>
            <w:noProof/>
            <w:rPrChange w:id="282" w:author="Pablo Blanco Peris" w:date="2019-05-30T15:23:00Z">
              <w:rPr>
                <w:noProof/>
              </w:rPr>
            </w:rPrChange>
          </w:rPr>
          <w:delText>[21]</w:delText>
        </w:r>
      </w:del>
      <w:ins w:id="283" w:author="Pablo Blanco Peris" w:date="2019-05-15T13:19:00Z">
        <w:r w:rsidR="00775C3C">
          <w:fldChar w:fldCharType="end"/>
        </w:r>
      </w:ins>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pPr>
        <w:pStyle w:val="Ttulo4"/>
        <w:numPr>
          <w:ilvl w:val="0"/>
          <w:numId w:val="0"/>
        </w:numPr>
        <w:rPr>
          <w:lang w:val="es-ES_tradnl"/>
        </w:rPr>
        <w:pPrChange w:id="284" w:author="ADRIAN RIESCO RODRIGUEZ" w:date="2019-05-30T11:09:00Z">
          <w:pPr>
            <w:pStyle w:val="Ttulo4"/>
          </w:pPr>
        </w:pPrChange>
      </w:pPr>
      <w:bookmarkStart w:id="285" w:name="_Toc517726532"/>
      <w:r w:rsidRPr="00773291">
        <w:rPr>
          <w:lang w:val="es-ES_tradnl"/>
        </w:rPr>
        <w:t>Blockchains híbridas</w:t>
      </w:r>
      <w:bookmarkEnd w:id="285"/>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ins w:id="286" w:author="ADRIAN RIESCO RODRIGUEZ" w:date="2019-04-26T15:57:00Z">
        <w:r w:rsidR="00E73726">
          <w:t xml:space="preserve"> </w:t>
        </w:r>
      </w:ins>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2AA6614E" w:rsidR="00773291" w:rsidRPr="000A0674" w:rsidRDefault="00773291" w:rsidP="000A0674">
      <w:pPr>
        <w:pStyle w:val="Textoindependiente"/>
        <w:numPr>
          <w:ilvl w:val="0"/>
          <w:numId w:val="16"/>
        </w:numPr>
      </w:pPr>
      <w:r w:rsidRPr="000A0674">
        <w:t>BigchainDB</w:t>
      </w:r>
      <w:ins w:id="287" w:author="Pablo Blanco Peris" w:date="2019-05-15T13:26:00Z">
        <w:r w:rsidR="00B42F26">
          <w:t xml:space="preserve"> </w:t>
        </w:r>
        <w:r w:rsidR="00B42F26">
          <w:fldChar w:fldCharType="begin"/>
        </w:r>
      </w:ins>
      <w:ins w:id="288" w:author="Pablo Blanco Peris" w:date="2019-05-30T15:23:00Z">
        <w:r w:rsidR="00382C27">
          <w:instrText xml:space="preserve"> ADDIN ZOTERO_ITEM CSL_CITATION {"citationID":"jXk8MTOU","properties":{"formattedCitation":"[24]","plainCitation":"[2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ins>
      <w:del w:id="289" w:author="Pablo Blanco Peris" w:date="2019-05-30T15:21:00Z">
        <w:r w:rsidR="003E4221" w:rsidDel="00382C27">
          <w:del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delInstrText>
        </w:r>
      </w:del>
      <w:r w:rsidR="00B42F26">
        <w:fldChar w:fldCharType="separate"/>
      </w:r>
      <w:ins w:id="290" w:author="Pablo Blanco Peris" w:date="2019-05-30T15:23:00Z">
        <w:r w:rsidR="00382C27">
          <w:rPr>
            <w:noProof/>
          </w:rPr>
          <w:t>[24]</w:t>
        </w:r>
      </w:ins>
      <w:del w:id="291" w:author="Pablo Blanco Peris" w:date="2019-05-30T15:21:00Z">
        <w:r w:rsidR="003E4221" w:rsidRPr="00382C27" w:rsidDel="00382C27">
          <w:rPr>
            <w:noProof/>
            <w:rPrChange w:id="292" w:author="Pablo Blanco Peris" w:date="2019-05-30T15:23:00Z">
              <w:rPr>
                <w:noProof/>
              </w:rPr>
            </w:rPrChange>
          </w:rPr>
          <w:delText>[22]</w:delText>
        </w:r>
      </w:del>
      <w:ins w:id="293" w:author="Pablo Blanco Peris" w:date="2019-05-15T13:26:00Z">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ins>
      <w:del w:id="294" w:author="ADRIAN RIESCO RODRIGUEZ" w:date="2019-05-30T11:09:00Z">
        <w:r w:rsidRPr="000A0674" w:rsidDel="004D4647">
          <w:delText>.</w:delText>
        </w:r>
      </w:del>
    </w:p>
    <w:p w14:paraId="19DAEE2B" w14:textId="4CE9D3B0" w:rsidR="00773291" w:rsidRPr="000A0674" w:rsidRDefault="00773291" w:rsidP="000A0674">
      <w:pPr>
        <w:pStyle w:val="Textoindependiente"/>
        <w:numPr>
          <w:ilvl w:val="0"/>
          <w:numId w:val="16"/>
        </w:numPr>
      </w:pPr>
      <w:r w:rsidRPr="000A0674">
        <w:t>Evernym</w:t>
      </w:r>
      <w:ins w:id="295" w:author="Pablo Blanco Peris" w:date="2019-05-15T13:31:00Z">
        <w:r w:rsidR="00B42F26">
          <w:t xml:space="preserve"> </w:t>
        </w:r>
      </w:ins>
      <w:ins w:id="296" w:author="Pablo Blanco Peris" w:date="2019-05-15T13:32:00Z">
        <w:r w:rsidR="00B42F26">
          <w:fldChar w:fldCharType="begin"/>
        </w:r>
      </w:ins>
      <w:ins w:id="297" w:author="Pablo Blanco Peris" w:date="2019-05-30T15:23:00Z">
        <w:r w:rsidR="00382C27">
          <w:instrText xml:space="preserve"> ADDIN ZOTERO_ITEM CSL_CITATION {"citationID":"CjhQe1Le","properties":{"formattedCitation":"[25]","plainCitation":"[2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ins>
      <w:del w:id="298" w:author="Pablo Blanco Peris" w:date="2019-05-30T15:21:00Z">
        <w:r w:rsidR="003E4221" w:rsidDel="00382C27">
          <w:del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delInstrText>
        </w:r>
      </w:del>
      <w:r w:rsidR="00B42F26">
        <w:fldChar w:fldCharType="separate"/>
      </w:r>
      <w:ins w:id="299" w:author="Pablo Blanco Peris" w:date="2019-05-30T15:23:00Z">
        <w:r w:rsidR="00382C27">
          <w:rPr>
            <w:noProof/>
          </w:rPr>
          <w:t>[25]</w:t>
        </w:r>
      </w:ins>
      <w:del w:id="300" w:author="Pablo Blanco Peris" w:date="2019-05-30T15:21:00Z">
        <w:r w:rsidR="003E4221" w:rsidRPr="00382C27" w:rsidDel="00382C27">
          <w:rPr>
            <w:noProof/>
            <w:rPrChange w:id="301" w:author="Pablo Blanco Peris" w:date="2019-05-30T15:23:00Z">
              <w:rPr>
                <w:noProof/>
              </w:rPr>
            </w:rPrChange>
          </w:rPr>
          <w:delText>[23]</w:delText>
        </w:r>
      </w:del>
      <w:ins w:id="302" w:author="Pablo Blanco Peris" w:date="2019-05-15T13:32:00Z">
        <w:r w:rsidR="00B42F26">
          <w:fldChar w:fldCharType="end"/>
        </w:r>
      </w:ins>
      <w:ins w:id="303" w:author="Pablo Blanco Peris" w:date="2019-05-15T13:30:00Z">
        <w:r w:rsidR="00B42F26">
          <w:t xml:space="preserve">, que ofrece </w:t>
        </w:r>
      </w:ins>
      <w:ins w:id="304" w:author="Pablo Blanco Peris" w:date="2019-05-15T13:31:00Z">
        <w:r w:rsidR="00B42F26">
          <w:t xml:space="preserve">la posibilidad de presentar </w:t>
        </w:r>
      </w:ins>
      <w:ins w:id="305" w:author="Pablo Blanco Peris" w:date="2019-05-15T13:30:00Z">
        <w:r w:rsidR="00B42F26" w:rsidRPr="00B42F26">
          <w:t>información de identidad de cualquier tipo a cualquier otra persona en el mundo</w:t>
        </w:r>
      </w:ins>
      <w:r w:rsidRPr="000A0674">
        <w:t>.</w:t>
      </w:r>
    </w:p>
    <w:p w14:paraId="7EEFB757" w14:textId="06D40BB9" w:rsidR="006F5DB8" w:rsidRDefault="00356E43">
      <w:pPr>
        <w:pStyle w:val="Ttulo3"/>
        <w:numPr>
          <w:ilvl w:val="0"/>
          <w:numId w:val="0"/>
        </w:numPr>
        <w:rPr>
          <w:ins w:id="306" w:author="Pablo Blanco Peris" w:date="2019-05-16T00:30:00Z"/>
        </w:rPr>
        <w:pPrChange w:id="307" w:author="ADRIAN RIESCO RODRIGUEZ" w:date="2019-05-30T11:09:00Z">
          <w:pPr>
            <w:pStyle w:val="Ttulo3"/>
          </w:pPr>
        </w:pPrChange>
      </w:pPr>
      <w:bookmarkStart w:id="308" w:name="_Toc9205719"/>
      <w:ins w:id="309" w:author="Pablo Blanco Peris" w:date="2019-05-16T00:30:00Z">
        <w:r>
          <w:t>Proof</w:t>
        </w:r>
      </w:ins>
      <w:ins w:id="310" w:author="Pablo Blanco Peris" w:date="2019-05-16T00:34:00Z">
        <w:r>
          <w:t>-</w:t>
        </w:r>
      </w:ins>
      <w:ins w:id="311" w:author="Pablo Blanco Peris" w:date="2019-05-16T00:30:00Z">
        <w:r>
          <w:t>of</w:t>
        </w:r>
      </w:ins>
      <w:ins w:id="312" w:author="Pablo Blanco Peris" w:date="2019-05-16T00:34:00Z">
        <w:r>
          <w:t>-</w:t>
        </w:r>
      </w:ins>
      <w:ins w:id="313" w:author="Pablo Blanco Peris" w:date="2019-05-16T00:30:00Z">
        <w:r>
          <w:t>work</w:t>
        </w:r>
        <w:bookmarkEnd w:id="308"/>
      </w:ins>
    </w:p>
    <w:p w14:paraId="3B6C5939" w14:textId="0ACF29EF" w:rsidR="00356E43" w:rsidRDefault="00356E43" w:rsidP="00356E43">
      <w:pPr>
        <w:pStyle w:val="Textoindependiente"/>
        <w:rPr>
          <w:ins w:id="314" w:author="Pablo Blanco Peris" w:date="2019-05-16T00:30:00Z"/>
        </w:rPr>
      </w:pPr>
      <w:ins w:id="315" w:author="Pablo Blanco Peris" w:date="2019-05-16T00:34:00Z">
        <w:r w:rsidRPr="00356E43">
          <w:t xml:space="preserve">La prueba de trabajo implica la búsqueda de un valor que, cuando se </w:t>
        </w:r>
      </w:ins>
      <w:ins w:id="316" w:author="Pablo Blanco Peris" w:date="2019-05-16T00:35:00Z">
        <w:r>
          <w:t>aplica</w:t>
        </w:r>
      </w:ins>
      <w:ins w:id="317" w:author="Pablo Blanco Peris" w:date="2019-05-16T00:34:00Z">
        <w:r w:rsidRPr="00356E43">
          <w:t xml:space="preserve"> el hash, como </w:t>
        </w:r>
      </w:ins>
      <w:ins w:id="318" w:author="Pablo Blanco Peris" w:date="2019-05-16T00:35:00Z">
        <w:r w:rsidR="00CC6192">
          <w:t xml:space="preserve"> por ejemplo </w:t>
        </w:r>
      </w:ins>
      <w:ins w:id="319" w:author="Pablo Blanco Peris" w:date="2019-05-16T00:34:00Z">
        <w:r w:rsidRPr="00356E43">
          <w:t xml:space="preserve">con SHA-256, el </w:t>
        </w:r>
      </w:ins>
      <w:ins w:id="320" w:author="ADRIAN RIESCO RODRIGUEZ" w:date="2019-05-16T14:55:00Z">
        <w:r w:rsidR="008B1374">
          <w:t>resultado</w:t>
        </w:r>
      </w:ins>
      <w:ins w:id="321" w:author="Pablo Blanco Peris" w:date="2019-05-16T00:34:00Z">
        <w:r w:rsidRPr="00356E43">
          <w:t xml:space="preserve"> </w:t>
        </w:r>
      </w:ins>
      <w:ins w:id="322" w:author="Pablo Blanco Peris" w:date="2019-05-16T00:35:00Z">
        <w:r w:rsidR="00CC6192">
          <w:t xml:space="preserve">debe comenzar </w:t>
        </w:r>
      </w:ins>
      <w:ins w:id="323" w:author="Pablo Blanco Peris" w:date="2019-05-16T00:34:00Z">
        <w:r w:rsidRPr="00356E43">
          <w:t xml:space="preserve">con un número de </w:t>
        </w:r>
      </w:ins>
      <w:ins w:id="324" w:author="Pablo Blanco Peris" w:date="2019-05-16T00:35:00Z">
        <w:r w:rsidR="00CC6192">
          <w:t>ceros definido en el convenio, el cual puede ir variando</w:t>
        </w:r>
      </w:ins>
      <w:ins w:id="325" w:author="Pablo Blanco Peris" w:date="2019-05-16T00:34:00Z">
        <w:r w:rsidRPr="00356E43">
          <w:t xml:space="preserve">. El trabajo promedio requerido es exponencial </w:t>
        </w:r>
      </w:ins>
      <w:ins w:id="326" w:author="ADRIAN RIESCO RODRIGUEZ" w:date="2019-05-16T14:56:00Z">
        <w:r w:rsidR="008B1374">
          <w:t xml:space="preserve">con respecto </w:t>
        </w:r>
      </w:ins>
      <w:ins w:id="327" w:author="Pablo Blanco Peris" w:date="2019-05-16T00:36:00Z">
        <w:r w:rsidR="00CC6192">
          <w:t>al</w:t>
        </w:r>
      </w:ins>
      <w:ins w:id="328" w:author="Pablo Blanco Peris" w:date="2019-05-16T00:34:00Z">
        <w:r w:rsidRPr="00356E43">
          <w:t xml:space="preserve"> número de </w:t>
        </w:r>
      </w:ins>
      <w:ins w:id="329" w:author="Pablo Blanco Peris" w:date="2019-05-16T00:36:00Z">
        <w:r w:rsidR="00CC6192">
          <w:t>ceros</w:t>
        </w:r>
      </w:ins>
      <w:ins w:id="330" w:author="Pablo Blanco Peris" w:date="2019-05-16T00:34:00Z">
        <w:r w:rsidRPr="00356E43">
          <w:t xml:space="preserve"> requeridos y se puede verificar ejecutando un solo hash.</w:t>
        </w:r>
      </w:ins>
      <w:ins w:id="331" w:author="Pablo Blanco Peris" w:date="2019-05-16T00:36:00Z">
        <w:r w:rsidR="00CC6192">
          <w:t xml:space="preserve"> </w:t>
        </w:r>
        <w:r w:rsidR="00CC6192" w:rsidRPr="00CC6192">
          <w:t xml:space="preserve">Una vez que la CPU ha </w:t>
        </w:r>
      </w:ins>
      <w:ins w:id="332" w:author="Pablo Blanco Peris" w:date="2019-05-16T00:37:00Z">
        <w:r w:rsidR="00CC6192">
          <w:t>generado un esfuerzo</w:t>
        </w:r>
      </w:ins>
      <w:ins w:id="333" w:author="Pablo Blanco Peris" w:date="2019-05-16T00:36:00Z">
        <w:r w:rsidR="00CC6192" w:rsidRPr="00CC6192">
          <w:t xml:space="preserve"> para </w:t>
        </w:r>
      </w:ins>
      <w:ins w:id="334" w:author="Pablo Blanco Peris" w:date="2019-05-16T00:37:00Z">
        <w:r w:rsidR="00CC6192">
          <w:t xml:space="preserve">cumplir </w:t>
        </w:r>
      </w:ins>
      <w:ins w:id="335" w:author="Pablo Blanco Peris" w:date="2019-05-16T00:36:00Z">
        <w:r w:rsidR="00CC6192" w:rsidRPr="00CC6192">
          <w:t>con la prueba de trabajo, el bloque no se puede cambiar sin rehac</w:t>
        </w:r>
      </w:ins>
      <w:ins w:id="336" w:author="Pablo Blanco Peris" w:date="2019-05-16T00:38:00Z">
        <w:r w:rsidR="00CC6192">
          <w:t>er el trabajo</w:t>
        </w:r>
      </w:ins>
      <w:ins w:id="337" w:author="Pablo Blanco Peris" w:date="2019-05-16T00:36:00Z">
        <w:r w:rsidR="00CC6192" w:rsidRPr="00CC6192">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338" w:author="Pablo Blanco Peris" w:date="2019-05-16T00:41:00Z"/>
        </w:rPr>
      </w:pPr>
      <w:ins w:id="339" w:author="Pablo Blanco Peris" w:date="2019-05-16T00:39:00Z">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ins>
      <w:ins w:id="340" w:author="Pablo Blanco Peris" w:date="2019-05-16T00:40:00Z">
        <w:r>
          <w:t>falsificada</w:t>
        </w:r>
      </w:ins>
      <w:ins w:id="341" w:author="Pablo Blanco Peris" w:date="2019-05-16T00:39:00Z">
        <w:r w:rsidRPr="00CC6192">
          <w:t xml:space="preserve"> por cualquier persona que pueda asignar muchas </w:t>
        </w:r>
        <w:proofErr w:type="spellStart"/>
        <w:r w:rsidRPr="00CC6192">
          <w:t>IP</w:t>
        </w:r>
      </w:ins>
      <w:ins w:id="342" w:author="Pablo Blanco Peris" w:date="2019-05-16T00:40:00Z">
        <w:r>
          <w:t>s</w:t>
        </w:r>
      </w:ins>
      <w:proofErr w:type="spellEnd"/>
      <w:ins w:id="343" w:author="Pablo Blanco Peris" w:date="2019-05-16T00:39:00Z">
        <w:r w:rsidRPr="00CC6192">
          <w:t xml:space="preserve">. La prueba de trabajo es esencialmente de </w:t>
        </w:r>
      </w:ins>
      <w:ins w:id="344" w:author="Pablo Blanco Peris" w:date="2019-05-16T00:40:00Z">
        <w:r>
          <w:t>un voto por</w:t>
        </w:r>
      </w:ins>
      <w:ins w:id="345" w:author="Pablo Blanco Peris" w:date="2019-05-16T00:39:00Z">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346" w:author="Pablo Blanco Peris" w:date="2019-05-16T00:30:00Z"/>
        </w:rPr>
      </w:pPr>
      <w:ins w:id="347" w:author="Pablo Blanco Peris" w:date="2019-05-16T00:41:00Z">
        <w:r w:rsidRPr="00CC6192">
          <w:t xml:space="preserve">Para modificar un bloque anterior, un atacante tendría que rehacer la prueba de trabajo del bloque y todos los bloques </w:t>
        </w:r>
        <w:r>
          <w:t>posteriores</w:t>
        </w:r>
        <w:r w:rsidRPr="00CC6192">
          <w:t xml:space="preserve"> </w:t>
        </w:r>
      </w:ins>
      <w:ins w:id="348" w:author="Pablo Blanco Peris" w:date="2019-05-16T00:42:00Z">
        <w:r>
          <w:fldChar w:fldCharType="begin"/>
        </w:r>
      </w:ins>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349" w:author="Pablo Blanco Peris" w:date="2019-05-16T00:42:00Z">
        <w:r>
          <w:fldChar w:fldCharType="end"/>
        </w:r>
      </w:ins>
      <w:ins w:id="350" w:author="ADRIAN RIESCO RODRIGUEZ" w:date="2019-05-16T14:54:00Z">
        <w:r w:rsidR="008B1374">
          <w:t>.</w:t>
        </w:r>
      </w:ins>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351" w:name="_Toc9205720"/>
      <w:r w:rsidRPr="00017398">
        <w:t>Ethereum</w:t>
      </w:r>
      <w:bookmarkEnd w:id="351"/>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FB1F80B" w:rsidR="0043287C" w:rsidRDefault="0043287C" w:rsidP="003A098F">
      <w:pPr>
        <w:rPr>
          <w:ins w:id="352" w:author="Pablo Blanco Peris" w:date="2019-05-16T01:07:00Z"/>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353" w:author="Pablo Blanco Peris" w:date="2019-05-15T13:35:00Z">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ins>
      <w:ins w:id="354" w:author="Pablo Blanco Peris" w:date="2019-05-15T13:37:00Z">
        <w:r w:rsidR="005048C7">
          <w:rPr>
            <w:lang w:val="es-ES_tradnl"/>
          </w:rPr>
          <w:t xml:space="preserve"> </w:t>
        </w:r>
      </w:ins>
      <w:ins w:id="355" w:author="Pablo Blanco Peris" w:date="2019-05-15T13:35:00Z">
        <w:r w:rsidRPr="0043287C">
          <w:rPr>
            <w:lang w:val="es-ES_tradnl"/>
          </w:rPr>
          <w:t>Turing</w:t>
        </w:r>
      </w:ins>
      <w:ins w:id="356" w:author="Pablo Blanco Peris" w:date="2019-05-15T13:37:00Z">
        <w:del w:id="357" w:author="ADRIAN RIESCO RODRIGUEZ" w:date="2019-05-30T11:14:00Z">
          <w:r w:rsidR="005048C7" w:rsidDel="007549ED">
            <w:rPr>
              <w:lang w:val="es-ES_tradnl"/>
            </w:rPr>
            <w:delText xml:space="preserve"> </w:delText>
          </w:r>
        </w:del>
      </w:ins>
      <w:ins w:id="358" w:author="ADRIAN RIESCO RODRIGUEZ" w:date="2019-05-30T11:14:00Z">
        <w:r w:rsidR="007549ED">
          <w:rPr>
            <w:lang w:val="es-ES_tradnl"/>
          </w:rPr>
          <w:t>-</w:t>
        </w:r>
      </w:ins>
      <w:ins w:id="359" w:author="Pablo Blanco Peris" w:date="2019-05-15T13:37:00Z">
        <w:r w:rsidR="005048C7">
          <w:rPr>
            <w:lang w:val="es-ES_tradnl"/>
          </w:rPr>
          <w:t xml:space="preserve">completo </w:t>
        </w:r>
      </w:ins>
      <w:ins w:id="360"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361" w:author="Pablo Blanco Peris" w:date="2019-05-15T13:37:00Z">
        <w:r w:rsidR="005048C7">
          <w:rPr>
            <w:lang w:val="es-ES_tradnl"/>
          </w:rPr>
          <w:t>f</w:t>
        </w:r>
      </w:ins>
      <w:ins w:id="362" w:author="Pablo Blanco Peris" w:date="2019-05-15T13:35:00Z">
        <w:r w:rsidRPr="0043287C">
          <w:rPr>
            <w:lang w:val="es-ES_tradnl"/>
          </w:rPr>
          <w:t>unciones de transición de estado</w:t>
        </w:r>
      </w:ins>
      <w:ins w:id="363" w:author="Pablo Blanco Peris" w:date="2019-05-15T13:39:00Z">
        <w:r w:rsidR="005048C7">
          <w:rPr>
            <w:lang w:val="es-ES_tradnl"/>
          </w:rPr>
          <w:t xml:space="preserve">. </w:t>
        </w:r>
      </w:ins>
      <w:ins w:id="364" w:author="Pablo Blanco Peris" w:date="2019-05-15T13:35:00Z">
        <w:r w:rsidRPr="0043287C">
          <w:rPr>
            <w:lang w:val="es-ES_tradnl"/>
          </w:rPr>
          <w:t xml:space="preserve">Los contratos inteligentes, </w:t>
        </w:r>
      </w:ins>
      <w:ins w:id="365" w:author="Pablo Blanco Peris" w:date="2019-05-15T13:39:00Z">
        <w:r w:rsidR="005048C7">
          <w:rPr>
            <w:lang w:val="es-ES_tradnl"/>
          </w:rPr>
          <w:t xml:space="preserve">o </w:t>
        </w:r>
        <w:r w:rsidR="005048C7" w:rsidRPr="003E7FE7">
          <w:rPr>
            <w:i/>
            <w:lang w:val="es-ES_tradnl"/>
          </w:rPr>
          <w:t>Smart contracts</w:t>
        </w:r>
      </w:ins>
      <w:ins w:id="366" w:author="Pablo Blanco Peris" w:date="2019-05-15T13:35:00Z">
        <w:r w:rsidRPr="0043287C">
          <w:rPr>
            <w:lang w:val="es-ES_tradnl"/>
          </w:rPr>
          <w:t>, también se pueden construir sobre la plataforma, con mucho más poder que el que ofrecen las secuencias de comandos de Bitcoin</w:t>
        </w:r>
      </w:ins>
      <w:ins w:id="367" w:author="ADRIAN RIESCO RODRIGUEZ" w:date="2019-05-30T11:15:00Z">
        <w:r w:rsidR="007549ED">
          <w:rPr>
            <w:lang w:val="es-ES_tradnl"/>
          </w:rPr>
          <w:t>, que no son Turing-completas</w:t>
        </w:r>
      </w:ins>
      <w:ins w:id="368" w:author="Pablo Blanco Peris" w:date="2019-05-15T13:35:00Z">
        <w:del w:id="369" w:author="ADRIAN RIESCO RODRIGUEZ" w:date="2019-05-30T11:15:00Z">
          <w:r w:rsidRPr="0043287C" w:rsidDel="007549ED">
            <w:rPr>
              <w:lang w:val="es-ES_tradnl"/>
            </w:rPr>
            <w:delText xml:space="preserve"> debido a l</w:delText>
          </w:r>
        </w:del>
      </w:ins>
      <w:del w:id="370" w:author="ADRIAN RIESCO RODRIGUEZ" w:date="2019-05-30T11:15:00Z">
        <w:r w:rsidR="00A8653B" w:rsidDel="007549ED">
          <w:rPr>
            <w:lang w:val="es-ES_tradnl"/>
          </w:rPr>
          <w:delText xml:space="preserve">as características </w:delText>
        </w:r>
      </w:del>
      <w:ins w:id="371" w:author="Pablo Blanco Peris" w:date="2019-05-15T13:35:00Z">
        <w:del w:id="372" w:author="ADRIAN RIESCO RODRIGUEZ" w:date="2019-05-30T11:15:00Z">
          <w:r w:rsidRPr="0043287C" w:rsidDel="007549ED">
            <w:rPr>
              <w:lang w:val="es-ES_tradnl"/>
            </w:rPr>
            <w:delText>adicionales de Turing</w:delText>
          </w:r>
        </w:del>
      </w:ins>
      <w:ins w:id="373" w:author="Pablo Blanco Peris" w:date="2019-05-16T00:52:00Z">
        <w:del w:id="374" w:author="ADRIAN RIESCO RODRIGUEZ" w:date="2019-05-30T11:15:00Z">
          <w:r w:rsidR="004E7A1C" w:rsidDel="007549ED">
            <w:rPr>
              <w:lang w:val="es-ES_tradnl"/>
            </w:rPr>
            <w:delText xml:space="preserve"> </w:delText>
          </w:r>
        </w:del>
      </w:ins>
      <w:ins w:id="375" w:author="ADRIAN RIESCO RODRIGUEZ" w:date="2019-05-30T11:15:00Z">
        <w:r w:rsidR="007549ED">
          <w:rPr>
            <w:lang w:val="es-ES_tradnl"/>
          </w:rPr>
          <w:t xml:space="preserve"> </w:t>
        </w:r>
      </w:ins>
      <w:ins w:id="376" w:author="Pablo Blanco Peris" w:date="2019-05-16T00:52:00Z">
        <w:r w:rsidR="004E7A1C">
          <w:rPr>
            <w:lang w:val="es-ES_tradnl"/>
          </w:rPr>
          <w:fldChar w:fldCharType="begin"/>
        </w:r>
      </w:ins>
      <w:ins w:id="377" w:author="Pablo Blanco Peris" w:date="2019-05-30T15:23:00Z">
        <w:r w:rsidR="00382C27">
          <w:rPr>
            <w:lang w:val="es-ES_tradnl"/>
          </w:rPr>
          <w:instrText xml:space="preserve"> ADDIN ZOTERO_ITEM CSL_CITATION {"citationID":"0eQ6sWeE","properties":{"formattedCitation":"[26]","plainCitation":"[2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del w:id="378" w:author="Pablo Blanco Peris" w:date="2019-05-30T15:21:00Z">
        <w:r w:rsidR="003E4221" w:rsidDel="00382C27">
          <w:rPr>
            <w:lang w:val="es-ES_tradnl"/>
          </w:rPr>
          <w:del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delInstrText>
        </w:r>
      </w:del>
      <w:ins w:id="379" w:author="Pablo Blanco Peris" w:date="2019-05-16T00:52:00Z">
        <w:r w:rsidR="004E7A1C">
          <w:rPr>
            <w:lang w:val="es-ES_tradnl"/>
          </w:rPr>
          <w:fldChar w:fldCharType="separate"/>
        </w:r>
      </w:ins>
      <w:ins w:id="380" w:author="Pablo Blanco Peris" w:date="2019-05-30T15:23:00Z">
        <w:r w:rsidR="00382C27">
          <w:rPr>
            <w:noProof/>
            <w:lang w:val="es-ES_tradnl"/>
          </w:rPr>
          <w:t>[26]</w:t>
        </w:r>
      </w:ins>
      <w:del w:id="381" w:author="Pablo Blanco Peris" w:date="2019-05-30T15:21:00Z">
        <w:r w:rsidR="003E4221" w:rsidRPr="00382C27" w:rsidDel="00382C27">
          <w:rPr>
            <w:noProof/>
            <w:lang w:val="es-ES_tradnl"/>
            <w:rPrChange w:id="382" w:author="Pablo Blanco Peris" w:date="2019-05-30T15:23:00Z">
              <w:rPr>
                <w:noProof/>
                <w:lang w:val="es-ES_tradnl"/>
              </w:rPr>
            </w:rPrChange>
          </w:rPr>
          <w:delText>[24]</w:delText>
        </w:r>
      </w:del>
      <w:ins w:id="383" w:author="Pablo Blanco Peris" w:date="2019-05-16T00:52:00Z">
        <w:r w:rsidR="004E7A1C">
          <w:rPr>
            <w:lang w:val="es-ES_tradnl"/>
          </w:rPr>
          <w:fldChar w:fldCharType="end"/>
        </w:r>
      </w:ins>
      <w:ins w:id="384" w:author="Pablo Blanco Peris" w:date="2019-05-15T13:39:00Z">
        <w:r w:rsidR="005048C7">
          <w:rPr>
            <w:lang w:val="es-ES_tradnl"/>
          </w:rPr>
          <w:t>.</w:t>
        </w:r>
      </w:ins>
      <w:ins w:id="385" w:author="Pablo Blanco Peris" w:date="2019-05-15T13:35:00Z">
        <w:r w:rsidRPr="0043287C">
          <w:rPr>
            <w:lang w:val="es-ES_tradnl"/>
          </w:rPr>
          <w:t xml:space="preserve"> </w:t>
        </w:r>
      </w:ins>
    </w:p>
    <w:p w14:paraId="4690D57F" w14:textId="77777777" w:rsidR="00B075BD" w:rsidRDefault="00B075BD">
      <w:pPr>
        <w:rPr>
          <w:ins w:id="386" w:author="Pablo Blanco Peris" w:date="2019-05-16T01:03:00Z"/>
          <w:lang w:val="es-ES_tradnl"/>
        </w:rPr>
      </w:pPr>
    </w:p>
    <w:p w14:paraId="1B4D726F" w14:textId="4D6795F4" w:rsidR="00B075BD" w:rsidRDefault="002034F2">
      <w:pPr>
        <w:rPr>
          <w:ins w:id="387" w:author="Pablo Blanco Peris" w:date="2019-05-16T01:03:00Z"/>
          <w:lang w:val="es-ES_tradnl"/>
        </w:rPr>
      </w:pPr>
      <w:ins w:id="388" w:author="Pablo Blanco Peris" w:date="2019-05-16T01:07:00Z">
        <w:r>
          <w:rPr>
            <w:lang w:val="es-ES_tradnl"/>
          </w:rPr>
          <w:t>E</w:t>
        </w:r>
      </w:ins>
      <w:ins w:id="389" w:author="Pablo Blanco Peris" w:date="2019-05-16T01:08:00Z">
        <w:r>
          <w:rPr>
            <w:lang w:val="es-ES_tradnl"/>
          </w:rPr>
          <w:t xml:space="preserve">sta </w:t>
        </w:r>
        <w:r w:rsidRPr="003E7FE7">
          <w:rPr>
            <w:i/>
            <w:lang w:val="es-ES_tradnl"/>
          </w:rPr>
          <w:t>blockchain</w:t>
        </w:r>
      </w:ins>
      <w:ins w:id="390"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 xml:space="preserve">con el tiempo se </w:t>
        </w:r>
      </w:ins>
      <w:ins w:id="391" w:author="Pablo Blanco Peris" w:date="2019-05-16T01:04:00Z">
        <w:r w:rsidR="00B075BD">
          <w:rPr>
            <w:lang w:val="es-ES_tradnl"/>
          </w:rPr>
          <w:t>van ejecutando</w:t>
        </w:r>
      </w:ins>
      <w:ins w:id="392" w:author="Pablo Blanco Peris" w:date="2019-05-16T01:03:00Z">
        <w:r w:rsidR="00B075BD" w:rsidRPr="00B075BD">
          <w:rPr>
            <w:lang w:val="es-ES_tradnl"/>
          </w:rPr>
          <w:t xml:space="preserve"> incrementalmente transaccione</w:t>
        </w:r>
      </w:ins>
      <w:ins w:id="393" w:author="Pablo Blanco Peris" w:date="2019-05-16T01:04:00Z">
        <w:r w:rsidR="00B075BD">
          <w:rPr>
            <w:lang w:val="es-ES_tradnl"/>
          </w:rPr>
          <w:t>s</w:t>
        </w:r>
      </w:ins>
      <w:ins w:id="394" w:author="Pablo Blanco Peris" w:date="2019-05-16T01:03:00Z">
        <w:r w:rsidR="00B075BD" w:rsidRPr="00B075BD">
          <w:rPr>
            <w:lang w:val="es-ES_tradnl"/>
          </w:rPr>
          <w:t>.</w:t>
        </w:r>
      </w:ins>
      <w:ins w:id="395" w:author="Pablo Blanco Peris" w:date="2019-05-16T01:06:00Z">
        <w:r w:rsidR="00B075BD">
          <w:rPr>
            <w:lang w:val="es-ES_tradnl"/>
          </w:rPr>
          <w:t xml:space="preserve"> </w:t>
        </w:r>
      </w:ins>
      <w:ins w:id="396" w:author="Pablo Blanco Peris" w:date="2019-05-16T01:04:00Z">
        <w:r w:rsidR="00B075BD">
          <w:rPr>
            <w:lang w:val="es-ES_tradnl"/>
          </w:rPr>
          <w:t xml:space="preserve">Los estados </w:t>
        </w:r>
      </w:ins>
      <w:ins w:id="397" w:author="Pablo Blanco Peris" w:date="2019-05-16T01:03:00Z">
        <w:r w:rsidR="00B075BD" w:rsidRPr="00B075BD">
          <w:rPr>
            <w:lang w:val="es-ES_tradnl"/>
          </w:rPr>
          <w:t>puede incluir información como saldos de cuentas, acuerdos, datos pertenecientes a</w:t>
        </w:r>
      </w:ins>
      <w:ins w:id="398" w:author="Pablo Blanco Peris" w:date="2019-05-16T01:04:00Z">
        <w:r w:rsidR="00B075BD">
          <w:rPr>
            <w:lang w:val="es-ES_tradnl"/>
          </w:rPr>
          <w:t xml:space="preserve">l </w:t>
        </w:r>
      </w:ins>
      <w:ins w:id="399" w:author="Pablo Blanco Peris" w:date="2019-05-16T01:03:00Z">
        <w:r w:rsidR="00B075BD" w:rsidRPr="00B075BD">
          <w:rPr>
            <w:lang w:val="es-ES_tradnl"/>
          </w:rPr>
          <w:t>mundo físico</w:t>
        </w:r>
      </w:ins>
      <w:ins w:id="400" w:author="Pablo Blanco Peris" w:date="2019-05-16T01:04:00Z">
        <w:r w:rsidR="00B075BD">
          <w:rPr>
            <w:lang w:val="es-ES_tradnl"/>
          </w:rPr>
          <w:t>,</w:t>
        </w:r>
      </w:ins>
      <w:ins w:id="401" w:author="Pablo Blanco Peris" w:date="2019-05-16T01:05:00Z">
        <w:r w:rsidR="00B075BD">
          <w:rPr>
            <w:lang w:val="es-ES_tradnl"/>
          </w:rPr>
          <w:t xml:space="preserve"> etc.</w:t>
        </w:r>
      </w:ins>
      <w:ins w:id="402" w:author="Pablo Blanco Peris" w:date="2019-05-16T01:03:00Z">
        <w:r w:rsidR="00B075BD" w:rsidRPr="00B075BD">
          <w:rPr>
            <w:lang w:val="es-ES_tradnl"/>
          </w:rPr>
          <w:t xml:space="preserve"> </w:t>
        </w:r>
      </w:ins>
      <w:ins w:id="403" w:author="Pablo Blanco Peris" w:date="2019-05-16T01:05:00Z">
        <w:r w:rsidR="00B075BD">
          <w:rPr>
            <w:lang w:val="es-ES_tradnl"/>
          </w:rPr>
          <w:t>E</w:t>
        </w:r>
      </w:ins>
      <w:ins w:id="404" w:author="Pablo Blanco Peris" w:date="2019-05-16T01:03:00Z">
        <w:r w:rsidR="00B075BD" w:rsidRPr="00B075BD">
          <w:rPr>
            <w:lang w:val="es-ES_tradnl"/>
          </w:rPr>
          <w:t xml:space="preserve">n resumen, todo lo que actualmente puede ser representado por una computadora es admisible. </w:t>
        </w:r>
      </w:ins>
      <w:ins w:id="405" w:author="Pablo Blanco Peris" w:date="2019-05-16T01:05:00Z">
        <w:r w:rsidR="00B075BD">
          <w:rPr>
            <w:lang w:val="es-ES_tradnl"/>
          </w:rPr>
          <w:t>También existen l</w:t>
        </w:r>
      </w:ins>
      <w:ins w:id="406" w:author="Pablo Blanco Peris" w:date="2019-05-16T01:03:00Z">
        <w:r w:rsidR="00B075BD" w:rsidRPr="00B075BD">
          <w:rPr>
            <w:lang w:val="es-ES_tradnl"/>
          </w:rPr>
          <w:t>os cambios de estado no válidos</w:t>
        </w:r>
      </w:ins>
      <w:ins w:id="407" w:author="Pablo Blanco Peris" w:date="2019-05-16T01:05:00Z">
        <w:r w:rsidR="00B075BD">
          <w:rPr>
            <w:lang w:val="es-ES_tradnl"/>
          </w:rPr>
          <w:t xml:space="preserve"> como</w:t>
        </w:r>
      </w:ins>
      <w:ins w:id="408" w:author="Pablo Blanco Peris" w:date="2019-05-16T01:03:00Z">
        <w:r w:rsidR="00B075BD" w:rsidRPr="00B075BD">
          <w:rPr>
            <w:lang w:val="es-ES_tradnl"/>
          </w:rPr>
          <w:t xml:space="preserve"> por ejemplo, reducir</w:t>
        </w:r>
      </w:ins>
      <w:ins w:id="409" w:author="Pablo Blanco Peris" w:date="2019-05-16T01:05:00Z">
        <w:r w:rsidR="00B075BD">
          <w:rPr>
            <w:lang w:val="es-ES_tradnl"/>
          </w:rPr>
          <w:t xml:space="preserve"> el</w:t>
        </w:r>
      </w:ins>
      <w:ins w:id="410" w:author="Pablo Blanco Peris" w:date="2019-05-16T01:03:00Z">
        <w:r w:rsidR="00B075BD" w:rsidRPr="00B075BD">
          <w:rPr>
            <w:lang w:val="es-ES_tradnl"/>
          </w:rPr>
          <w:t xml:space="preserve"> saldo de </w:t>
        </w:r>
      </w:ins>
      <w:ins w:id="411" w:author="Pablo Blanco Peris" w:date="2019-05-16T01:06:00Z">
        <w:r w:rsidR="00B075BD">
          <w:rPr>
            <w:lang w:val="es-ES_tradnl"/>
          </w:rPr>
          <w:t>una</w:t>
        </w:r>
      </w:ins>
      <w:ins w:id="412" w:author="Pablo Blanco Peris" w:date="2019-05-16T01:03:00Z">
        <w:r w:rsidR="00B075BD" w:rsidRPr="00B075BD">
          <w:rPr>
            <w:lang w:val="es-ES_tradnl"/>
          </w:rPr>
          <w:t xml:space="preserve"> cuenta sin un aumento igual y opuesto en </w:t>
        </w:r>
      </w:ins>
      <w:ins w:id="413" w:author="Pablo Blanco Peris" w:date="2019-05-16T01:06:00Z">
        <w:r w:rsidR="00B075BD">
          <w:rPr>
            <w:lang w:val="es-ES_tradnl"/>
          </w:rPr>
          <w:t>otras</w:t>
        </w:r>
      </w:ins>
      <w:ins w:id="414" w:author="Pablo Blanco Peris" w:date="2019-05-16T01:03:00Z">
        <w:r w:rsidR="00B075BD" w:rsidRPr="00B075BD">
          <w:rPr>
            <w:lang w:val="es-ES_tradnl"/>
          </w:rPr>
          <w:t xml:space="preserve"> </w:t>
        </w:r>
      </w:ins>
      <w:ins w:id="415"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rPr>
          <w:ins w:id="416" w:author="Pablo Blanco Peris" w:date="2019-05-16T00:47:00Z"/>
          <w:lang w:val="es-ES_tradnl"/>
        </w:rPr>
      </w:pPr>
    </w:p>
    <w:p w14:paraId="62B80EDE" w14:textId="1F107916" w:rsidR="0081536B" w:rsidRDefault="00F516BB" w:rsidP="002F7A74">
      <w:pPr>
        <w:rPr>
          <w:lang w:val="es-ES_tradnl"/>
        </w:rPr>
      </w:pPr>
      <w:ins w:id="417" w:author="Pablo Blanco Peris" w:date="2019-05-16T00:47:00Z">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ins>
      <w:ins w:id="418" w:author="Pablo Blanco Peris" w:date="2019-05-16T00:48:00Z">
        <w:r>
          <w:rPr>
            <w:lang w:val="es-ES_tradnl"/>
          </w:rPr>
          <w:t>l</w:t>
        </w:r>
      </w:ins>
      <w:ins w:id="419" w:author="Pablo Blanco Peris" w:date="2019-05-16T00:47:00Z">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ins>
      <w:ins w:id="420" w:author="Pablo Blanco Peris" w:date="2019-05-16T00:48:00Z">
        <w:r>
          <w:rPr>
            <w:lang w:val="es-ES_tradnl"/>
          </w:rPr>
          <w:t xml:space="preserve">se hace llamar </w:t>
        </w:r>
      </w:ins>
      <w:ins w:id="421" w:author="Pablo Blanco Peris" w:date="2019-05-16T00:47:00Z">
        <w:r w:rsidRPr="003E7FE7">
          <w:rPr>
            <w:i/>
            <w:lang w:val="es-ES_tradnl"/>
          </w:rPr>
          <w:t>Wei</w:t>
        </w:r>
        <w:r w:rsidRPr="00F516BB">
          <w:rPr>
            <w:lang w:val="es-ES_tradnl"/>
          </w:rPr>
          <w:t xml:space="preserve">. Un </w:t>
        </w:r>
      </w:ins>
      <w:ins w:id="422" w:author="Pablo Blanco Peris" w:date="2019-05-16T00:48:00Z">
        <w:r w:rsidRPr="00674924">
          <w:rPr>
            <w:i/>
            <w:lang w:val="es-ES_tradnl"/>
          </w:rPr>
          <w:t>Ether</w:t>
        </w:r>
        <w:r w:rsidRPr="00F516BB">
          <w:rPr>
            <w:lang w:val="es-ES_tradnl"/>
          </w:rPr>
          <w:t xml:space="preserve"> </w:t>
        </w:r>
      </w:ins>
      <w:ins w:id="423" w:author="Pablo Blanco Peris" w:date="2019-05-16T00:47:00Z">
        <w:r w:rsidRPr="00F516BB">
          <w:rPr>
            <w:lang w:val="es-ES_tradnl"/>
          </w:rPr>
          <w:t xml:space="preserve">se define como 1018 </w:t>
        </w:r>
        <w:r w:rsidRPr="003E7FE7">
          <w:rPr>
            <w:i/>
            <w:lang w:val="es-ES_tradnl"/>
          </w:rPr>
          <w:t>Wei</w:t>
        </w:r>
        <w:r w:rsidRPr="00F516BB">
          <w:rPr>
            <w:lang w:val="es-ES_tradnl"/>
          </w:rPr>
          <w:t>.</w:t>
        </w:r>
      </w:ins>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ins w:id="424" w:author="Pablo Blanco Peris" w:date="2019-05-30T15:23:00Z">
        <w:r w:rsidR="00382C27">
          <w:rPr>
            <w:lang w:val="es-ES_tradnl"/>
          </w:rPr>
          <w:instrText xml:space="preserve"> ADDIN ZOTERO_ITEM CSL_CITATION {"citationID":"ASRIUBAJ","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del w:id="425" w:author="Pablo Blanco Peris" w:date="2019-05-30T15:21:00Z">
        <w:r w:rsidR="003E4221" w:rsidDel="00382C27">
          <w:rPr>
            <w:lang w:val="es-ES_tradnl"/>
          </w:rPr>
          <w:del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delInstrText>
        </w:r>
      </w:del>
      <w:r w:rsidR="00BF4228">
        <w:rPr>
          <w:lang w:val="es-ES_tradnl"/>
        </w:rPr>
        <w:fldChar w:fldCharType="separate"/>
      </w:r>
      <w:ins w:id="426" w:author="Pablo Blanco Peris" w:date="2019-05-30T15:23:00Z">
        <w:r w:rsidR="00382C27">
          <w:rPr>
            <w:noProof/>
            <w:lang w:val="es-ES_tradnl"/>
          </w:rPr>
          <w:t>[27]</w:t>
        </w:r>
      </w:ins>
      <w:del w:id="427" w:author="Pablo Blanco Peris" w:date="2019-05-30T15:21:00Z">
        <w:r w:rsidR="003E4221" w:rsidRPr="00382C27" w:rsidDel="00382C27">
          <w:rPr>
            <w:noProof/>
            <w:lang w:val="es-ES_tradnl"/>
            <w:rPrChange w:id="428" w:author="Pablo Blanco Peris" w:date="2019-05-30T15:23:00Z">
              <w:rPr>
                <w:noProof/>
                <w:lang w:val="es-ES_tradnl"/>
              </w:rPr>
            </w:rPrChange>
          </w:rPr>
          <w:delText>[25]</w:delText>
        </w:r>
      </w:del>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pPr>
        <w:pStyle w:val="Ttulo3"/>
        <w:numPr>
          <w:ilvl w:val="0"/>
          <w:numId w:val="0"/>
        </w:numPr>
        <w:pPrChange w:id="429" w:author="ADRIAN RIESCO RODRIGUEZ" w:date="2019-05-30T11:10:00Z">
          <w:pPr>
            <w:pStyle w:val="Ttulo3"/>
          </w:pPr>
        </w:pPrChange>
      </w:pPr>
      <w:bookmarkStart w:id="430" w:name="_Toc9205721"/>
      <w:r>
        <w:t>Gas y pagos en Ethereum</w:t>
      </w:r>
      <w:bookmarkEnd w:id="430"/>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3BF8370A"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w:t>
      </w:r>
      <w:del w:id="431" w:author="ADRIAN RIESCO RODRIGUEZ" w:date="2019-05-30T11:16:00Z">
        <w:r w:rsidRPr="00D216C7" w:rsidDel="007549ED">
          <w:rPr>
            <w:lang w:val="es-ES_tradnl"/>
          </w:rPr>
          <w:delText>lo tanto</w:delText>
        </w:r>
      </w:del>
      <w:ins w:id="432" w:author="ADRIAN RIESCO RODRIGUEZ" w:date="2019-05-30T11:16:00Z">
        <w:r w:rsidR="007549ED">
          <w:rPr>
            <w:lang w:val="es-ES_tradnl"/>
          </w:rPr>
          <w:t>ello</w:t>
        </w:r>
      </w:ins>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ins w:id="433" w:author="Pablo Blanco Peris" w:date="2019-05-30T15:23:00Z">
        <w:r w:rsidR="00382C27">
          <w:rPr>
            <w:lang w:val="es-ES_tradnl"/>
          </w:rPr>
          <w:instrText xml:space="preserve"> ADDIN ZOTERO_ITEM CSL_CITATION {"citationID":"Jy4iI8hF","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del w:id="434" w:author="Pablo Blanco Peris" w:date="2019-05-30T15:21:00Z">
        <w:r w:rsidR="003E4221" w:rsidDel="00382C27">
          <w:rPr>
            <w:lang w:val="es-ES_tradnl"/>
          </w:rPr>
          <w:del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delInstrText>
        </w:r>
      </w:del>
      <w:r>
        <w:rPr>
          <w:lang w:val="es-ES_tradnl"/>
        </w:rPr>
        <w:fldChar w:fldCharType="separate"/>
      </w:r>
      <w:ins w:id="435" w:author="Pablo Blanco Peris" w:date="2019-05-30T15:23:00Z">
        <w:r w:rsidR="00382C27">
          <w:rPr>
            <w:noProof/>
            <w:lang w:val="es-ES_tradnl"/>
          </w:rPr>
          <w:t>[27]</w:t>
        </w:r>
      </w:ins>
      <w:del w:id="436" w:author="Pablo Blanco Peris" w:date="2019-05-30T15:21:00Z">
        <w:r w:rsidR="003E4221" w:rsidRPr="00382C27" w:rsidDel="00382C27">
          <w:rPr>
            <w:noProof/>
            <w:lang w:val="es-ES_tradnl"/>
            <w:rPrChange w:id="437" w:author="Pablo Blanco Peris" w:date="2019-05-30T15:23:00Z">
              <w:rPr>
                <w:noProof/>
                <w:lang w:val="es-ES_tradnl"/>
              </w:rPr>
            </w:rPrChange>
          </w:rPr>
          <w:delText>[25]</w:delText>
        </w:r>
      </w:del>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438" w:name="_Toc9205722"/>
      <w:r w:rsidRPr="00017398">
        <w:t>Smart Contracts</w:t>
      </w:r>
      <w:bookmarkEnd w:id="438"/>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commentRangeStart w:id="439"/>
      <w:commentRangeStart w:id="440"/>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439"/>
      <w:r w:rsidR="002F7A74">
        <w:rPr>
          <w:rStyle w:val="Refdecomentario"/>
        </w:rPr>
        <w:commentReference w:id="439"/>
      </w:r>
      <w:commentRangeEnd w:id="440"/>
      <w:r w:rsidR="007549ED">
        <w:rPr>
          <w:rStyle w:val="Refdecomentario"/>
        </w:rPr>
        <w:commentReference w:id="440"/>
      </w:r>
      <w:r>
        <w:t>.</w:t>
      </w:r>
    </w:p>
    <w:p w14:paraId="1BED927F" w14:textId="77777777" w:rsidR="007C69C4" w:rsidRDefault="007C69C4" w:rsidP="00EE0D71"/>
    <w:p w14:paraId="6DC15913" w14:textId="5446025B" w:rsidR="00F86749" w:rsidRDefault="00F86749" w:rsidP="00EE0D71">
      <w:r>
        <w:t xml:space="preserve">Los Smart contracts se programan en el lenguaje Solidity, que </w:t>
      </w:r>
      <w:del w:id="441" w:author="ADRIAN RIESCO RODRIGUEZ" w:date="2019-05-30T11:18:00Z">
        <w:r w:rsidDel="007549ED">
          <w:delText>se asemeja a las</w:delText>
        </w:r>
      </w:del>
      <w:ins w:id="442" w:author="ADRIAN RIESCO RODRIGUEZ" w:date="2019-05-30T11:18:00Z">
        <w:r w:rsidR="007549ED">
          <w:t>usan un concepto similar a las</w:t>
        </w:r>
      </w:ins>
      <w:r>
        <w:t xml:space="preserve">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ins w:id="443" w:author="ADRIAN RIESCO RODRIGUEZ" w:date="2019-05-30T11:18:00Z">
        <w:r w:rsidR="007549ED" w:rsidRPr="007549ED">
          <w:rPr>
            <w:rFonts w:eastAsia="MS Mincho"/>
            <w:rPrChange w:id="444" w:author="ADRIAN RIESCO RODRIGUEZ" w:date="2019-05-30T11:18:00Z">
              <w:rPr>
                <w:rFonts w:ascii="MS Mincho" w:eastAsia="MS Mincho" w:hAnsi="MS Mincho"/>
              </w:rPr>
            </w:rPrChange>
          </w:rPr>
          <w:t>,</w:t>
        </w:r>
        <w:r w:rsidR="007549ED">
          <w:rPr>
            <w:rFonts w:eastAsia="MS Mincho"/>
          </w:rPr>
          <w:t xml:space="preserve"> indicando que se van a crear contratos</w:t>
        </w:r>
      </w:ins>
      <w:r>
        <w:t>.</w:t>
      </w:r>
    </w:p>
    <w:p w14:paraId="4D45E9E8" w14:textId="29D43C2F" w:rsidR="00693800" w:rsidRDefault="007C69C4" w:rsidP="00EE0D71">
      <w:pPr>
        <w:rPr>
          <w:ins w:id="445" w:author="ADRIAN RIESCO RODRIGUEZ" w:date="2019-05-30T11:19:00Z"/>
        </w:rPr>
      </w:pPr>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w:t>
      </w:r>
      <w:del w:id="446" w:author="ADRIAN RIESCO RODRIGUEZ" w:date="2019-05-30T11:19:00Z">
        <w:r w:rsidR="00693800" w:rsidDel="00E251EB">
          <w:delText>,</w:delText>
        </w:r>
      </w:del>
      <w:r w:rsidR="00693800">
        <w:t xml:space="preserve">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ins w:id="447" w:author="ADRIAN RIESCO RODRIGUEZ" w:date="2019-05-30T11:19:00Z">
        <w:r w:rsidR="00E251EB">
          <w:t xml:space="preserve"> disparadores</w:t>
        </w:r>
      </w:ins>
      <w:r w:rsidR="00345769">
        <w:t xml:space="preserve"> </w:t>
      </w:r>
      <w:ins w:id="448" w:author="ADRIAN RIESCO RODRIGUEZ" w:date="2019-05-30T11:19:00Z">
        <w:r w:rsidR="00E251EB">
          <w:t>(</w:t>
        </w:r>
      </w:ins>
      <w:r w:rsidR="00345769" w:rsidRPr="00345769">
        <w:rPr>
          <w:i/>
        </w:rPr>
        <w:t>triggers</w:t>
      </w:r>
      <w:ins w:id="449" w:author="ADRIAN RIESCO RODRIGUEZ" w:date="2019-05-30T11:19:00Z">
        <w:r w:rsidR="00E251EB" w:rsidRPr="00E251EB">
          <w:rPr>
            <w:iCs/>
            <w:rPrChange w:id="450" w:author="ADRIAN RIESCO RODRIGUEZ" w:date="2019-05-30T11:19:00Z">
              <w:rPr>
                <w:i/>
              </w:rPr>
            </w:rPrChange>
          </w:rPr>
          <w:t>)</w:t>
        </w:r>
      </w:ins>
      <w:r w:rsidR="00345769">
        <w:t xml:space="preserve"> que reaccionan a algún comportamiento con algún objetivo.</w:t>
      </w:r>
    </w:p>
    <w:p w14:paraId="4E158FA5" w14:textId="77777777" w:rsidR="00E251EB" w:rsidRDefault="00E251EB" w:rsidP="00EE0D71"/>
    <w:p w14:paraId="7C785066" w14:textId="382CCD7E" w:rsidR="007C77B4" w:rsidDel="00E251EB" w:rsidRDefault="007C69C4" w:rsidP="00EE0D71">
      <w:pPr>
        <w:rPr>
          <w:del w:id="451" w:author="ADRIAN RIESCO RODRIGUEZ" w:date="2019-05-30T11:19:00Z"/>
        </w:rPr>
      </w:pPr>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ins w:id="452" w:author="ADRIAN RIESCO RODRIGUEZ" w:date="2019-05-30T11:19:00Z">
        <w:r w:rsidR="00E251EB">
          <w:t xml:space="preserve"> </w:t>
        </w:r>
      </w:ins>
    </w:p>
    <w:p w14:paraId="1F2CA784" w14:textId="5E614D2E" w:rsidR="007C77B4" w:rsidRDefault="007C69C4" w:rsidP="00EE0D71">
      <w:r>
        <w:t xml:space="preserve">Ethereum proporciona un compilador online llamado Remix </w:t>
      </w:r>
      <w:r w:rsidR="00CB024E">
        <w:fldChar w:fldCharType="begin"/>
      </w:r>
      <w:ins w:id="453" w:author="Pablo Blanco Peris" w:date="2019-05-30T15:23:00Z">
        <w:r w:rsidR="00382C27">
          <w:instrText xml:space="preserve"> ADDIN ZOTERO_ITEM CSL_CITATION {"citationID":"JdmRdcLc","properties":{"formattedCitation":"[28]","plainCitation":"[28]","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ins>
      <w:del w:id="454" w:author="Pablo Blanco Peris" w:date="2019-05-30T15:21:00Z">
        <w:r w:rsidR="00CB024E" w:rsidDel="00382C27">
          <w:del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delInstrText>
        </w:r>
      </w:del>
      <w:r w:rsidR="00CB024E">
        <w:fldChar w:fldCharType="separate"/>
      </w:r>
      <w:ins w:id="455" w:author="Pablo Blanco Peris" w:date="2019-05-30T15:23:00Z">
        <w:r w:rsidR="00382C27">
          <w:rPr>
            <w:noProof/>
          </w:rPr>
          <w:t>[28]</w:t>
        </w:r>
      </w:ins>
      <w:del w:id="456" w:author="Pablo Blanco Peris" w:date="2019-05-30T15:21:00Z">
        <w:r w:rsidR="00CB024E" w:rsidRPr="00382C27" w:rsidDel="00382C27">
          <w:rPr>
            <w:noProof/>
            <w:rPrChange w:id="457" w:author="Pablo Blanco Peris" w:date="2019-05-30T15:23:00Z">
              <w:rPr>
                <w:noProof/>
              </w:rPr>
            </w:rPrChange>
          </w:rPr>
          <w:delText>[26]</w:delText>
        </w:r>
      </w:del>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ins w:id="458" w:author="Pablo Blanco Peris" w:date="2019-05-30T15:23:00Z">
        <w:r w:rsidR="00382C27">
          <w:instrText xml:space="preserve"> ADDIN ZOTERO_ITEM CSL_CITATION {"citationID":"uPGSBSo5","properties":{"formattedCitation":"[29]","plainCitation":"[29]","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ins>
      <w:del w:id="459" w:author="Pablo Blanco Peris" w:date="2019-05-30T15:21:00Z">
        <w:r w:rsidR="00D84B52" w:rsidDel="00382C27">
          <w:del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delInstrText>
        </w:r>
      </w:del>
      <w:r w:rsidR="00D84B52">
        <w:fldChar w:fldCharType="separate"/>
      </w:r>
      <w:ins w:id="460" w:author="Pablo Blanco Peris" w:date="2019-05-30T15:23:00Z">
        <w:r w:rsidR="00382C27">
          <w:rPr>
            <w:noProof/>
          </w:rPr>
          <w:t>[29]</w:t>
        </w:r>
      </w:ins>
      <w:del w:id="461" w:author="Pablo Blanco Peris" w:date="2019-05-30T15:21:00Z">
        <w:r w:rsidR="00D84B52" w:rsidRPr="00382C27" w:rsidDel="00382C27">
          <w:rPr>
            <w:noProof/>
            <w:rPrChange w:id="462" w:author="Pablo Blanco Peris" w:date="2019-05-30T15:23:00Z">
              <w:rPr>
                <w:noProof/>
              </w:rPr>
            </w:rPrChange>
          </w:rPr>
          <w:delText>[27]</w:delText>
        </w:r>
      </w:del>
      <w:r w:rsidR="00D84B52">
        <w:fldChar w:fldCharType="end"/>
      </w:r>
      <w:r>
        <w:t>.</w:t>
      </w:r>
    </w:p>
    <w:p w14:paraId="37784AE8" w14:textId="77777777" w:rsidR="00F938E6" w:rsidRDefault="00F938E6" w:rsidP="00EE0D71"/>
    <w:p w14:paraId="27772ECE" w14:textId="17F03214"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ins w:id="463" w:author="Pablo Blanco Peris" w:date="2019-05-30T15:23:00Z">
        <w:r w:rsidR="00382C27">
          <w:instrText xml:space="preserve"> ADDIN ZOTERO_ITEM CSL_CITATION {"citationID":"OyTaJIW2","properties":{"formattedCitation":"[30]","plainCitation":"[30]","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ins>
      <w:del w:id="464" w:author="Pablo Blanco Peris" w:date="2019-05-30T15:21:00Z">
        <w:r w:rsidR="00881260" w:rsidDel="00382C27">
          <w:del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delInstrText>
        </w:r>
      </w:del>
      <w:r w:rsidR="00881260">
        <w:fldChar w:fldCharType="separate"/>
      </w:r>
      <w:ins w:id="465" w:author="Pablo Blanco Peris" w:date="2019-05-30T15:23:00Z">
        <w:r w:rsidR="00382C27">
          <w:rPr>
            <w:noProof/>
          </w:rPr>
          <w:t>[30]</w:t>
        </w:r>
      </w:ins>
      <w:del w:id="466" w:author="Pablo Blanco Peris" w:date="2019-05-30T15:21:00Z">
        <w:r w:rsidR="00881260" w:rsidRPr="00382C27" w:rsidDel="00382C27">
          <w:rPr>
            <w:noProof/>
            <w:rPrChange w:id="467" w:author="Pablo Blanco Peris" w:date="2019-05-30T15:23:00Z">
              <w:rPr>
                <w:noProof/>
              </w:rPr>
            </w:rPrChange>
          </w:rPr>
          <w:delText>[28]</w:delText>
        </w:r>
      </w:del>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ins w:id="468" w:author="ADRIAN RIESCO RODRIGUEZ" w:date="2019-05-30T11:20:00Z">
        <w:r w:rsidR="00E251EB">
          <w:rPr>
            <w:lang w:val="es-ES"/>
          </w:rPr>
          <w:t>.</w:t>
        </w:r>
      </w:ins>
    </w:p>
    <w:p w14:paraId="642273B1" w14:textId="76EF8F25" w:rsidR="003F2C70" w:rsidRDefault="003F2C70" w:rsidP="003F2C70">
      <w:pPr>
        <w:pStyle w:val="Prrafodelista"/>
        <w:numPr>
          <w:ilvl w:val="0"/>
          <w:numId w:val="34"/>
        </w:numPr>
        <w:rPr>
          <w:lang w:val="es-ES"/>
        </w:rPr>
      </w:pPr>
      <w:r>
        <w:rPr>
          <w:lang w:val="es-ES"/>
        </w:rPr>
        <w:t>Registros y cambios de propiedad</w:t>
      </w:r>
      <w:ins w:id="469" w:author="ADRIAN RIESCO RODRIGUEZ" w:date="2019-05-30T11:20:00Z">
        <w:r w:rsidR="00E251EB">
          <w:rPr>
            <w:lang w:val="es-ES"/>
          </w:rPr>
          <w:t>.</w:t>
        </w:r>
      </w:ins>
    </w:p>
    <w:p w14:paraId="1F0584DA" w14:textId="5F536624" w:rsidR="003F2C70" w:rsidRDefault="00490516" w:rsidP="003F2C70">
      <w:pPr>
        <w:pStyle w:val="Prrafodelista"/>
        <w:numPr>
          <w:ilvl w:val="0"/>
          <w:numId w:val="34"/>
        </w:numPr>
        <w:rPr>
          <w:lang w:val="es-ES"/>
        </w:rPr>
      </w:pPr>
      <w:r>
        <w:rPr>
          <w:lang w:val="es-ES"/>
        </w:rPr>
        <w:t>Propiedades intelectuales</w:t>
      </w:r>
      <w:ins w:id="470" w:author="ADRIAN RIESCO RODRIGUEZ" w:date="2019-05-30T11:20:00Z">
        <w:r w:rsidR="00E251EB">
          <w:rPr>
            <w:lang w:val="es-ES"/>
          </w:rPr>
          <w:t>.</w:t>
        </w:r>
      </w:ins>
    </w:p>
    <w:p w14:paraId="49950DFF" w14:textId="1D825BE8" w:rsidR="00490516" w:rsidRDefault="00490516" w:rsidP="003F2C70">
      <w:pPr>
        <w:pStyle w:val="Prrafodelista"/>
        <w:numPr>
          <w:ilvl w:val="0"/>
          <w:numId w:val="34"/>
        </w:numPr>
        <w:rPr>
          <w:lang w:val="es-ES"/>
        </w:rPr>
      </w:pPr>
      <w:r>
        <w:rPr>
          <w:lang w:val="es-ES"/>
        </w:rPr>
        <w:t>Apuestas</w:t>
      </w:r>
      <w:ins w:id="471" w:author="ADRIAN RIESCO RODRIGUEZ" w:date="2019-05-30T11:20:00Z">
        <w:r w:rsidR="00E251EB">
          <w:rPr>
            <w:lang w:val="es-ES"/>
          </w:rPr>
          <w:t>.</w:t>
        </w:r>
      </w:ins>
    </w:p>
    <w:p w14:paraId="0C3BC45F" w14:textId="2D0C8B2E" w:rsidR="00490516" w:rsidRDefault="00490516" w:rsidP="003F2C70">
      <w:pPr>
        <w:pStyle w:val="Prrafodelista"/>
        <w:numPr>
          <w:ilvl w:val="0"/>
          <w:numId w:val="34"/>
        </w:numPr>
        <w:rPr>
          <w:lang w:val="es-ES"/>
        </w:rPr>
      </w:pPr>
      <w:r>
        <w:rPr>
          <w:lang w:val="es-ES"/>
        </w:rPr>
        <w:t>Compras automáticas</w:t>
      </w:r>
      <w:ins w:id="472" w:author="ADRIAN RIESCO RODRIGUEZ" w:date="2019-05-30T11:20:00Z">
        <w:r w:rsidR="00E251EB">
          <w:rPr>
            <w:lang w:val="es-ES"/>
          </w:rPr>
          <w:t>.</w:t>
        </w:r>
      </w:ins>
    </w:p>
    <w:p w14:paraId="4BC577F9" w14:textId="55442A84" w:rsidR="00490516" w:rsidRDefault="00490516" w:rsidP="003F2C70">
      <w:pPr>
        <w:pStyle w:val="Prrafodelista"/>
        <w:numPr>
          <w:ilvl w:val="0"/>
          <w:numId w:val="34"/>
        </w:numPr>
        <w:rPr>
          <w:lang w:val="es-ES"/>
        </w:rPr>
      </w:pPr>
      <w:r>
        <w:rPr>
          <w:lang w:val="es-ES"/>
        </w:rPr>
        <w:t>Votaciones</w:t>
      </w:r>
      <w:ins w:id="473" w:author="ADRIAN RIESCO RODRIGUEZ" w:date="2019-05-30T11:20:00Z">
        <w:r w:rsidR="00E251EB">
          <w:rPr>
            <w:lang w:val="es-ES"/>
          </w:rPr>
          <w:t>.</w:t>
        </w:r>
      </w:ins>
    </w:p>
    <w:p w14:paraId="0BB5774F" w14:textId="77777777" w:rsidR="00E47CAC" w:rsidRPr="00490516" w:rsidRDefault="00E47CAC" w:rsidP="00E47CAC">
      <w:pPr>
        <w:rPr>
          <w:ins w:id="474" w:author="Pablo Blanco Peris" w:date="2019-05-15T22:32:00Z"/>
        </w:rPr>
      </w:pPr>
    </w:p>
    <w:p w14:paraId="285DE192" w14:textId="4B3F1C04" w:rsidR="00631B94" w:rsidRDefault="00233B54" w:rsidP="00E47CAC">
      <w:pPr>
        <w:rPr>
          <w:ins w:id="475" w:author="Pablo Blanco Peris" w:date="2019-05-30T15:25:00Z"/>
        </w:rPr>
      </w:pPr>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4F229C38" w14:textId="77777777" w:rsidR="00382C27" w:rsidRPr="00970324" w:rsidRDefault="00382C27" w:rsidP="00E47CAC">
      <w:pPr>
        <w:rPr>
          <w:ins w:id="476" w:author="Pablo Blanco Peris" w:date="2019-05-15T22:05:00Z"/>
        </w:rPr>
      </w:pPr>
    </w:p>
    <w:p w14:paraId="1AEB2D8C" w14:textId="7DCFF738" w:rsidR="00382C27" w:rsidRPr="003E7FE7" w:rsidDel="00382C27" w:rsidRDefault="00382C27" w:rsidP="008E36E4">
      <w:pPr>
        <w:pStyle w:val="Textoindependiente"/>
        <w:rPr>
          <w:del w:id="477" w:author="Pablo Blanco Peris" w:date="2019-05-30T15:25:00Z"/>
        </w:rPr>
      </w:pPr>
      <w:ins w:id="478" w:author="Pablo Blanco Peris" w:date="2019-05-30T15:25:00Z">
        <w:r>
          <w:t xml:space="preserve">En el capítulo 3, en la sección de back-end y </w:t>
        </w:r>
        <w:proofErr w:type="spellStart"/>
        <w:r>
          <w:t>DApps</w:t>
        </w:r>
        <w:proofErr w:type="spellEnd"/>
        <w:r>
          <w:t xml:space="preserve"> se encuentran ejemplos de interacciones con Smart contracts.</w:t>
        </w:r>
      </w:ins>
    </w:p>
    <w:p w14:paraId="385EAA3D" w14:textId="77777777" w:rsidR="007022E1" w:rsidRPr="00D61690" w:rsidRDefault="007022E1" w:rsidP="003E7FE7">
      <w:pPr>
        <w:pStyle w:val="Textoindependiente"/>
      </w:pPr>
    </w:p>
    <w:p w14:paraId="22B5ABB2" w14:textId="799DBF5E" w:rsidR="008E36E4" w:rsidRPr="0094773E" w:rsidRDefault="00BE63C8" w:rsidP="008E5C64">
      <w:pPr>
        <w:pStyle w:val="Ttulo1"/>
        <w:rPr>
          <w:lang w:val="es-ES_tradnl"/>
        </w:rPr>
      </w:pPr>
      <w:r w:rsidRPr="00D61690">
        <w:br w:type="page"/>
      </w:r>
      <w:bookmarkStart w:id="479" w:name="_Toc9205723"/>
      <w:proofErr w:type="spellStart"/>
      <w:r w:rsidR="00D766F2">
        <w:rPr>
          <w:lang w:val="es-ES_tradnl"/>
        </w:rPr>
        <w:lastRenderedPageBreak/>
        <w:t>Di</w:t>
      </w:r>
      <w:proofErr w:type="spellEnd"/>
      <w:r w:rsidR="00D766F2">
        <w:rPr>
          <w:lang w:val="es-ES_tradnl"/>
        </w:rPr>
        <w:t>seño e implementación</w:t>
      </w:r>
      <w:bookmarkEnd w:id="479"/>
    </w:p>
    <w:p w14:paraId="4814EE51" w14:textId="015BBB08" w:rsidR="00827557" w:rsidRDefault="008E36E4">
      <w:pPr>
        <w:rPr>
          <w:lang w:val="es-ES_tradnl"/>
        </w:rPr>
      </w:pPr>
      <w:r w:rsidRPr="003E7FE7">
        <w:rPr>
          <w:lang w:val="es-ES_tradnl"/>
        </w:rPr>
        <w:t xml:space="preserve"> </w:t>
      </w:r>
      <w:ins w:id="480"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481" w:author="Pablo Blanco Peris" w:date="2019-05-14T01:05:00Z">
        <w:r w:rsidR="00827557">
          <w:rPr>
            <w:lang w:val="es-ES_tradnl"/>
          </w:rPr>
          <w:t>royecto al completo y las tecnologías que han sido utilizadas para su implementación.</w:t>
        </w:r>
      </w:ins>
      <w:ins w:id="482" w:author="Pablo Blanco Peris" w:date="2019-05-16T01:11:00Z">
        <w:r w:rsidR="00A8650A">
          <w:rPr>
            <w:lang w:val="es-ES_tradnl"/>
          </w:rPr>
          <w:t xml:space="preserve"> </w:t>
        </w:r>
      </w:ins>
      <w:ins w:id="483"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1C9F46DC"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484" w:author="Pablo Blanco Peris" w:date="2019-05-14T01:20:00Z">
        <w:r>
          <w:rPr>
            <w:lang w:val="es-ES_tradnl"/>
          </w:rPr>
          <w:t xml:space="preserve">a la hora de programar </w:t>
        </w:r>
      </w:ins>
      <w:ins w:id="485" w:author="Pablo Blanco Peris" w:date="2019-05-14T01:21:00Z">
        <w:r>
          <w:rPr>
            <w:lang w:val="es-ES_tradnl"/>
          </w:rPr>
          <w:t>con el fin de</w:t>
        </w:r>
      </w:ins>
      <w:ins w:id="486" w:author="Pablo Blanco Peris" w:date="2019-05-14T01:20:00Z">
        <w:r>
          <w:rPr>
            <w:lang w:val="es-ES_tradnl"/>
          </w:rPr>
          <w:t xml:space="preserve"> evitar código inseguro</w:t>
        </w:r>
      </w:ins>
      <w:ins w:id="487" w:author="Pablo Blanco Peris" w:date="2019-05-14T01:21:00Z">
        <w:r>
          <w:rPr>
            <w:lang w:val="es-ES_tradnl"/>
          </w:rPr>
          <w:t xml:space="preserve">. </w:t>
        </w:r>
      </w:ins>
      <w:ins w:id="488" w:author="Pablo Blanco Peris" w:date="2019-05-14T01:22:00Z">
        <w:r>
          <w:rPr>
            <w:lang w:val="es-ES_tradnl"/>
          </w:rPr>
          <w:t>Comprueba automáticamente desbordamiento de enteros</w:t>
        </w:r>
        <w:r w:rsidR="005D57D0">
          <w:rPr>
            <w:lang w:val="es-ES_tradnl"/>
          </w:rPr>
          <w:t xml:space="preserve"> y administra automáticamente la memoria a tr</w:t>
        </w:r>
      </w:ins>
      <w:ins w:id="489" w:author="Pablo Blanco Peris" w:date="2019-05-14T01:23:00Z">
        <w:r w:rsidR="005D57D0">
          <w:rPr>
            <w:lang w:val="es-ES_tradnl"/>
          </w:rPr>
          <w:t>avés de ARC (</w:t>
        </w:r>
        <w:r w:rsidR="005D57D0" w:rsidRPr="003E7FE7">
          <w:rPr>
            <w:i/>
            <w:lang w:val="es-ES_tradnl"/>
          </w:rPr>
          <w:t>Automatic Reference Counting</w:t>
        </w:r>
        <w:r w:rsidR="005D57D0">
          <w:rPr>
            <w:lang w:val="es-ES_tradnl"/>
          </w:rPr>
          <w:t>)</w:t>
        </w:r>
      </w:ins>
      <w:ins w:id="490" w:author="Pablo Blanco Peris" w:date="2019-05-14T01:36:00Z">
        <w:r w:rsidR="00D61CB5">
          <w:rPr>
            <w:lang w:val="es-ES_tradnl"/>
          </w:rPr>
          <w:t xml:space="preserve"> eliminando la necesidad de utilizar punteros</w:t>
        </w:r>
      </w:ins>
      <w:ins w:id="491" w:author="Pablo Blanco Peris" w:date="2019-05-14T01:23:00Z">
        <w:r w:rsidR="005D57D0">
          <w:rPr>
            <w:lang w:val="es-ES_tradnl"/>
          </w:rPr>
          <w:t>.</w:t>
        </w:r>
      </w:ins>
      <w:ins w:id="492" w:author="Pablo Blanco Peris" w:date="2019-05-16T01:11:00Z">
        <w:r w:rsidR="003233CF">
          <w:rPr>
            <w:lang w:val="es-ES_tradnl"/>
          </w:rPr>
          <w:t xml:space="preserve"> </w:t>
        </w:r>
      </w:ins>
      <w:ins w:id="493" w:author="Pablo Blanco Peris" w:date="2019-05-14T01:24:00Z">
        <w:r w:rsidR="005D57D0">
          <w:rPr>
            <w:lang w:val="es-ES_tradnl"/>
          </w:rPr>
          <w:t xml:space="preserve">Este lenguaje está fuertemente </w:t>
        </w:r>
      </w:ins>
      <w:ins w:id="494" w:author="Pablo Blanco Peris" w:date="2019-05-14T01:25:00Z">
        <w:r w:rsidR="005D57D0">
          <w:rPr>
            <w:lang w:val="es-ES_tradnl"/>
          </w:rPr>
          <w:t>tipado</w:t>
        </w:r>
      </w:ins>
      <w:ins w:id="495" w:author="Pablo Blanco Peris" w:date="2019-05-14T01:24:00Z">
        <w:r w:rsidR="005D57D0">
          <w:rPr>
            <w:lang w:val="es-ES_tradnl"/>
          </w:rPr>
          <w:t xml:space="preserve"> y es por ello que permite al propio compilador inferir el tipo de variables en tiempo de compilación sin asignarle un tipo por defecto.</w:t>
        </w:r>
      </w:ins>
      <w:ins w:id="496" w:author="Pablo Blanco Peris" w:date="2019-05-14T01:32:00Z">
        <w:r w:rsidR="009721A8">
          <w:rPr>
            <w:lang w:val="es-ES_tradnl"/>
          </w:rPr>
          <w:t xml:space="preserve"> </w:t>
        </w:r>
      </w:ins>
      <w:ins w:id="497" w:author="Pablo Blanco Peris" w:date="2019-05-14T01:33:00Z">
        <w:r w:rsidR="003746C1">
          <w:rPr>
            <w:lang w:val="es-ES_tradnl"/>
          </w:rPr>
          <w:t>Permite</w:t>
        </w:r>
      </w:ins>
      <w:ins w:id="498" w:author="Pablo Blanco Peris" w:date="2019-05-14T01:28:00Z">
        <w:r w:rsidR="009721A8">
          <w:rPr>
            <w:lang w:val="es-ES_tradnl"/>
          </w:rPr>
          <w:t xml:space="preserve"> enviar funciones o bloques de código como parámetros de otras funciones</w:t>
        </w:r>
      </w:ins>
      <w:ins w:id="499" w:author="Pablo Blanco Peris" w:date="2019-05-14T01:32:00Z">
        <w:r w:rsidR="009721A8">
          <w:rPr>
            <w:lang w:val="es-ES_tradnl"/>
          </w:rPr>
          <w:t>.</w:t>
        </w:r>
      </w:ins>
      <w:ins w:id="500"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ins w:id="501" w:author="Pablo Blanco Peris" w:date="2019-05-30T15:23:00Z">
        <w:r w:rsidR="00382C27">
          <w:rPr>
            <w:lang w:val="es-ES_tradnl"/>
          </w:rPr>
          <w:instrText xml:space="preserve"> ADDIN ZOTERO_ITEM CSL_CITATION {"citationID":"6OYNdDKW","properties":{"formattedCitation":"[31]","plainCitation":"[31]","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ins>
      <w:del w:id="502" w:author="Pablo Blanco Peris" w:date="2019-05-30T15:21:00Z">
        <w:r w:rsidR="00881260" w:rsidDel="00382C27">
          <w:rPr>
            <w:lang w:val="es-ES_tradnl"/>
          </w:rPr>
          <w:del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delInstrText>
        </w:r>
      </w:del>
      <w:r w:rsidR="00722814">
        <w:rPr>
          <w:lang w:val="es-ES_tradnl"/>
        </w:rPr>
        <w:fldChar w:fldCharType="separate"/>
      </w:r>
      <w:ins w:id="503" w:author="Pablo Blanco Peris" w:date="2019-05-30T15:23:00Z">
        <w:r w:rsidR="00382C27">
          <w:rPr>
            <w:noProof/>
            <w:lang w:val="es-ES_tradnl"/>
          </w:rPr>
          <w:t>[31]</w:t>
        </w:r>
      </w:ins>
      <w:del w:id="504" w:author="Pablo Blanco Peris" w:date="2019-05-30T15:21:00Z">
        <w:r w:rsidR="00881260" w:rsidRPr="00382C27" w:rsidDel="00382C27">
          <w:rPr>
            <w:noProof/>
            <w:lang w:val="es-ES_tradnl"/>
            <w:rPrChange w:id="505" w:author="Pablo Blanco Peris" w:date="2019-05-30T15:23:00Z">
              <w:rPr>
                <w:noProof/>
                <w:lang w:val="es-ES_tradnl"/>
              </w:rPr>
            </w:rPrChange>
          </w:rPr>
          <w:delText>[29]</w:delText>
        </w:r>
      </w:del>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pPr>
        <w:rPr>
          <w:ins w:id="506" w:author="Pablo Blanco Peris" w:date="2019-05-14T21:11:00Z"/>
        </w:rPr>
      </w:pPr>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ins w:id="507" w:author="Pablo Blanco Peris" w:date="2019-05-14T21:05:00Z">
        <w:r w:rsidR="0034721D">
          <w:rPr>
            <w:lang w:val="es-ES_tradnl"/>
          </w:rPr>
          <w:t>Solidity</w:t>
        </w:r>
      </w:ins>
      <w:ins w:id="508" w:author="Pablo Blanco Peris" w:date="2019-05-14T21:06:00Z">
        <w:r w:rsidR="0034721D">
          <w:rPr>
            <w:lang w:val="es-ES_tradnl"/>
          </w:rPr>
          <w:t xml:space="preserve"> es un lenguaje de programación de alto nivel</w:t>
        </w:r>
      </w:ins>
      <w:ins w:id="509" w:author="Pablo Blanco Peris" w:date="2019-05-14T21:09:00Z">
        <w:r w:rsidR="00876017">
          <w:rPr>
            <w:lang w:val="es-ES_tradnl"/>
          </w:rPr>
          <w:t xml:space="preserve"> </w:t>
        </w:r>
      </w:ins>
      <w:ins w:id="510" w:author="ADRIAN RIESCO RODRIGUEZ" w:date="2019-05-16T15:11:00Z">
        <w:r w:rsidR="002F7A74" w:rsidRPr="003E7FE7">
          <w:rPr>
            <w:iCs/>
            <w:lang w:val="es-ES_tradnl"/>
          </w:rPr>
          <w:t>Turing</w:t>
        </w:r>
      </w:ins>
      <w:ins w:id="511" w:author="ADRIAN RIESCO RODRIGUEZ" w:date="2019-05-30T11:20:00Z">
        <w:r w:rsidR="0016071F">
          <w:rPr>
            <w:iCs/>
            <w:lang w:val="es-ES_tradnl"/>
          </w:rPr>
          <w:t>-</w:t>
        </w:r>
      </w:ins>
      <w:ins w:id="512" w:author="ADRIAN RIESCO RODRIGUEZ" w:date="2019-05-16T15:11:00Z">
        <w:r w:rsidR="002F7A74" w:rsidRPr="003E7FE7">
          <w:rPr>
            <w:iCs/>
            <w:lang w:val="es-ES_tradnl"/>
          </w:rPr>
          <w:t>co</w:t>
        </w:r>
      </w:ins>
      <w:ins w:id="513" w:author="ADRIAN RIESCO RODRIGUEZ" w:date="2019-05-16T15:12:00Z">
        <w:r w:rsidR="002F7A74" w:rsidRPr="003E7FE7">
          <w:rPr>
            <w:iCs/>
            <w:lang w:val="es-ES_tradnl"/>
          </w:rPr>
          <w:t>mpleto</w:t>
        </w:r>
      </w:ins>
      <w:r w:rsidR="00F5400F">
        <w:rPr>
          <w:iCs/>
          <w:lang w:val="es-ES_tradnl"/>
        </w:rPr>
        <w:t>.</w:t>
      </w:r>
      <w:r w:rsidR="00F5400F" w:rsidRPr="003E7FE7">
        <w:t xml:space="preserve"> </w:t>
      </w:r>
    </w:p>
    <w:p w14:paraId="6E24A1F7" w14:textId="74328FCE" w:rsidR="0034721D" w:rsidRDefault="00876017" w:rsidP="00F5400F">
      <w:pPr>
        <w:rPr>
          <w:lang w:val="es-ES_tradnl"/>
        </w:rPr>
      </w:pPr>
      <w:ins w:id="514" w:author="Pablo Blanco Peris" w:date="2019-05-14T21:17:00Z">
        <w:r>
          <w:rPr>
            <w:lang w:val="es-ES_tradnl"/>
          </w:rPr>
          <w:t xml:space="preserve">Cuenta </w:t>
        </w:r>
      </w:ins>
      <w:ins w:id="515" w:author="Pablo Blanco Peris" w:date="2019-05-14T21:06:00Z">
        <w:r>
          <w:rPr>
            <w:lang w:val="es-ES_tradnl"/>
          </w:rPr>
          <w:t xml:space="preserve">con </w:t>
        </w:r>
      </w:ins>
      <w:ins w:id="516" w:author="Pablo Blanco Peris" w:date="2019-05-14T21:17:00Z">
        <w:r>
          <w:rPr>
            <w:lang w:val="es-ES_tradnl"/>
          </w:rPr>
          <w:t xml:space="preserve">una </w:t>
        </w:r>
      </w:ins>
      <w:ins w:id="517" w:author="Pablo Blanco Peris" w:date="2019-05-14T21:06:00Z">
        <w:r>
          <w:rPr>
            <w:lang w:val="es-ES_tradnl"/>
          </w:rPr>
          <w:t xml:space="preserve">sintaxis similar a </w:t>
        </w:r>
        <w:r w:rsidRPr="003E7FE7">
          <w:rPr>
            <w:i/>
            <w:lang w:val="es-ES_tradnl"/>
          </w:rPr>
          <w:t>Javascript</w:t>
        </w:r>
      </w:ins>
      <w:ins w:id="518" w:author="Pablo Blanco Peris" w:date="2019-05-14T21:18:00Z">
        <w:r w:rsidR="000A3D5A">
          <w:rPr>
            <w:lang w:val="es-ES_tradnl"/>
          </w:rPr>
          <w:t xml:space="preserve"> y con un tipado estático, que admite herencia y polimorfismo</w:t>
        </w:r>
      </w:ins>
      <w:ins w:id="519" w:author="Pablo Blanco Peris" w:date="2019-05-14T21:19:00Z">
        <w:r w:rsidR="000A3D5A">
          <w:rPr>
            <w:lang w:val="es-ES_tradnl"/>
          </w:rPr>
          <w:t xml:space="preserve">. Los </w:t>
        </w:r>
        <w:r w:rsidR="000A3D5A" w:rsidRPr="003E7FE7">
          <w:rPr>
            <w:i/>
            <w:lang w:val="es-ES_tradnl"/>
          </w:rPr>
          <w:t>Smart contracts</w:t>
        </w:r>
        <w:r w:rsidR="000A3D5A">
          <w:rPr>
            <w:lang w:val="es-ES_tradnl"/>
          </w:rPr>
          <w:t xml:space="preserve"> se estructuran dentro de este lenguaje de manera similar a la programación orientada a objetos</w:t>
        </w:r>
      </w:ins>
      <w:ins w:id="520" w:author="Pablo Blanco Peris" w:date="2019-05-14T21:20:00Z">
        <w:r w:rsidR="000A3D5A">
          <w:rPr>
            <w:lang w:val="es-ES_tradnl"/>
          </w:rPr>
          <w:t xml:space="preserve">. </w:t>
        </w:r>
      </w:ins>
      <w:ins w:id="521" w:author="Pablo Blanco Peris" w:date="2019-05-14T21:21:00Z">
        <w:r w:rsidR="000A3D5A">
          <w:rPr>
            <w:lang w:val="es-ES_tradnl"/>
          </w:rPr>
          <w:t xml:space="preserve">Dentro de </w:t>
        </w:r>
      </w:ins>
      <w:ins w:id="522"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ins>
      <w:ins w:id="523" w:author="Pablo Blanco Peris" w:date="2019-05-14T21:21:00Z">
        <w:r w:rsidR="000A3D5A">
          <w:rPr>
            <w:lang w:val="es-ES_tradnl"/>
          </w:rPr>
          <w:t>s</w:t>
        </w:r>
      </w:ins>
      <w:ins w:id="524" w:author="Pablo Blanco Peris" w:date="2019-05-14T21:20:00Z">
        <w:r w:rsidR="000A3D5A">
          <w:rPr>
            <w:lang w:val="es-ES_tradnl"/>
          </w:rPr>
          <w:t>e utilizan variables y funciones</w:t>
        </w:r>
      </w:ins>
      <w:ins w:id="525" w:author="Pablo Blanco Peris" w:date="2019-05-14T21:21:00Z">
        <w:r w:rsidR="000A3D5A">
          <w:rPr>
            <w:lang w:val="es-ES_tradnl"/>
          </w:rPr>
          <w:t xml:space="preserve"> como en la programación imperativa tradicional </w:t>
        </w:r>
      </w:ins>
      <w:ins w:id="526" w:author="Pablo Blanco Peris" w:date="2019-05-14T21:22:00Z">
        <w:r w:rsidR="000A3D5A">
          <w:rPr>
            <w:lang w:val="es-ES_tradnl"/>
          </w:rPr>
          <w:fldChar w:fldCharType="begin"/>
        </w:r>
      </w:ins>
      <w:ins w:id="527" w:author="Pablo Blanco Peris" w:date="2019-05-30T15:23:00Z">
        <w:r w:rsidR="00382C27">
          <w:rPr>
            <w:lang w:val="es-ES_tradnl"/>
          </w:rPr>
          <w:instrText xml:space="preserve"> ADDIN ZOTERO_ITEM CSL_CITATION {"citationID":"Tjy0b2Uj","properties":{"formattedCitation":"[32]","plainCitation":"[32]","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ins>
      <w:del w:id="528" w:author="Pablo Blanco Peris" w:date="2019-05-30T15:21:00Z">
        <w:r w:rsidR="008D3077" w:rsidDel="00382C27">
          <w:rPr>
            <w:lang w:val="es-ES_tradnl"/>
          </w:rPr>
          <w:delInstrText xml:space="preserve"> ADDIN ZOTERO_ITEM CSL_CITATION {"citationID":"Tjy0b2Uj","properties":{"formattedCitation":"[30]","plainCitation":"[3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delInstrText>
        </w:r>
      </w:del>
      <w:r w:rsidR="000A3D5A">
        <w:rPr>
          <w:lang w:val="es-ES_tradnl"/>
        </w:rPr>
        <w:fldChar w:fldCharType="separate"/>
      </w:r>
      <w:ins w:id="529" w:author="Pablo Blanco Peris" w:date="2019-05-30T15:23:00Z">
        <w:r w:rsidR="00382C27">
          <w:rPr>
            <w:noProof/>
            <w:lang w:val="es-ES_tradnl"/>
          </w:rPr>
          <w:t>[32]</w:t>
        </w:r>
      </w:ins>
      <w:del w:id="530" w:author="Pablo Blanco Peris" w:date="2019-05-30T15:21:00Z">
        <w:r w:rsidR="008D3077" w:rsidRPr="00382C27" w:rsidDel="00382C27">
          <w:rPr>
            <w:noProof/>
            <w:lang w:val="es-ES_tradnl"/>
            <w:rPrChange w:id="531" w:author="Pablo Blanco Peris" w:date="2019-05-30T15:23:00Z">
              <w:rPr>
                <w:noProof/>
                <w:lang w:val="es-ES_tradnl"/>
              </w:rPr>
            </w:rPrChange>
          </w:rPr>
          <w:delText>[30]</w:delText>
        </w:r>
      </w:del>
      <w:ins w:id="532"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F8E9B16"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4144" behindDoc="0" locked="0" layoutInCell="1" allowOverlap="1" wp14:anchorId="2CA37370" wp14:editId="3CF6A8A7">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37E37A61"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2F59D07B"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ins w:id="533" w:author="Pablo Blanco Peris" w:date="2019-05-30T15:23:00Z">
        <w:r w:rsidR="00382C27">
          <w:rPr>
            <w:lang w:val="es-ES_tradnl"/>
          </w:rPr>
          <w:instrText xml:space="preserve"> ADDIN ZOTERO_ITEM CSL_CITATION {"citationID":"YIvKzhQc","properties":{"formattedCitation":"[33]","plainCitation":"[33]","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ins>
      <w:del w:id="534" w:author="Pablo Blanco Peris" w:date="2019-05-30T15:21:00Z">
        <w:r w:rsidR="008D3077" w:rsidDel="00382C27">
          <w:rPr>
            <w:lang w:val="es-ES_tradnl"/>
          </w:rPr>
          <w:delInstrText xml:space="preserve"> ADDIN ZOTERO_ITEM CSL_CITATION {"citationID":"YIvKzhQc","properties":{"formattedCitation":"[31]","plainCitation":"[3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delInstrText>
        </w:r>
      </w:del>
      <w:r w:rsidR="00A04387">
        <w:rPr>
          <w:lang w:val="es-ES_tradnl"/>
        </w:rPr>
        <w:fldChar w:fldCharType="separate"/>
      </w:r>
      <w:ins w:id="535" w:author="Pablo Blanco Peris" w:date="2019-05-30T15:23:00Z">
        <w:r w:rsidR="00382C27">
          <w:rPr>
            <w:noProof/>
            <w:lang w:val="es-ES_tradnl"/>
          </w:rPr>
          <w:t>[33]</w:t>
        </w:r>
      </w:ins>
      <w:del w:id="536" w:author="Pablo Blanco Peris" w:date="2019-05-30T15:21:00Z">
        <w:r w:rsidR="008D3077" w:rsidRPr="00382C27" w:rsidDel="00382C27">
          <w:rPr>
            <w:noProof/>
            <w:lang w:val="es-ES_tradnl"/>
            <w:rPrChange w:id="537" w:author="Pablo Blanco Peris" w:date="2019-05-30T15:23:00Z">
              <w:rPr>
                <w:noProof/>
                <w:lang w:val="es-ES_tradnl"/>
              </w:rPr>
            </w:rPrChange>
          </w:rPr>
          <w:delText>[31]</w:delText>
        </w:r>
      </w:del>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660420A6"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ins w:id="538" w:author="Pablo Blanco Peris" w:date="2019-05-30T15:23:00Z">
        <w:r w:rsidR="00382C27">
          <w:rPr>
            <w:lang w:val="es-ES_tradnl"/>
          </w:rPr>
          <w:instrText xml:space="preserve"> ADDIN ZOTERO_ITEM CSL_CITATION {"citationID":"ZrWFq3WZ","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ins>
      <w:del w:id="539" w:author="Pablo Blanco Peris" w:date="2019-05-30T15:21:00Z">
        <w:r w:rsidR="002B2A99" w:rsidDel="00382C27">
          <w:rPr>
            <w:lang w:val="es-ES_tradnl"/>
          </w:rPr>
          <w:delInstrText xml:space="preserve"> ADDIN ZOTERO_ITEM CSL_CITATION {"citationID":"ZrWFq3WZ","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delInstrText>
        </w:r>
      </w:del>
      <w:r w:rsidR="002B2A99">
        <w:rPr>
          <w:lang w:val="es-ES_tradnl"/>
        </w:rPr>
        <w:fldChar w:fldCharType="separate"/>
      </w:r>
      <w:ins w:id="540" w:author="Pablo Blanco Peris" w:date="2019-05-30T15:23:00Z">
        <w:r w:rsidR="00382C27">
          <w:rPr>
            <w:noProof/>
            <w:lang w:val="es-ES_tradnl"/>
          </w:rPr>
          <w:t>[34]</w:t>
        </w:r>
      </w:ins>
      <w:del w:id="541" w:author="Pablo Blanco Peris" w:date="2019-05-30T15:21:00Z">
        <w:r w:rsidR="002B2A99" w:rsidRPr="00382C27" w:rsidDel="00382C27">
          <w:rPr>
            <w:noProof/>
            <w:lang w:val="es-ES_tradnl"/>
            <w:rPrChange w:id="542" w:author="Pablo Blanco Peris" w:date="2019-05-30T15:23:00Z">
              <w:rPr>
                <w:noProof/>
                <w:lang w:val="es-ES_tradnl"/>
              </w:rPr>
            </w:rPrChange>
          </w:rPr>
          <w:delText>[32]</w:delText>
        </w:r>
      </w:del>
      <w:r w:rsidR="002B2A99">
        <w:rPr>
          <w:lang w:val="es-ES_tradnl"/>
        </w:rPr>
        <w:fldChar w:fldCharType="end"/>
      </w:r>
      <w:r w:rsidR="002B2A99">
        <w:rPr>
          <w:lang w:val="es-ES_tradnl"/>
        </w:rPr>
        <w:t xml:space="preserve">. </w:t>
      </w:r>
      <w:r w:rsidR="00695AB1">
        <w:rPr>
          <w:lang w:val="es-ES_tradnl"/>
        </w:rPr>
        <w:t>El gráfico de conexión entre la aplicación y esta plataforma es muy parecido al de la figura 3.1 de la arquitectura global del proyecto.</w:t>
      </w:r>
    </w:p>
    <w:p w14:paraId="186F1300" w14:textId="7838ADA7" w:rsidR="00695AB1" w:rsidRDefault="00695AB1" w:rsidP="004E7573">
      <w:pPr>
        <w:rPr>
          <w:lang w:val="es-ES_tradnl"/>
        </w:rPr>
      </w:pPr>
    </w:p>
    <w:p w14:paraId="6DC1CCD2" w14:textId="28FF0817"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596C53B7">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AF4A89">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2E1A20E2"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543" w:name="_Toc9205724"/>
      <w:r w:rsidRPr="00017398">
        <w:t>Front-end</w:t>
      </w:r>
      <w:bookmarkEnd w:id="543"/>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lastRenderedPageBreak/>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0BC5F4D3" w:rsidR="00443034" w:rsidRDefault="00443034" w:rsidP="00443034">
      <w:pPr>
        <w:pStyle w:val="Textoindependiente"/>
        <w:numPr>
          <w:ilvl w:val="0"/>
          <w:numId w:val="41"/>
        </w:numPr>
        <w:rPr>
          <w:lang w:val="es-ES_tradnl"/>
        </w:rPr>
      </w:pPr>
      <w:r>
        <w:rPr>
          <w:lang w:val="es-ES_tradnl"/>
        </w:rPr>
        <w:t>Login</w:t>
      </w:r>
    </w:p>
    <w:p w14:paraId="444E056A" w14:textId="4F6EA9AB" w:rsidR="00443034" w:rsidRDefault="00443034" w:rsidP="00443034">
      <w:pPr>
        <w:pStyle w:val="Textoindependiente"/>
        <w:numPr>
          <w:ilvl w:val="0"/>
          <w:numId w:val="41"/>
        </w:numPr>
        <w:rPr>
          <w:lang w:val="es-ES_tradnl"/>
        </w:rPr>
      </w:pPr>
      <w:r>
        <w:rPr>
          <w:lang w:val="es-ES_tradnl"/>
        </w:rPr>
        <w:t>Registro de usuarios</w:t>
      </w:r>
    </w:p>
    <w:p w14:paraId="636FF0DE" w14:textId="7C90B213" w:rsidR="00443034" w:rsidRDefault="00443034" w:rsidP="00443034">
      <w:pPr>
        <w:pStyle w:val="Textoindependiente"/>
        <w:numPr>
          <w:ilvl w:val="0"/>
          <w:numId w:val="41"/>
        </w:numPr>
        <w:rPr>
          <w:lang w:val="es-ES_tradnl"/>
        </w:rPr>
      </w:pPr>
      <w:r>
        <w:rPr>
          <w:lang w:val="es-ES_tradnl"/>
        </w:rPr>
        <w:t>Mapa</w:t>
      </w:r>
    </w:p>
    <w:p w14:paraId="560C80B5" w14:textId="6AB05E30" w:rsidR="00443034" w:rsidRDefault="00443034" w:rsidP="00443034">
      <w:pPr>
        <w:pStyle w:val="Textoindependiente"/>
        <w:numPr>
          <w:ilvl w:val="0"/>
          <w:numId w:val="41"/>
        </w:numPr>
        <w:rPr>
          <w:lang w:val="es-ES_tradnl"/>
        </w:rPr>
      </w:pPr>
      <w:r>
        <w:rPr>
          <w:lang w:val="es-ES_tradnl"/>
        </w:rPr>
        <w:t>Mi perfil</w:t>
      </w:r>
    </w:p>
    <w:p w14:paraId="0B1A461C" w14:textId="0281FC27" w:rsidR="00443034" w:rsidRDefault="00443034" w:rsidP="00443034">
      <w:pPr>
        <w:pStyle w:val="Textoindependiente"/>
        <w:numPr>
          <w:ilvl w:val="0"/>
          <w:numId w:val="41"/>
        </w:numPr>
        <w:rPr>
          <w:lang w:val="es-ES_tradnl"/>
        </w:rPr>
      </w:pPr>
      <w:r>
        <w:rPr>
          <w:lang w:val="es-ES_tradnl"/>
        </w:rPr>
        <w:t>Añadir crédito</w:t>
      </w:r>
    </w:p>
    <w:p w14:paraId="4FB31060" w14:textId="06DA4220" w:rsidR="00443034" w:rsidRDefault="00443034" w:rsidP="00443034">
      <w:pPr>
        <w:pStyle w:val="Textoindependiente"/>
        <w:numPr>
          <w:ilvl w:val="0"/>
          <w:numId w:val="41"/>
        </w:numPr>
        <w:rPr>
          <w:lang w:val="es-ES_tradnl"/>
        </w:rPr>
      </w:pPr>
      <w:r>
        <w:rPr>
          <w:lang w:val="es-ES_tradnl"/>
        </w:rPr>
        <w:t>Registro de vehículos</w:t>
      </w:r>
    </w:p>
    <w:p w14:paraId="1FE773F4" w14:textId="55188AE6" w:rsidR="00443034" w:rsidRDefault="00443034" w:rsidP="00443034">
      <w:pPr>
        <w:pStyle w:val="Textoindependiente"/>
        <w:numPr>
          <w:ilvl w:val="0"/>
          <w:numId w:val="41"/>
        </w:numPr>
        <w:rPr>
          <w:lang w:val="es-ES_tradnl"/>
        </w:rPr>
      </w:pPr>
      <w:r>
        <w:rPr>
          <w:lang w:val="es-ES_tradnl"/>
        </w:rPr>
        <w:t>Menú lateral</w:t>
      </w:r>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52B48DB6"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p>
    <w:p w14:paraId="60073BFE" w14:textId="60E284ED" w:rsidR="00443034" w:rsidRDefault="009A2B24" w:rsidP="009602F8">
      <w:pPr>
        <w:pStyle w:val="Textoindependiente"/>
        <w:rPr>
          <w:lang w:val="es-ES_tradnl"/>
        </w:rPr>
      </w:pPr>
      <w:r>
        <w:rPr>
          <w:lang w:val="es-ES_tradnl"/>
        </w:rPr>
        <w:t>Cada módulo implementado dentro de la app sigue este patrón de diseño.</w:t>
      </w:r>
    </w:p>
    <w:p w14:paraId="6D125156" w14:textId="45F6F446" w:rsidR="009A2B24" w:rsidRDefault="009A2B24" w:rsidP="009602F8">
      <w:pPr>
        <w:pStyle w:val="Textoindependiente"/>
        <w:rPr>
          <w:lang w:val="es-ES_tradnl"/>
        </w:rPr>
      </w:pPr>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ViewModel no sabe nada de la vista, es la vista la que contiene este elemento.</w:t>
      </w:r>
    </w:p>
    <w:p w14:paraId="2E05FC78" w14:textId="77777777" w:rsidR="006F0EE6" w:rsidRDefault="006F0EE6" w:rsidP="009602F8">
      <w:pPr>
        <w:pStyle w:val="Textoindependiente"/>
        <w:rPr>
          <w:lang w:val="es-ES_tradnl"/>
        </w:rPr>
      </w:pPr>
    </w:p>
    <w:p w14:paraId="1B31851C" w14:textId="3F56FD5B" w:rsidR="009A2B24"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proofErr w:type="spellStart"/>
      <w:r w:rsidRPr="00BB50FF">
        <w:rPr>
          <w:i/>
          <w:lang w:val="es-ES_tradnl"/>
        </w:rPr>
        <w:t>bindeo</w:t>
      </w:r>
      <w:proofErr w:type="spellEnd"/>
      <w:r>
        <w:rPr>
          <w:lang w:val="es-ES_tradnl"/>
        </w:rPr>
        <w:t xml:space="preserve"> de los datos entre la </w:t>
      </w:r>
      <w:r w:rsidRPr="00BB50FF">
        <w:rPr>
          <w:i/>
          <w:lang w:val="es-ES_tradnl"/>
        </w:rPr>
        <w:t>View</w:t>
      </w:r>
      <w:r>
        <w:rPr>
          <w:lang w:val="es-ES_tradnl"/>
        </w:rPr>
        <w:t xml:space="preserve"> y el </w:t>
      </w:r>
      <w:r w:rsidRPr="00BB50FF">
        <w:rPr>
          <w:i/>
          <w:lang w:val="es-ES_tradnl"/>
        </w:rPr>
        <w:t>ViewModel</w:t>
      </w:r>
      <w:r>
        <w:rPr>
          <w:lang w:val="es-ES_tradnl"/>
        </w:rPr>
        <w:t>.</w:t>
      </w:r>
    </w:p>
    <w:p w14:paraId="07425FE8" w14:textId="42598CE3" w:rsidR="00BB50FF" w:rsidRDefault="00BB50FF" w:rsidP="009602F8">
      <w:pPr>
        <w:pStyle w:val="Textoindependiente"/>
        <w:rPr>
          <w:lang w:val="es-ES_tradnl"/>
        </w:rPr>
      </w:pP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Pr="00BB50FF">
        <w:rPr>
          <w:i/>
          <w:lang w:val="es-ES_tradnl"/>
        </w:rPr>
        <w:t>Label</w:t>
      </w:r>
      <w:r>
        <w:rPr>
          <w:lang w:val="es-ES_tradnl"/>
        </w:rPr>
        <w:t xml:space="preserve"> cambia automáticamente también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5A098937" w:rsidR="00BB50FF" w:rsidRDefault="006F0EE6" w:rsidP="009602F8">
      <w:pPr>
        <w:pStyle w:val="Textoindependiente"/>
        <w:rPr>
          <w:lang w:val="es-ES_tradnl"/>
        </w:rPr>
      </w:pPr>
      <w:r>
        <w:rPr>
          <w:lang w:val="es-ES_tradnl"/>
        </w:rPr>
        <w:t>En la siguiente figura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27538C3E"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4182207F">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15C9B30B" w:rsidR="00BB50FF"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p>
    <w:p w14:paraId="5BC68159" w14:textId="2190D139" w:rsidR="00626DB2" w:rsidRDefault="00626DB2" w:rsidP="009602F8">
      <w:pPr>
        <w:pStyle w:val="Textoindependiente"/>
        <w:rPr>
          <w:lang w:val="es-ES_tradnl"/>
        </w:rPr>
      </w:pPr>
      <w:r>
        <w:rPr>
          <w:lang w:val="es-ES_tradnl"/>
        </w:rPr>
        <w:t xml:space="preserve">Posteriormente dentro de la </w:t>
      </w:r>
      <w:r w:rsidRPr="00626DB2">
        <w:rPr>
          <w:i/>
          <w:lang w:val="es-ES_tradnl"/>
        </w:rPr>
        <w:t>View</w:t>
      </w:r>
      <w:r>
        <w:rPr>
          <w:lang w:val="es-ES_tradnl"/>
        </w:rPr>
        <w:t xml:space="preserve"> se realiza el data binding con el </w:t>
      </w:r>
      <w:r w:rsidRPr="00626DB2">
        <w:rPr>
          <w:i/>
          <w:lang w:val="es-ES_tradnl"/>
        </w:rPr>
        <w:t>ViewModel</w:t>
      </w:r>
      <w:r>
        <w:rPr>
          <w:lang w:val="es-ES_tradnl"/>
        </w:rPr>
        <w:t xml:space="preserve">. La vista es la que notifica al </w:t>
      </w:r>
      <w:r w:rsidRPr="00626DB2">
        <w:rPr>
          <w:i/>
          <w:lang w:val="es-ES_tradnl"/>
        </w:rPr>
        <w:t>ViewModel</w:t>
      </w:r>
      <w:r>
        <w:rPr>
          <w:lang w:val="es-ES_tradnl"/>
        </w:rPr>
        <w:t xml:space="preserve"> de las interacciones del usuario con la misma.</w:t>
      </w:r>
    </w:p>
    <w:p w14:paraId="4BB7348C" w14:textId="053C3C83" w:rsidR="00626DB2" w:rsidRDefault="00626DB2" w:rsidP="009602F8">
      <w:pPr>
        <w:pStyle w:val="Textoindependiente"/>
        <w:rPr>
          <w:lang w:val="es-ES_tradnl"/>
        </w:rPr>
      </w:pPr>
      <w:r>
        <w:rPr>
          <w:lang w:val="es-ES_tradnl"/>
        </w:rPr>
        <w:t xml:space="preserve">El </w:t>
      </w:r>
      <w:r w:rsidRPr="00626DB2">
        <w:rPr>
          <w:i/>
          <w:lang w:val="es-ES_tradnl"/>
        </w:rPr>
        <w:t>ViewModel</w:t>
      </w:r>
      <w:r>
        <w:rPr>
          <w:lang w:val="es-ES_tradnl"/>
        </w:rPr>
        <w:t xml:space="preserve"> contiene al modelo</w:t>
      </w:r>
      <w:r w:rsidR="00541223">
        <w:rPr>
          <w:lang w:val="es-ES_tradnl"/>
        </w:rPr>
        <w:t xml:space="preserve"> donde se encuentran los datos</w:t>
      </w:r>
      <w:r>
        <w:rPr>
          <w:lang w:val="es-ES_tradnl"/>
        </w:rPr>
        <w:t xml:space="preserve"> y al coordinator el cual lo usa para las navegaciones a diferentes módulos.</w:t>
      </w:r>
    </w:p>
    <w:p w14:paraId="7B1DE6F8" w14:textId="5EC41C2E" w:rsidR="00626DB2" w:rsidRDefault="00626DB2" w:rsidP="009602F8">
      <w:pPr>
        <w:pStyle w:val="Textoindependiente"/>
        <w:rPr>
          <w:lang w:val="es-ES_tradnl"/>
        </w:rPr>
      </w:pPr>
      <w:r>
        <w:rPr>
          <w:lang w:val="es-ES_tradnl"/>
        </w:rPr>
        <w:t xml:space="preserve">El </w:t>
      </w:r>
      <w:r w:rsidRPr="008306B4">
        <w:rPr>
          <w:i/>
          <w:lang w:val="es-ES_tradnl"/>
        </w:rPr>
        <w:t>coordinator</w:t>
      </w:r>
      <w:r>
        <w:rPr>
          <w:lang w:val="es-ES_tradnl"/>
        </w:rPr>
        <w:t xml:space="preserve"> cuenta también con la responsabilidad de crear nuevos módulos a la hora de navegar instanciando el </w:t>
      </w:r>
      <w:r w:rsidRPr="008306B4">
        <w:rPr>
          <w:i/>
          <w:lang w:val="es-ES_tradnl"/>
        </w:rPr>
        <w:t>coordinator</w:t>
      </w:r>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3A1C4B78"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150A89EA" w14:textId="44C7BEBA" w:rsidR="009525EE" w:rsidRDefault="009525EE" w:rsidP="009525E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Coordinator</w:t>
      </w:r>
    </w:p>
    <w:p w14:paraId="6A88061F" w14:textId="3DECC4E1" w:rsidR="009525EE" w:rsidRDefault="00BD4D08" w:rsidP="009602F8">
      <w:pPr>
        <w:pStyle w:val="Textoindependiente"/>
        <w:rPr>
          <w:lang w:val="es-ES_tradnl"/>
        </w:rPr>
      </w:pPr>
      <w:r>
        <w:rPr>
          <w:noProof/>
          <w:lang w:val="es-ES_tradnl"/>
        </w:rPr>
        <w:drawing>
          <wp:anchor distT="0" distB="0" distL="114300" distR="114300" simplePos="0" relativeHeight="251684864" behindDoc="0" locked="0" layoutInCell="1" allowOverlap="1" wp14:anchorId="1820FB5C" wp14:editId="3BDB456F">
            <wp:simplePos x="0" y="0"/>
            <wp:positionH relativeFrom="margin">
              <wp:posOffset>-514350</wp:posOffset>
            </wp:positionH>
            <wp:positionV relativeFrom="margin">
              <wp:posOffset>412750</wp:posOffset>
            </wp:positionV>
            <wp:extent cx="7226935" cy="2543175"/>
            <wp:effectExtent l="12700" t="12700" r="12065" b="952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05-26 a las 21.50.42.png"/>
                    <pic:cNvPicPr/>
                  </pic:nvPicPr>
                  <pic:blipFill rotWithShape="1">
                    <a:blip r:embed="rId16">
                      <a:extLst>
                        <a:ext uri="{28A0092B-C50C-407E-A947-70E740481C1C}">
                          <a14:useLocalDpi xmlns:a14="http://schemas.microsoft.com/office/drawing/2010/main" val="0"/>
                        </a:ext>
                      </a:extLst>
                    </a:blip>
                    <a:srcRect l="3292"/>
                    <a:stretch/>
                  </pic:blipFill>
                  <pic:spPr bwMode="auto">
                    <a:xfrm>
                      <a:off x="0" y="0"/>
                      <a:ext cx="7226935" cy="254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A60E17" w14:textId="757D55AA" w:rsidR="00BD4D08" w:rsidRDefault="00BD4D08" w:rsidP="009602F8">
      <w:pPr>
        <w:pStyle w:val="Textoindependiente"/>
        <w:rPr>
          <w:lang w:val="es-ES_tradnl"/>
        </w:rPr>
      </w:pPr>
    </w:p>
    <w:p w14:paraId="644C3F16" w14:textId="02C89E6D" w:rsidR="001C19C9" w:rsidRDefault="001C19C9" w:rsidP="009602F8">
      <w:pPr>
        <w:pStyle w:val="Textoindependiente"/>
        <w:rPr>
          <w:lang w:val="es-ES_tradnl"/>
        </w:rPr>
      </w:pPr>
      <w:r>
        <w:rPr>
          <w:lang w:val="es-ES_tradnl"/>
        </w:rPr>
        <w:t xml:space="preserve">Esta capa se encarga de la creación de la instancia y de las navegaciones. </w:t>
      </w:r>
      <w:r w:rsidR="00BB4DB7">
        <w:rPr>
          <w:lang w:val="es-ES_tradnl"/>
        </w:rPr>
        <w:t xml:space="preserve">Los coordinator cuentan con una función que se encarga de inicializar la </w:t>
      </w:r>
      <w:r w:rsidR="00BB4DB7" w:rsidRPr="006B36AB">
        <w:rPr>
          <w:i/>
          <w:lang w:val="es-ES_tradnl"/>
        </w:rPr>
        <w:t>View</w:t>
      </w:r>
      <w:r w:rsidR="00BB4DB7">
        <w:rPr>
          <w:lang w:val="es-ES_tradnl"/>
        </w:rPr>
        <w:t xml:space="preserve"> y el </w:t>
      </w:r>
      <w:r w:rsidR="00BB4DB7" w:rsidRPr="006B36AB">
        <w:rPr>
          <w:i/>
          <w:lang w:val="es-ES_tradnl"/>
        </w:rPr>
        <w:t>ViewModel</w:t>
      </w:r>
      <w:r w:rsidR="00BB4DB7">
        <w:rPr>
          <w:lang w:val="es-ES_tradnl"/>
        </w:rPr>
        <w:t xml:space="preserve">, y dos funciones ( </w:t>
      </w:r>
      <w:r w:rsidR="00BB4DB7" w:rsidRPr="006B36AB">
        <w:rPr>
          <w:rFonts w:ascii="MS Mincho" w:eastAsia="MS Mincho" w:hAnsi="MS Mincho"/>
          <w:lang w:val="es-ES_tradnl"/>
        </w:rPr>
        <w:t>start()</w:t>
      </w:r>
      <w:r w:rsidR="00BB4DB7">
        <w:rPr>
          <w:lang w:val="es-ES_tradnl"/>
        </w:rPr>
        <w:t xml:space="preserve"> y </w:t>
      </w:r>
      <w:r w:rsidR="00BB4DB7" w:rsidRPr="006B36AB">
        <w:rPr>
          <w:rFonts w:ascii="MS Mincho" w:eastAsia="MS Mincho" w:hAnsi="MS Mincho"/>
          <w:lang w:val="es-ES_tradnl"/>
        </w:rPr>
        <w:t>show()</w:t>
      </w:r>
      <w:r w:rsidR="00BB4DB7">
        <w:rPr>
          <w:lang w:val="es-ES_tradnl"/>
        </w:rPr>
        <w:t xml:space="preserve"> ) que se encargan de </w:t>
      </w:r>
      <w:r w:rsidR="004D4DC6">
        <w:rPr>
          <w:lang w:val="es-ES_tradnl"/>
        </w:rPr>
        <w:t>navegar</w:t>
      </w:r>
      <w:r w:rsidR="0064156A">
        <w:rPr>
          <w:lang w:val="es-ES_tradnl"/>
        </w:rPr>
        <w:t xml:space="preserve"> a</w:t>
      </w:r>
      <w:r w:rsidR="00BB4DB7">
        <w:rPr>
          <w:lang w:val="es-ES_tradnl"/>
        </w:rPr>
        <w:t xml:space="preserve"> la vista.</w:t>
      </w:r>
    </w:p>
    <w:p w14:paraId="150AB696" w14:textId="6F20A243" w:rsidR="009525EE" w:rsidRDefault="009525EE" w:rsidP="009602F8">
      <w:pPr>
        <w:pStyle w:val="Textoindependiente"/>
        <w:rPr>
          <w:lang w:val="es-ES_tradnl"/>
        </w:rPr>
      </w:pPr>
    </w:p>
    <w:p w14:paraId="51FDE092" w14:textId="77777777" w:rsidR="00BD4D08" w:rsidRDefault="00BD4D08" w:rsidP="009602F8">
      <w:pPr>
        <w:pStyle w:val="Textoindependiente"/>
        <w:rPr>
          <w:lang w:val="es-ES_tradnl"/>
        </w:rPr>
      </w:pPr>
    </w:p>
    <w:p w14:paraId="2077C5F0" w14:textId="0AE183E1"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View</w:t>
      </w:r>
    </w:p>
    <w:p w14:paraId="677F79FD" w14:textId="2DF158A9" w:rsidR="009525EE" w:rsidRDefault="009525EE" w:rsidP="009602F8">
      <w:pPr>
        <w:pStyle w:val="Textoindependiente"/>
        <w:rPr>
          <w:lang w:val="es-ES_tradnl"/>
        </w:rPr>
      </w:pPr>
    </w:p>
    <w:p w14:paraId="1EE32862" w14:textId="0B90FB0A" w:rsidR="009525EE" w:rsidRDefault="009525EE" w:rsidP="009602F8">
      <w:pPr>
        <w:pStyle w:val="Textoindependiente"/>
        <w:rPr>
          <w:lang w:val="es-ES_tradnl"/>
        </w:rPr>
      </w:pPr>
    </w:p>
    <w:p w14:paraId="70ACFE49" w14:textId="5CDEAF90"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r w:rsidR="00BD4D08">
        <w:rPr>
          <w:lang w:val="es-ES_tradnl"/>
        </w:rPr>
        <w:t>ViewModel</w:t>
      </w:r>
    </w:p>
    <w:p w14:paraId="53FB7464" w14:textId="7FC56E31" w:rsidR="009525EE" w:rsidRDefault="009525EE" w:rsidP="009602F8">
      <w:pPr>
        <w:pStyle w:val="Textoindependiente"/>
        <w:rPr>
          <w:lang w:val="es-ES_tradnl"/>
        </w:rPr>
      </w:pPr>
    </w:p>
    <w:p w14:paraId="5421593E" w14:textId="1E697AB7" w:rsidR="00BD4D08" w:rsidRDefault="00BD4D08" w:rsidP="009602F8">
      <w:pPr>
        <w:pStyle w:val="Textoindependiente"/>
        <w:rPr>
          <w:lang w:val="es-ES_tradnl"/>
        </w:rPr>
      </w:pPr>
    </w:p>
    <w:p w14:paraId="3394F1ED" w14:textId="2936725E" w:rsidR="00BD4D08" w:rsidRDefault="00BD4D08" w:rsidP="00BD4D08">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Model</w:t>
      </w:r>
    </w:p>
    <w:p w14:paraId="4F957421" w14:textId="088D07EA" w:rsidR="00BD4D08" w:rsidRDefault="00BD4D08" w:rsidP="009602F8">
      <w:pPr>
        <w:pStyle w:val="Textoindependiente"/>
        <w:rPr>
          <w:lang w:val="es-ES_tradnl"/>
        </w:rPr>
      </w:pPr>
    </w:p>
    <w:p w14:paraId="25753FD3" w14:textId="77777777" w:rsidR="00BD4D08" w:rsidRDefault="00BD4D08" w:rsidP="009602F8">
      <w:pPr>
        <w:pStyle w:val="Textoindependiente"/>
        <w:rPr>
          <w:lang w:val="es-ES_tradnl"/>
        </w:rPr>
      </w:pPr>
    </w:p>
    <w:p w14:paraId="7205BBF3" w14:textId="77777777" w:rsidR="00BB50FF" w:rsidRPr="003E7FE7" w:rsidRDefault="00BB50FF" w:rsidP="009602F8">
      <w:pPr>
        <w:pStyle w:val="Textoindependiente"/>
        <w:rPr>
          <w:lang w:val="es-ES_tradnl"/>
        </w:rPr>
      </w:pPr>
    </w:p>
    <w:p w14:paraId="73D9158C" w14:textId="64047958" w:rsidR="009602F8" w:rsidRDefault="00BD0141" w:rsidP="00017398">
      <w:pPr>
        <w:pStyle w:val="Ttulo2"/>
        <w:rPr>
          <w:lang w:val="es-ES_tradnl"/>
        </w:rPr>
      </w:pPr>
      <w:bookmarkStart w:id="544" w:name="_Toc9205725"/>
      <w:r w:rsidRPr="00283436">
        <w:rPr>
          <w:lang w:val="es-ES_tradnl"/>
        </w:rPr>
        <w:t>Herramientas de conexiones</w:t>
      </w:r>
      <w:bookmarkEnd w:id="544"/>
    </w:p>
    <w:p w14:paraId="088DC47C" w14:textId="1511DFB9" w:rsidR="00283436" w:rsidRPr="00283436" w:rsidRDefault="00283436" w:rsidP="00283436">
      <w:pPr>
        <w:pStyle w:val="Textoindependiente"/>
        <w:rPr>
          <w:lang w:val="es-ES_tradnl"/>
        </w:rPr>
      </w:pPr>
    </w:p>
    <w:p w14:paraId="38C18A08" w14:textId="2E90D1B6" w:rsidR="009602F8" w:rsidRDefault="00283436" w:rsidP="00283436">
      <w:pPr>
        <w:ind w:firstLine="720"/>
        <w:rPr>
          <w:lang w:val="es-ES_tradnl"/>
        </w:rPr>
      </w:pPr>
      <w:r>
        <w:rPr>
          <w:lang w:val="es-ES_tradnl"/>
        </w:rPr>
        <w:t xml:space="preserve">Tal y como se explica previamente las herramientas de conexiones que se han empleado para conectar el </w:t>
      </w:r>
      <w:r w:rsidRPr="00283436">
        <w:rPr>
          <w:i/>
          <w:lang w:val="es-ES_tradnl"/>
        </w:rPr>
        <w:t>Front-end</w:t>
      </w:r>
      <w:r>
        <w:rPr>
          <w:lang w:val="es-ES_tradnl"/>
        </w:rPr>
        <w:t xml:space="preserve"> con el </w:t>
      </w:r>
      <w:r w:rsidRPr="00283436">
        <w:rPr>
          <w:i/>
          <w:lang w:val="es-ES_tradnl"/>
        </w:rPr>
        <w:t>Back-end</w:t>
      </w:r>
      <w:r>
        <w:rPr>
          <w:lang w:val="es-ES_tradnl"/>
        </w:rPr>
        <w:t xml:space="preserve"> son Infura y Web3.</w:t>
      </w:r>
    </w:p>
    <w:p w14:paraId="040A4330" w14:textId="1181E0EA" w:rsidR="00BD1907" w:rsidRDefault="00283436" w:rsidP="00283436">
      <w:pPr>
        <w:rPr>
          <w:lang w:val="es-ES_tradnl"/>
        </w:rPr>
      </w:pPr>
      <w:r>
        <w:rPr>
          <w:lang w:val="es-ES_tradnl"/>
        </w:rPr>
        <w:t>Estas dos herramientas son necesarias para la comunicación con el Smart contract desplegado, pero cada una tiene su función dentro del proyecto.</w:t>
      </w:r>
      <w:r w:rsidR="00143875">
        <w:rPr>
          <w:lang w:val="es-ES_tradnl"/>
        </w:rPr>
        <w:t xml:space="preserve"> </w:t>
      </w:r>
    </w:p>
    <w:p w14:paraId="696FC5A7" w14:textId="77777777" w:rsidR="004B3213" w:rsidRDefault="00143875" w:rsidP="00283436">
      <w:pPr>
        <w:rPr>
          <w:lang w:val="es-ES_tradnl"/>
        </w:rPr>
      </w:pPr>
      <w:r>
        <w:rPr>
          <w:lang w:val="es-ES_tradnl"/>
        </w:rPr>
        <w:t xml:space="preserve">A pesar de que aparezcan en la misma sección en la figura de la arquitectura global Web3 podría incluirse en la parte de </w:t>
      </w:r>
      <w:r w:rsidRPr="00143875">
        <w:rPr>
          <w:i/>
          <w:lang w:val="es-ES_tradnl"/>
        </w:rPr>
        <w:t>front-end</w:t>
      </w:r>
      <w:r>
        <w:rPr>
          <w:lang w:val="es-ES_tradnl"/>
        </w:rPr>
        <w:t xml:space="preserve"> ya que se implementa dentro de la app y apunta a Infura para poder conectarse a la </w:t>
      </w:r>
      <w:r w:rsidRPr="00143875">
        <w:rPr>
          <w:i/>
          <w:lang w:val="es-ES_tradnl"/>
        </w:rPr>
        <w:t>blockchain</w:t>
      </w:r>
      <w:r>
        <w:rPr>
          <w:lang w:val="es-ES_tradnl"/>
        </w:rPr>
        <w:t>.</w:t>
      </w:r>
      <w:r w:rsidR="00BD1907">
        <w:rPr>
          <w:lang w:val="es-ES_tradnl"/>
        </w:rPr>
        <w:t xml:space="preserve"> </w:t>
      </w:r>
    </w:p>
    <w:p w14:paraId="2C084505" w14:textId="4B53D06D" w:rsidR="00283436" w:rsidRDefault="00BD1907" w:rsidP="00283436">
      <w:pPr>
        <w:rPr>
          <w:lang w:val="es-ES_tradnl"/>
        </w:rPr>
      </w:pPr>
      <w:r>
        <w:rPr>
          <w:lang w:val="es-ES_tradnl"/>
        </w:rPr>
        <w:t xml:space="preserve">Estas dos herramientas cumplen una función importantísima dentro del proyecto CarChain ya que son las que hacen posible comunicación de la parte de </w:t>
      </w:r>
      <w:r w:rsidRPr="00BD1907">
        <w:rPr>
          <w:i/>
          <w:lang w:val="es-ES_tradnl"/>
        </w:rPr>
        <w:t xml:space="preserve">front-end </w:t>
      </w:r>
      <w:r>
        <w:rPr>
          <w:lang w:val="es-ES_tradnl"/>
        </w:rPr>
        <w:t xml:space="preserve">con la parte de </w:t>
      </w:r>
      <w:r w:rsidRPr="00BD1907">
        <w:rPr>
          <w:i/>
          <w:lang w:val="es-ES_tradnl"/>
        </w:rPr>
        <w:t>back-end</w:t>
      </w:r>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283436">
      <w:pPr>
        <w:pStyle w:val="Ttulo3"/>
        <w:rPr>
          <w:lang w:val="es-ES_tradnl"/>
        </w:rPr>
      </w:pPr>
      <w:r>
        <w:rPr>
          <w:lang w:val="es-ES_tradnl"/>
        </w:rPr>
        <w:lastRenderedPageBreak/>
        <w:t>Infura</w:t>
      </w:r>
    </w:p>
    <w:p w14:paraId="50282E6C" w14:textId="77777777" w:rsidR="009A428E" w:rsidRDefault="00283436" w:rsidP="009A428E">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69D80A23" w:rsidR="009A428E" w:rsidRDefault="009A428E" w:rsidP="00283436">
      <w:pPr>
        <w:rPr>
          <w:lang w:val="es-ES_tradnl"/>
        </w:rPr>
      </w:pPr>
      <w:r>
        <w:rPr>
          <w:lang w:val="es-ES_tradnl"/>
        </w:rPr>
        <w:t xml:space="preserve">Está formada por una colección de nodos completos de Ethereum que permite a los desarrolladores conectarse a través de su interfaz o su API. Para poder utilizarlo es necesario crear una cuenta y crear un proyecto. Al crear un proyecto ofrece diferentes </w:t>
      </w:r>
      <w:r w:rsidRPr="009A428E">
        <w:rPr>
          <w:i/>
          <w:lang w:val="es-ES_tradnl"/>
        </w:rPr>
        <w:t>endpoints</w:t>
      </w:r>
      <w:r>
        <w:rPr>
          <w:lang w:val="es-ES_tradnl"/>
        </w:rPr>
        <w:t xml:space="preserve"> y </w:t>
      </w:r>
      <w:r w:rsidRPr="009A428E">
        <w:rPr>
          <w:i/>
          <w:lang w:val="es-ES_tradnl"/>
        </w:rPr>
        <w:t>tokens</w:t>
      </w:r>
      <w:r>
        <w:rPr>
          <w:lang w:val="es-ES_tradnl"/>
        </w:rPr>
        <w:t xml:space="preserve"> para conectarse con las distintas </w:t>
      </w:r>
      <w:r w:rsidRPr="009A428E">
        <w:rPr>
          <w:i/>
          <w:lang w:val="es-ES_tradnl"/>
        </w:rPr>
        <w:t>blockchains</w:t>
      </w:r>
      <w:r>
        <w:rPr>
          <w:lang w:val="es-ES_tradnl"/>
        </w:rPr>
        <w:t xml:space="preserve"> de Ethereum.</w:t>
      </w:r>
    </w:p>
    <w:p w14:paraId="2009E2CB" w14:textId="77777777" w:rsidR="009A428E" w:rsidRDefault="009A428E" w:rsidP="00283436">
      <w:pPr>
        <w:rPr>
          <w:lang w:val="es-ES_tradnl"/>
        </w:rPr>
      </w:pPr>
    </w:p>
    <w:p w14:paraId="755037FA" w14:textId="77777777" w:rsidR="009A428E" w:rsidRDefault="009A428E" w:rsidP="00283436">
      <w:pPr>
        <w:rPr>
          <w:lang w:val="es-ES_tradnl"/>
        </w:rPr>
      </w:pPr>
      <w:r>
        <w:rPr>
          <w:lang w:val="es-ES_tradnl"/>
        </w:rPr>
        <w:t>Cuenta con un panel de estadísticas en las que se puede ver la interacción con el proyecto, asociado comúnmente a un Smart contract.</w:t>
      </w:r>
    </w:p>
    <w:p w14:paraId="23C8CFC9" w14:textId="364E45D0" w:rsidR="009A428E" w:rsidRDefault="009A428E" w:rsidP="00283436">
      <w:pPr>
        <w:rPr>
          <w:lang w:val="es-ES_tradnl"/>
        </w:rPr>
      </w:pPr>
      <w:r>
        <w:rPr>
          <w:lang w:val="es-ES_tradnl"/>
        </w:rPr>
        <w:t>En la siguiente figura se muestra una captura de las estadísticas de Infura del proyecto CarChain.</w:t>
      </w:r>
    </w:p>
    <w:p w14:paraId="73D8FBA6" w14:textId="663B0D42" w:rsidR="009A428E" w:rsidRDefault="009A428E" w:rsidP="00283436">
      <w:pPr>
        <w:rPr>
          <w:lang w:val="es-ES_tradnl"/>
        </w:rPr>
      </w:pPr>
    </w:p>
    <w:p w14:paraId="2D543BDB" w14:textId="69070531" w:rsidR="009A428E" w:rsidRPr="00993186" w:rsidRDefault="009A428E" w:rsidP="009A428E">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5423B">
        <w:rPr>
          <w:noProof/>
        </w:rPr>
        <w:t>2</w:t>
      </w:r>
      <w:r w:rsidRPr="0094773E">
        <w:rPr>
          <w:lang w:val="es-ES_tradnl"/>
        </w:rPr>
        <w:fldChar w:fldCharType="end"/>
      </w:r>
      <w:r>
        <w:rPr>
          <w:lang w:val="es-ES_tradnl"/>
        </w:rPr>
        <w:t xml:space="preserve"> Interfaz de</w:t>
      </w:r>
      <w:r w:rsidRPr="00970324">
        <w:t xml:space="preserve"> </w:t>
      </w:r>
      <w:r w:rsidR="00F5423B">
        <w:t>Infura, estadísticas de interacciones con el Smart Contract</w:t>
      </w:r>
    </w:p>
    <w:p w14:paraId="13891A53" w14:textId="1126C019" w:rsidR="009A428E" w:rsidRPr="00F25159" w:rsidRDefault="009A428E" w:rsidP="009A428E">
      <w:pPr>
        <w:rPr>
          <w:lang w:val="es-ES_tradnl"/>
        </w:rPr>
      </w:pPr>
    </w:p>
    <w:p w14:paraId="027883DB" w14:textId="6E28D4A4" w:rsidR="009A428E" w:rsidRDefault="00EF166F" w:rsidP="00283436">
      <w:pPr>
        <w:rPr>
          <w:lang w:val="es-ES_tradnl"/>
        </w:rPr>
      </w:pPr>
      <w:r>
        <w:rPr>
          <w:noProof/>
          <w:lang w:val="es-ES_tradnl"/>
        </w:rPr>
        <w:lastRenderedPageBreak/>
        <w:drawing>
          <wp:anchor distT="0" distB="0" distL="114300" distR="114300" simplePos="0" relativeHeight="251667456" behindDoc="0" locked="0" layoutInCell="1" allowOverlap="1" wp14:anchorId="56A39750" wp14:editId="38CCF916">
            <wp:simplePos x="0" y="0"/>
            <wp:positionH relativeFrom="margin">
              <wp:posOffset>-375285</wp:posOffset>
            </wp:positionH>
            <wp:positionV relativeFrom="margin">
              <wp:posOffset>3361296</wp:posOffset>
            </wp:positionV>
            <wp:extent cx="6795135" cy="2369185"/>
            <wp:effectExtent l="12700" t="12700" r="12065" b="1841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9-05-09 a las 10.42.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95135" cy="236918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noProof/>
          <w:lang w:val="es-ES_tradnl"/>
        </w:rPr>
        <w:drawing>
          <wp:anchor distT="0" distB="0" distL="114300" distR="114300" simplePos="0" relativeHeight="251666432" behindDoc="0" locked="0" layoutInCell="1" allowOverlap="1" wp14:anchorId="22AA273F" wp14:editId="534928B4">
            <wp:simplePos x="0" y="0"/>
            <wp:positionH relativeFrom="margin">
              <wp:posOffset>-502804</wp:posOffset>
            </wp:positionH>
            <wp:positionV relativeFrom="margin">
              <wp:posOffset>12611</wp:posOffset>
            </wp:positionV>
            <wp:extent cx="7125970" cy="3193415"/>
            <wp:effectExtent l="12700" t="12700" r="11430" b="698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 de pantalla 2019-05-09 a las 10.41.4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8F34B13" w14:textId="77777777" w:rsidR="00EF166F" w:rsidRDefault="00EF166F" w:rsidP="00283436">
      <w:pPr>
        <w:rPr>
          <w:lang w:val="es-ES_tradnl"/>
        </w:rPr>
      </w:pPr>
    </w:p>
    <w:p w14:paraId="2CEE81B9" w14:textId="00A3A83B" w:rsidR="00EF166F"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p>
    <w:p w14:paraId="16898047" w14:textId="097269C3" w:rsidR="009A428E" w:rsidRDefault="009534FF" w:rsidP="00283436">
      <w:pPr>
        <w:rPr>
          <w:lang w:val="es-ES_tradnl"/>
        </w:rPr>
      </w:pPr>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3399B7BF" w14:textId="6ED15E46"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lastRenderedPageBreak/>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p>
    <w:p w14:paraId="711A862F" w14:textId="66210F34"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ins w:id="545" w:author="Pablo Blanco Peris" w:date="2019-05-30T15:23:00Z">
        <w:r w:rsidR="00382C27">
          <w:rPr>
            <w:lang w:val="es-ES_tradnl"/>
          </w:rPr>
          <w:instrText xml:space="preserve"> ADDIN ZOTERO_ITEM CSL_CITATION {"citationID":"jMyhXuqT","properties":{"formattedCitation":"[35]","plainCitation":"[35]","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ins>
      <w:del w:id="546" w:author="Pablo Blanco Peris" w:date="2019-05-30T15:21:00Z">
        <w:r w:rsidR="002B2A99" w:rsidDel="00382C27">
          <w:rPr>
            <w:lang w:val="es-ES_tradnl"/>
          </w:rPr>
          <w:delInstrText xml:space="preserve"> ADDIN ZOTERO_ITEM CSL_CITATION {"citationID":"jMyhXuqT","properties":{"formattedCitation":"[33]","plainCitation":"[33]","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delInstrText>
        </w:r>
      </w:del>
      <w:r w:rsidR="002F1C5F">
        <w:rPr>
          <w:lang w:val="es-ES_tradnl"/>
        </w:rPr>
        <w:fldChar w:fldCharType="separate"/>
      </w:r>
      <w:ins w:id="547" w:author="Pablo Blanco Peris" w:date="2019-05-30T15:23:00Z">
        <w:r w:rsidR="00382C27">
          <w:rPr>
            <w:noProof/>
            <w:lang w:val="es-ES_tradnl"/>
          </w:rPr>
          <w:t>[35]</w:t>
        </w:r>
      </w:ins>
      <w:del w:id="548" w:author="Pablo Blanco Peris" w:date="2019-05-30T15:21:00Z">
        <w:r w:rsidR="002B2A99" w:rsidRPr="00382C27" w:rsidDel="00382C27">
          <w:rPr>
            <w:noProof/>
            <w:lang w:val="es-ES_tradnl"/>
            <w:rPrChange w:id="549" w:author="Pablo Blanco Peris" w:date="2019-05-30T15:23:00Z">
              <w:rPr>
                <w:noProof/>
                <w:lang w:val="es-ES_tradnl"/>
              </w:rPr>
            </w:rPrChange>
          </w:rPr>
          <w:delText>[33]</w:delText>
        </w:r>
      </w:del>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D52406">
      <w:pPr>
        <w:pStyle w:val="Ttulo3"/>
        <w:rPr>
          <w:lang w:val="es-ES_tradnl"/>
        </w:rPr>
      </w:pPr>
      <w:r>
        <w:rPr>
          <w:lang w:val="es-ES_tradnl"/>
        </w:rPr>
        <w:t>Web3</w:t>
      </w:r>
    </w:p>
    <w:p w14:paraId="2FE2DAE2" w14:textId="7ADCF392" w:rsidR="00D52406" w:rsidRDefault="00D52406" w:rsidP="009602F8">
      <w:pPr>
        <w:pStyle w:val="Textoindependiente"/>
        <w:rPr>
          <w:lang w:val="es-ES_tradnl"/>
        </w:rPr>
      </w:pPr>
      <w:r>
        <w:rPr>
          <w:lang w:val="es-ES_tradnl"/>
        </w:rPr>
        <w:t>Esta herramienta podría tratarse prácticamente en la parte de front-end ya que realmente se encuentra incrustada en el proyecto de la app móvil.</w:t>
      </w:r>
      <w:r w:rsidR="00485065">
        <w:rPr>
          <w:lang w:val="es-ES_tradnl"/>
        </w:rPr>
        <w:t xml:space="preserve"> Web3 es un </w:t>
      </w:r>
      <w:r w:rsidR="00485065" w:rsidRPr="00485065">
        <w:rPr>
          <w:i/>
          <w:lang w:val="es-ES_tradnl"/>
        </w:rPr>
        <w:t>framework</w:t>
      </w:r>
      <w:r w:rsidR="00485065">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sidR="00485065">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sidR="00485065">
        <w:rPr>
          <w:lang w:val="es-ES_tradnl"/>
        </w:rPr>
        <w:fldChar w:fldCharType="separate"/>
      </w:r>
      <w:r w:rsidR="00485065">
        <w:rPr>
          <w:noProof/>
          <w:lang w:val="es-ES_tradnl"/>
        </w:rPr>
        <w:t>[33]</w:t>
      </w:r>
      <w:r w:rsidR="00485065">
        <w:rPr>
          <w:lang w:val="es-ES_tradnl"/>
        </w:rPr>
        <w:fldChar w:fldCharType="end"/>
      </w:r>
      <w:r w:rsidR="00485065">
        <w:rPr>
          <w:lang w:val="es-ES_tradnl"/>
        </w:rPr>
        <w:t>.</w:t>
      </w:r>
    </w:p>
    <w:p w14:paraId="3C316A27" w14:textId="5193CCF8" w:rsidR="00D52406" w:rsidRDefault="00D52406" w:rsidP="009602F8">
      <w:pPr>
        <w:pStyle w:val="Textoindependiente"/>
        <w:rPr>
          <w:lang w:val="es-ES_tradnl"/>
        </w:rPr>
      </w:pPr>
    </w:p>
    <w:p w14:paraId="2E2B25EE" w14:textId="5D23E808"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ins w:id="550" w:author="Pablo Blanco Peris" w:date="2019-05-30T15:23:00Z">
        <w:r w:rsidR="00382C27">
          <w:rPr>
            <w:lang w:val="es-ES_tradnl"/>
          </w:rPr>
          <w:instrText xml:space="preserve"> ADDIN ZOTERO_ITEM CSL_CITATION {"citationID":"lgnNNO5S","properties":{"formattedCitation":"[37]","plainCitation":"[37]","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ins>
      <w:del w:id="551" w:author="Pablo Blanco Peris" w:date="2019-05-30T15:21:00Z">
        <w:r w:rsidR="002B2A99" w:rsidDel="00382C27">
          <w:rPr>
            <w:lang w:val="es-ES_tradnl"/>
          </w:rPr>
          <w:delInstrText xml:space="preserve"> ADDIN ZOTERO_ITEM CSL_CITATION {"citationID":"lgnNNO5S","properties":{"formattedCitation":"[35]","plainCitation":"[35]","noteIndex":0},"citationItems":[{"id":91,"uris":["http://zotero.org/users/local/uCH1cRjK/items/TJIF6QS3"],"uri":["http://zotero.org/users/local/uCH1cRjK/items/TJIF6QS3"],"itemData":{"id":91,"type":"webpage","title":"CocoaPods.org","URL":"https://cocoapods.org/","accessed":{"date-parts":[["2019",5,25]]}}}],"schema":"https://github.com/citation-style-language/schema/raw/master/csl-citation.json"} </w:delInstrText>
        </w:r>
      </w:del>
      <w:r w:rsidR="006B2BEA">
        <w:rPr>
          <w:lang w:val="es-ES_tradnl"/>
        </w:rPr>
        <w:fldChar w:fldCharType="separate"/>
      </w:r>
      <w:ins w:id="552" w:author="Pablo Blanco Peris" w:date="2019-05-30T15:23:00Z">
        <w:r w:rsidR="00382C27">
          <w:rPr>
            <w:noProof/>
            <w:lang w:val="es-ES_tradnl"/>
          </w:rPr>
          <w:t>[37]</w:t>
        </w:r>
      </w:ins>
      <w:del w:id="553" w:author="Pablo Blanco Peris" w:date="2019-05-30T15:21:00Z">
        <w:r w:rsidR="002B2A99" w:rsidRPr="00382C27" w:rsidDel="00382C27">
          <w:rPr>
            <w:noProof/>
            <w:lang w:val="es-ES_tradnl"/>
            <w:rPrChange w:id="554" w:author="Pablo Blanco Peris" w:date="2019-05-30T15:23:00Z">
              <w:rPr>
                <w:noProof/>
                <w:lang w:val="es-ES_tradnl"/>
              </w:rPr>
            </w:rPrChange>
          </w:rPr>
          <w:delText>[35]</w:delText>
        </w:r>
      </w:del>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ins w:id="555" w:author="Pablo Blanco Peris" w:date="2019-05-30T15:23:00Z">
        <w:r w:rsidR="00382C27">
          <w:rPr>
            <w:lang w:val="es-ES_tradnl"/>
          </w:rPr>
          <w:instrText xml:space="preserve"> ADDIN ZOTERO_ITEM CSL_CITATION {"citationID":"bxyJyPN5","properties":{"formattedCitation":"[38]","plainCitation":"[38]","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ins>
      <w:del w:id="556" w:author="Pablo Blanco Peris" w:date="2019-05-30T15:21:00Z">
        <w:r w:rsidR="002B2A99" w:rsidDel="00382C27">
          <w:rPr>
            <w:lang w:val="es-ES_tradnl"/>
          </w:rPr>
          <w:delInstrText xml:space="preserve"> ADDIN ZOTERO_ITEM CSL_CITATION {"citationID":"bxyJyPN5","properties":{"formattedCitation":"[36]","plainCitation":"[36]","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delInstrText>
        </w:r>
      </w:del>
      <w:r w:rsidR="006B2BEA">
        <w:rPr>
          <w:lang w:val="es-ES_tradnl"/>
        </w:rPr>
        <w:fldChar w:fldCharType="separate"/>
      </w:r>
      <w:ins w:id="557" w:author="Pablo Blanco Peris" w:date="2019-05-30T15:23:00Z">
        <w:r w:rsidR="00382C27">
          <w:rPr>
            <w:noProof/>
            <w:lang w:val="es-ES_tradnl"/>
          </w:rPr>
          <w:t>[38]</w:t>
        </w:r>
      </w:ins>
      <w:del w:id="558" w:author="Pablo Blanco Peris" w:date="2019-05-30T15:21:00Z">
        <w:r w:rsidR="002B2A99" w:rsidRPr="00382C27" w:rsidDel="00382C27">
          <w:rPr>
            <w:noProof/>
            <w:lang w:val="es-ES_tradnl"/>
            <w:rPrChange w:id="559" w:author="Pablo Blanco Peris" w:date="2019-05-30T15:23:00Z">
              <w:rPr>
                <w:noProof/>
                <w:lang w:val="es-ES_tradnl"/>
              </w:rPr>
            </w:rPrChange>
          </w:rPr>
          <w:delText>[36]</w:delText>
        </w:r>
      </w:del>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ins w:id="560" w:author="Pablo Blanco Peris" w:date="2019-05-30T15:23:00Z">
        <w:r w:rsidR="00382C27">
          <w:rPr>
            <w:lang w:val="es-ES_tradnl"/>
          </w:rPr>
          <w:instrText xml:space="preserve"> ADDIN ZOTERO_ITEM CSL_CITATION {"citationID":"am0XLjoz","properties":{"formattedCitation":"[39]","plainCitation":"[39]","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ins>
      <w:del w:id="561" w:author="Pablo Blanco Peris" w:date="2019-05-30T15:21:00Z">
        <w:r w:rsidR="002B2A99" w:rsidDel="00382C27">
          <w:rPr>
            <w:lang w:val="es-ES_tradnl"/>
          </w:rPr>
          <w:delInstrText xml:space="preserve"> ADDIN ZOTERO_ITEM CSL_CITATION {"citationID":"am0XLjoz","properties":{"formattedCitation":"[37]","plainCitation":"[37]","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delInstrText>
        </w:r>
      </w:del>
      <w:r w:rsidR="006B2BEA">
        <w:rPr>
          <w:lang w:val="es-ES_tradnl"/>
        </w:rPr>
        <w:fldChar w:fldCharType="separate"/>
      </w:r>
      <w:ins w:id="562" w:author="Pablo Blanco Peris" w:date="2019-05-30T15:23:00Z">
        <w:r w:rsidR="00382C27">
          <w:rPr>
            <w:noProof/>
            <w:lang w:val="es-ES_tradnl"/>
          </w:rPr>
          <w:t>[39]</w:t>
        </w:r>
      </w:ins>
      <w:del w:id="563" w:author="Pablo Blanco Peris" w:date="2019-05-30T15:21:00Z">
        <w:r w:rsidR="002B2A99" w:rsidRPr="00382C27" w:rsidDel="00382C27">
          <w:rPr>
            <w:noProof/>
            <w:lang w:val="es-ES_tradnl"/>
            <w:rPrChange w:id="564" w:author="Pablo Blanco Peris" w:date="2019-05-30T15:23:00Z">
              <w:rPr>
                <w:noProof/>
                <w:lang w:val="es-ES_tradnl"/>
              </w:rPr>
            </w:rPrChange>
          </w:rPr>
          <w:delText>[37]</w:delText>
        </w:r>
      </w:del>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3168DB9B" w:rsidR="00A42A0C"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éste necesita de otros frameworks para poder compilarse y ejecutarse correctamente.</w:t>
      </w:r>
    </w:p>
    <w:p w14:paraId="1EBD86FA" w14:textId="0201EA6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5E2C55C2" w:rsidR="0072600F" w:rsidRDefault="0072600F" w:rsidP="0072600F">
      <w:pPr>
        <w:pStyle w:val="Textoindependiente"/>
        <w:numPr>
          <w:ilvl w:val="0"/>
          <w:numId w:val="40"/>
        </w:numPr>
        <w:rPr>
          <w:lang w:val="es-ES_tradnl"/>
        </w:rPr>
      </w:pPr>
      <w:r>
        <w:rPr>
          <w:lang w:val="es-ES_tradnl"/>
        </w:rPr>
        <w:t>Podfile: fichero que gestiona Cocoapods</w:t>
      </w:r>
    </w:p>
    <w:p w14:paraId="65E2E4FE" w14:textId="365F6872" w:rsidR="0072600F" w:rsidRDefault="0072600F" w:rsidP="0072600F">
      <w:pPr>
        <w:pStyle w:val="Textoindependiente"/>
        <w:numPr>
          <w:ilvl w:val="0"/>
          <w:numId w:val="40"/>
        </w:numPr>
        <w:rPr>
          <w:lang w:val="es-ES_tradnl"/>
        </w:rPr>
      </w:pPr>
      <w:r>
        <w:rPr>
          <w:lang w:val="es-ES_tradnl"/>
        </w:rPr>
        <w:t>Cartfile: necesario para Carthage</w:t>
      </w:r>
    </w:p>
    <w:p w14:paraId="0536BDED" w14:textId="2312D53D" w:rsidR="0072600F" w:rsidRPr="00D14574" w:rsidRDefault="0072600F" w:rsidP="0072600F">
      <w:pPr>
        <w:pStyle w:val="Textoindependiente"/>
        <w:numPr>
          <w:ilvl w:val="0"/>
          <w:numId w:val="40"/>
        </w:numPr>
        <w:rPr>
          <w:lang w:val="en-US"/>
        </w:rPr>
      </w:pPr>
      <w:r w:rsidRPr="0072600F">
        <w:rPr>
          <w:lang w:val="en-US"/>
        </w:rPr>
        <w:t xml:space="preserve">Package.swift: </w:t>
      </w:r>
      <w:proofErr w:type="spellStart"/>
      <w:r w:rsidRPr="00C216AA">
        <w:rPr>
          <w:lang w:val="en-US"/>
          <w:rPrChange w:id="565" w:author="ADRIAN RIESCO RODRIGUEZ" w:date="2019-05-30T10:46:00Z">
            <w:rPr>
              <w:lang w:val="es-ES_tradnl"/>
            </w:rPr>
          </w:rPrChange>
        </w:rPr>
        <w:t>archivo</w:t>
      </w:r>
      <w:proofErr w:type="spellEnd"/>
      <w:r w:rsidRPr="00C216AA">
        <w:rPr>
          <w:lang w:val="en-US"/>
          <w:rPrChange w:id="566" w:author="ADRIAN RIESCO RODRIGUEZ" w:date="2019-05-30T10:46:00Z">
            <w:rPr>
              <w:lang w:val="es-ES_tradnl"/>
            </w:rPr>
          </w:rPrChange>
        </w:rPr>
        <w:t xml:space="preserve"> que </w:t>
      </w:r>
      <w:proofErr w:type="spellStart"/>
      <w:r w:rsidRPr="00C216AA">
        <w:rPr>
          <w:lang w:val="en-US"/>
          <w:rPrChange w:id="567" w:author="ADRIAN RIESCO RODRIGUEZ" w:date="2019-05-30T10:46:00Z">
            <w:rPr>
              <w:lang w:val="es-ES_tradnl"/>
            </w:rPr>
          </w:rPrChange>
        </w:rPr>
        <w:t>maneja</w:t>
      </w:r>
      <w:proofErr w:type="spellEnd"/>
      <w:r w:rsidRPr="00C216AA">
        <w:rPr>
          <w:lang w:val="en-US"/>
          <w:rPrChange w:id="568" w:author="ADRIAN RIESCO RODRIGUEZ" w:date="2019-05-30T10:46:00Z">
            <w:rPr>
              <w:lang w:val="es-ES_tradnl"/>
            </w:rPr>
          </w:rPrChange>
        </w:rPr>
        <w:t xml:space="preserve"> Swift Package Manager</w:t>
      </w:r>
    </w:p>
    <w:p w14:paraId="248B51F7" w14:textId="0FD42B2E" w:rsidR="00D14574" w:rsidRPr="00C216AA" w:rsidRDefault="00D14574" w:rsidP="00D14574">
      <w:pPr>
        <w:pStyle w:val="Textoindependiente"/>
        <w:rPr>
          <w:lang w:val="en-US"/>
          <w:rPrChange w:id="569" w:author="ADRIAN RIESCO RODRIGUEZ" w:date="2019-05-30T10:46:00Z">
            <w:rPr>
              <w:lang w:val="es-ES_tradnl"/>
            </w:rPr>
          </w:rPrChange>
        </w:rPr>
      </w:pPr>
    </w:p>
    <w:p w14:paraId="0B77ABD7" w14:textId="657C71FF"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5501AD">
        <w:rPr>
          <w:lang w:val="es-ES_tradnl"/>
        </w:rPr>
        <w:t>Podfile</w:t>
      </w:r>
    </w:p>
    <w:p w14:paraId="722E2B09" w14:textId="77777777" w:rsidR="005501AD" w:rsidRPr="005501AD" w:rsidRDefault="005501AD" w:rsidP="005501AD">
      <w:pPr>
        <w:rPr>
          <w:lang w:val="es-ES_tradnl"/>
        </w:rPr>
      </w:pPr>
    </w:p>
    <w:p w14:paraId="1604669F" w14:textId="339F4B99" w:rsidR="005501AD" w:rsidRPr="005501AD" w:rsidRDefault="005501AD" w:rsidP="005501AD">
      <w:pPr>
        <w:rPr>
          <w:lang w:val="es-ES_tradnl"/>
        </w:rPr>
      </w:pPr>
      <w:r>
        <w:rPr>
          <w:noProof/>
          <w:lang w:val="es-ES_tradnl"/>
        </w:rPr>
        <w:drawing>
          <wp:anchor distT="0" distB="0" distL="114300" distR="114300" simplePos="0" relativeHeight="251682816" behindDoc="0" locked="0" layoutInCell="1" allowOverlap="1" wp14:anchorId="4EF9D817" wp14:editId="3BF89CFE">
            <wp:simplePos x="0" y="0"/>
            <wp:positionH relativeFrom="margin">
              <wp:posOffset>1866900</wp:posOffset>
            </wp:positionH>
            <wp:positionV relativeFrom="margin">
              <wp:posOffset>5501957</wp:posOffset>
            </wp:positionV>
            <wp:extent cx="2209800" cy="2492828"/>
            <wp:effectExtent l="12700" t="12700" r="12700" b="952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9-05-26 a las 16.39.29.png"/>
                    <pic:cNvPicPr/>
                  </pic:nvPicPr>
                  <pic:blipFill>
                    <a:blip r:embed="rId19">
                      <a:extLst>
                        <a:ext uri="{28A0092B-C50C-407E-A947-70E740481C1C}">
                          <a14:useLocalDpi xmlns:a14="http://schemas.microsoft.com/office/drawing/2010/main" val="0"/>
                        </a:ext>
                      </a:extLst>
                    </a:blip>
                    <a:stretch>
                      <a:fillRect/>
                    </a:stretch>
                  </pic:blipFill>
                  <pic:spPr>
                    <a:xfrm>
                      <a:off x="0" y="0"/>
                      <a:ext cx="2209800" cy="2492828"/>
                    </a:xfrm>
                    <a:prstGeom prst="rect">
                      <a:avLst/>
                    </a:prstGeom>
                    <a:ln>
                      <a:solidFill>
                        <a:sysClr val="windowText" lastClr="000000"/>
                      </a:solidFill>
                    </a:ln>
                  </pic:spPr>
                </pic:pic>
              </a:graphicData>
            </a:graphic>
          </wp:anchor>
        </w:drawing>
      </w:r>
    </w:p>
    <w:p w14:paraId="2F60ABEC" w14:textId="6C9B4795" w:rsidR="00D14574" w:rsidRPr="00D14574" w:rsidRDefault="00D14574" w:rsidP="00D14574">
      <w:pPr>
        <w:rPr>
          <w:lang w:val="es-ES_tradnl"/>
        </w:rPr>
      </w:pPr>
    </w:p>
    <w:p w14:paraId="05EFA351" w14:textId="0F48B1DB" w:rsidR="00954B8E" w:rsidRPr="00954B8E" w:rsidRDefault="00954B8E" w:rsidP="00D14574">
      <w:pPr>
        <w:pStyle w:val="Epgrafe"/>
        <w:rPr>
          <w:lang w:val="es-ES_tradnl"/>
        </w:rPr>
      </w:pPr>
      <w:r>
        <w:rPr>
          <w:noProof/>
          <w:lang w:val="es-ES_tradnl"/>
        </w:rPr>
        <w:lastRenderedPageBreak/>
        <w:drawing>
          <wp:anchor distT="0" distB="0" distL="114300" distR="114300" simplePos="0" relativeHeight="251680768" behindDoc="0" locked="0" layoutInCell="1" allowOverlap="1" wp14:anchorId="6C264C23" wp14:editId="1BDFD2BB">
            <wp:simplePos x="0" y="0"/>
            <wp:positionH relativeFrom="margin">
              <wp:posOffset>-428625</wp:posOffset>
            </wp:positionH>
            <wp:positionV relativeFrom="margin">
              <wp:posOffset>340995</wp:posOffset>
            </wp:positionV>
            <wp:extent cx="6943090" cy="1487170"/>
            <wp:effectExtent l="12700" t="12700" r="16510" b="1143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pantalla 2019-05-26 a las 16.46.00.png"/>
                    <pic:cNvPicPr/>
                  </pic:nvPicPr>
                  <pic:blipFill rotWithShape="1">
                    <a:blip r:embed="rId20" cstate="print">
                      <a:extLst>
                        <a:ext uri="{28A0092B-C50C-407E-A947-70E740481C1C}">
                          <a14:useLocalDpi xmlns:a14="http://schemas.microsoft.com/office/drawing/2010/main" val="0"/>
                        </a:ext>
                      </a:extLst>
                    </a:blip>
                    <a:srcRect l="3209" b="15768"/>
                    <a:stretch/>
                  </pic:blipFill>
                  <pic:spPr bwMode="auto">
                    <a:xfrm>
                      <a:off x="0" y="0"/>
                      <a:ext cx="6943090" cy="14871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574" w:rsidRPr="00970324">
        <w:t>Figur</w:t>
      </w:r>
      <w:r w:rsidR="00D14574">
        <w:t>a</w:t>
      </w:r>
      <w:r w:rsidR="00D14574" w:rsidRPr="00970324">
        <w:t xml:space="preserve"> </w:t>
      </w:r>
      <w:r w:rsidR="00D14574" w:rsidRPr="0094773E">
        <w:rPr>
          <w:lang w:val="es-ES_tradnl"/>
        </w:rPr>
        <w:fldChar w:fldCharType="begin"/>
      </w:r>
      <w:r w:rsidR="00D14574" w:rsidRPr="003E7FE7">
        <w:instrText xml:space="preserve"> STYLEREF 1 \s </w:instrText>
      </w:r>
      <w:r w:rsidR="00D14574" w:rsidRPr="0094773E">
        <w:rPr>
          <w:lang w:val="es-ES_tradnl"/>
        </w:rPr>
        <w:fldChar w:fldCharType="separate"/>
      </w:r>
      <w:r w:rsidR="00D14574">
        <w:rPr>
          <w:noProof/>
        </w:rPr>
        <w:t>3</w:t>
      </w:r>
      <w:r w:rsidR="00D14574" w:rsidRPr="0094773E">
        <w:rPr>
          <w:lang w:val="es-ES_tradnl"/>
        </w:rPr>
        <w:fldChar w:fldCharType="end"/>
      </w:r>
      <w:r w:rsidR="00D14574" w:rsidRPr="00970324">
        <w:t>.</w:t>
      </w:r>
      <w:r w:rsidR="00D14574" w:rsidRPr="0094773E">
        <w:rPr>
          <w:lang w:val="es-ES_tradnl"/>
        </w:rPr>
        <w:fldChar w:fldCharType="begin"/>
      </w:r>
      <w:r w:rsidR="00D14574" w:rsidRPr="003E7FE7">
        <w:instrText xml:space="preserve"> SEQ Figure \* ARABIC \s 1 </w:instrText>
      </w:r>
      <w:r w:rsidR="00D14574" w:rsidRPr="0094773E">
        <w:rPr>
          <w:lang w:val="es-ES_tradnl"/>
        </w:rPr>
        <w:fldChar w:fldCharType="separate"/>
      </w:r>
      <w:r w:rsidR="00D14574">
        <w:rPr>
          <w:noProof/>
        </w:rPr>
        <w:t>3</w:t>
      </w:r>
      <w:r w:rsidR="00D14574" w:rsidRPr="0094773E">
        <w:rPr>
          <w:lang w:val="es-ES_tradnl"/>
        </w:rPr>
        <w:fldChar w:fldCharType="end"/>
      </w:r>
      <w:r w:rsidR="00D14574">
        <w:rPr>
          <w:lang w:val="es-ES_tradnl"/>
        </w:rPr>
        <w:t xml:space="preserve"> </w:t>
      </w:r>
      <w:r>
        <w:rPr>
          <w:lang w:val="es-ES_tradnl"/>
        </w:rPr>
        <w:t>Package.swift</w:t>
      </w:r>
    </w:p>
    <w:p w14:paraId="5617F5D6" w14:textId="283EC303" w:rsidR="00954B8E" w:rsidRDefault="00954B8E" w:rsidP="00D14574">
      <w:pPr>
        <w:pStyle w:val="Epgrafe"/>
      </w:pPr>
    </w:p>
    <w:p w14:paraId="6C89A53E" w14:textId="77777777" w:rsidR="00751928" w:rsidRDefault="00751928" w:rsidP="00954B8E">
      <w:pPr>
        <w:pStyle w:val="Epgrafe"/>
      </w:pPr>
    </w:p>
    <w:p w14:paraId="30835E87" w14:textId="66F3BCF9" w:rsidR="00751928" w:rsidRDefault="00751928" w:rsidP="00954B8E">
      <w:pPr>
        <w:pStyle w:val="Epgrafe"/>
      </w:pPr>
    </w:p>
    <w:p w14:paraId="0D25DEF1" w14:textId="77952A44" w:rsidR="00954B8E" w:rsidRDefault="00D14574" w:rsidP="00954B8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954B8E">
        <w:rPr>
          <w:lang w:val="es-ES_tradnl"/>
        </w:rPr>
        <w:t>Cartfile</w:t>
      </w:r>
    </w:p>
    <w:p w14:paraId="26F7DC1E" w14:textId="2FA57B9E" w:rsidR="00954B8E" w:rsidRPr="00954B8E" w:rsidRDefault="00751928" w:rsidP="00954B8E">
      <w:pPr>
        <w:rPr>
          <w:lang w:val="es-ES_tradnl"/>
        </w:rPr>
      </w:pPr>
      <w:r>
        <w:rPr>
          <w:noProof/>
          <w:lang w:val="es-ES_tradnl"/>
        </w:rPr>
        <w:drawing>
          <wp:anchor distT="0" distB="0" distL="114300" distR="114300" simplePos="0" relativeHeight="251681792" behindDoc="0" locked="0" layoutInCell="1" allowOverlap="1" wp14:anchorId="77D5D295" wp14:editId="5A72DC05">
            <wp:simplePos x="0" y="0"/>
            <wp:positionH relativeFrom="margin">
              <wp:posOffset>47625</wp:posOffset>
            </wp:positionH>
            <wp:positionV relativeFrom="margin">
              <wp:posOffset>2772728</wp:posOffset>
            </wp:positionV>
            <wp:extent cx="5795010" cy="1501775"/>
            <wp:effectExtent l="12700" t="12700" r="8890" b="952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pantalla 2019-05-26 a las 16.48.33.png"/>
                    <pic:cNvPicPr/>
                  </pic:nvPicPr>
                  <pic:blipFill rotWithShape="1">
                    <a:blip r:embed="rId21">
                      <a:extLst>
                        <a:ext uri="{28A0092B-C50C-407E-A947-70E740481C1C}">
                          <a14:useLocalDpi xmlns:a14="http://schemas.microsoft.com/office/drawing/2010/main" val="0"/>
                        </a:ext>
                      </a:extLst>
                    </a:blip>
                    <a:srcRect b="15367"/>
                    <a:stretch/>
                  </pic:blipFill>
                  <pic:spPr bwMode="auto">
                    <a:xfrm>
                      <a:off x="0" y="0"/>
                      <a:ext cx="5795010" cy="150177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9892AE6" w14:textId="24EC2555" w:rsidR="00D14574" w:rsidRPr="00D14574" w:rsidRDefault="00D14574" w:rsidP="00D14574">
      <w:pPr>
        <w:pStyle w:val="Textoindependiente"/>
      </w:pPr>
    </w:p>
    <w:p w14:paraId="1EE3EAE5" w14:textId="52EA9739" w:rsidR="00A95C94" w:rsidRPr="00D14574" w:rsidRDefault="00A95C94" w:rsidP="009602F8">
      <w:pPr>
        <w:pStyle w:val="Textoindependiente"/>
      </w:pPr>
    </w:p>
    <w:p w14:paraId="7968F7A5" w14:textId="77777777" w:rsidR="00954B8E" w:rsidRDefault="00954B8E" w:rsidP="009602F8">
      <w:pPr>
        <w:pStyle w:val="Textoindependiente"/>
        <w:rPr>
          <w:lang w:val="es-ES_tradnl"/>
        </w:rPr>
      </w:pPr>
    </w:p>
    <w:p w14:paraId="2D20C46C" w14:textId="29EF8C8E" w:rsidR="00954B8E"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p>
    <w:p w14:paraId="65EFF27C" w14:textId="77777777" w:rsidR="00A24603" w:rsidRDefault="00A24603" w:rsidP="009602F8">
      <w:pPr>
        <w:pStyle w:val="Textoindependiente"/>
        <w:rPr>
          <w:lang w:val="es-ES_tradnl"/>
        </w:rPr>
      </w:pPr>
    </w:p>
    <w:p w14:paraId="5A779820" w14:textId="71F9A135" w:rsidR="00BC23A6"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p>
    <w:p w14:paraId="661811F6" w14:textId="65FBAED5" w:rsidR="00A42A0C" w:rsidRDefault="00A24603" w:rsidP="009602F8">
      <w:pPr>
        <w:pStyle w:val="Textoindependiente"/>
        <w:rPr>
          <w:lang w:val="es-ES_tradnl"/>
        </w:rPr>
      </w:pPr>
      <w:r>
        <w:rPr>
          <w:lang w:val="es-ES_tradnl"/>
        </w:rPr>
        <w:t xml:space="preserve">Este fichero declara las variables que se van a utilizar en los métodos. Estos métodos hacen llamadas a las funciones del contrato. Las respuestas de estos métodos se devuelven por </w:t>
      </w:r>
      <w:r w:rsidRPr="00A24603">
        <w:rPr>
          <w:i/>
          <w:lang w:val="es-ES_tradnl"/>
        </w:rPr>
        <w:t>callbacks</w:t>
      </w:r>
      <w:r>
        <w:rPr>
          <w:lang w:val="es-ES_tradnl"/>
        </w:rPr>
        <w:t xml:space="preserve"> para ejecutar un bloque u otro en caso de éxito o fallo.</w:t>
      </w:r>
    </w:p>
    <w:p w14:paraId="789AC689" w14:textId="77777777" w:rsidR="00954B8E" w:rsidRDefault="00954B8E">
      <w:pPr>
        <w:jc w:val="left"/>
        <w:rPr>
          <w:b/>
          <w:bCs/>
          <w:szCs w:val="20"/>
        </w:rPr>
      </w:pPr>
      <w:r>
        <w:br w:type="page"/>
      </w:r>
    </w:p>
    <w:p w14:paraId="78300B79" w14:textId="6B248874" w:rsidR="00BC23A6" w:rsidRDefault="00BC23A6" w:rsidP="009928DE">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5EB64DEE" w14:textId="7393C000" w:rsidR="00BC23A6" w:rsidRDefault="00954B8E" w:rsidP="009602F8">
      <w:pPr>
        <w:pStyle w:val="Textoindependiente"/>
      </w:pPr>
      <w:r>
        <w:rPr>
          <w:noProof/>
        </w:rPr>
        <w:drawing>
          <wp:anchor distT="0" distB="0" distL="114300" distR="114300" simplePos="0" relativeHeight="251668480" behindDoc="0" locked="0" layoutInCell="1" allowOverlap="1" wp14:anchorId="58E8FF9F" wp14:editId="0746CAF7">
            <wp:simplePos x="0" y="0"/>
            <wp:positionH relativeFrom="margin">
              <wp:posOffset>-400685</wp:posOffset>
            </wp:positionH>
            <wp:positionV relativeFrom="margin">
              <wp:posOffset>453708</wp:posOffset>
            </wp:positionV>
            <wp:extent cx="6698255" cy="4497706"/>
            <wp:effectExtent l="12700" t="12700" r="7620" b="1079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9-05-25 a las 19.50.36.png"/>
                    <pic:cNvPicPr/>
                  </pic:nvPicPr>
                  <pic:blipFill>
                    <a:blip r:embed="rId22">
                      <a:extLst>
                        <a:ext uri="{28A0092B-C50C-407E-A947-70E740481C1C}">
                          <a14:useLocalDpi xmlns:a14="http://schemas.microsoft.com/office/drawing/2010/main" val="0"/>
                        </a:ext>
                      </a:extLst>
                    </a:blip>
                    <a:stretch>
                      <a:fillRect/>
                    </a:stretch>
                  </pic:blipFill>
                  <pic:spPr>
                    <a:xfrm>
                      <a:off x="0" y="0"/>
                      <a:ext cx="6698255" cy="4497706"/>
                    </a:xfrm>
                    <a:prstGeom prst="rect">
                      <a:avLst/>
                    </a:prstGeom>
                    <a:ln>
                      <a:solidFill>
                        <a:sysClr val="windowText" lastClr="000000"/>
                      </a:solidFill>
                    </a:ln>
                  </pic:spPr>
                </pic:pic>
              </a:graphicData>
            </a:graphic>
          </wp:anchor>
        </w:drawing>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40F3B4BF" w:rsidR="009602F8" w:rsidRDefault="00BC23A6" w:rsidP="00BC23A6">
      <w:pPr>
        <w:rPr>
          <w:lang w:val="es-ES_tradnl"/>
        </w:rPr>
      </w:pPr>
      <w:r>
        <w:rPr>
          <w:lang w:val="es-ES_tradnl"/>
        </w:rPr>
        <w:t xml:space="preserve">En las líneas 14 a 20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7FF76C3A" w:rsidR="00EA56FC" w:rsidRDefault="00EA56FC" w:rsidP="00EA56FC">
      <w:pPr>
        <w:pStyle w:val="Prrafodelista"/>
        <w:numPr>
          <w:ilvl w:val="0"/>
          <w:numId w:val="39"/>
        </w:numPr>
      </w:pPr>
      <w:r>
        <w:t>L</w:t>
      </w:r>
      <w:r w:rsidRPr="00EA56FC">
        <w:t>a dirección de la cuenta desde la que se va acceder</w:t>
      </w:r>
    </w:p>
    <w:p w14:paraId="3EE1C561" w14:textId="283EB78F" w:rsidR="00EA56FC" w:rsidRDefault="00EA56FC" w:rsidP="00EA56FC">
      <w:pPr>
        <w:pStyle w:val="Prrafodelista"/>
        <w:numPr>
          <w:ilvl w:val="0"/>
          <w:numId w:val="39"/>
        </w:numPr>
      </w:pPr>
      <w:r w:rsidRPr="00EA56FC">
        <w:t xml:space="preserve"> ABI del contrato, es decir el binario de la interfaz, necesario para realizar las llamadas a las funciones</w:t>
      </w:r>
    </w:p>
    <w:p w14:paraId="5A4F85B6" w14:textId="7EA8F428"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p>
    <w:p w14:paraId="1CE43EB4" w14:textId="2FFC228F"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p>
    <w:p w14:paraId="76C69C17" w14:textId="647630CF" w:rsidR="00EA56FC" w:rsidRDefault="00EA56FC" w:rsidP="00EA56FC">
      <w:pPr>
        <w:pStyle w:val="Prrafodelista"/>
        <w:numPr>
          <w:ilvl w:val="0"/>
          <w:numId w:val="39"/>
        </w:numPr>
      </w:pPr>
      <w:r>
        <w:t>El precio de gas máximo por el que se pagaría</w:t>
      </w:r>
    </w:p>
    <w:p w14:paraId="7DA05528" w14:textId="0AA50F0D" w:rsidR="00EA56FC" w:rsidRDefault="00EA56FC" w:rsidP="00EA56FC">
      <w:pPr>
        <w:pStyle w:val="Prrafodelista"/>
        <w:numPr>
          <w:ilvl w:val="0"/>
          <w:numId w:val="39"/>
        </w:numPr>
      </w:pPr>
      <w:r>
        <w:t>La clave privada de la cuenta de MetaMask para poder firmar las transacciones</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726F051F" w14:textId="6B0DA4B2" w:rsidR="00EA56FC" w:rsidRDefault="00EA56FC" w:rsidP="00EA56FC">
      <w:r>
        <w:t xml:space="preserve">Entre las líneas 22 y 36 se encuentran dos funciones de consulta, es por ello que empiezan por la palabra </w:t>
      </w:r>
      <w:r w:rsidRPr="00EA56FC">
        <w:rPr>
          <w:rFonts w:ascii="MS Mincho" w:eastAsia="MS Mincho" w:hAnsi="MS Mincho"/>
        </w:rPr>
        <w:t>get</w:t>
      </w:r>
      <w:r>
        <w:t>.</w:t>
      </w:r>
    </w:p>
    <w:p w14:paraId="68E82301" w14:textId="3FF26A58" w:rsidR="00EA56FC" w:rsidRDefault="00EA56FC" w:rsidP="00EA56FC">
      <w:r>
        <w:lastRenderedPageBreak/>
        <w:t xml:space="preserve">Se invoca el método </w:t>
      </w:r>
      <w:r w:rsidRPr="00EA56FC">
        <w:rPr>
          <w:rFonts w:ascii="MS Mincho" w:eastAsia="MS Mincho" w:hAnsi="MS Mincho"/>
        </w:rPr>
        <w:t>call()</w:t>
      </w:r>
      <w:r>
        <w:t xml:space="preserve"> del módulo Web3 y a través de </w:t>
      </w:r>
      <w:r w:rsidRPr="00EA56FC">
        <w:rPr>
          <w:i/>
        </w:rPr>
        <w:t>callbacks</w:t>
      </w:r>
      <w:r>
        <w:t xml:space="preserve"> devuelve un </w:t>
      </w:r>
      <w:r w:rsidRPr="00DD1D7C">
        <w:rPr>
          <w:i/>
        </w:rPr>
        <w:t>hash</w:t>
      </w:r>
      <w:r>
        <w:t xml:space="preserve"> con el valor que devuelve la función del </w:t>
      </w:r>
      <w:r w:rsidRPr="00DD1D7C">
        <w:rPr>
          <w:i/>
        </w:rPr>
        <w:t>Smart contract</w:t>
      </w:r>
      <w:r>
        <w:t xml:space="preserve"> en caso de que se haya ejecutado correctamente o un error en caso de que algo haya fallado.</w:t>
      </w:r>
    </w:p>
    <w:p w14:paraId="1EDDA2BA" w14:textId="26A5D1D3" w:rsidR="00760B86" w:rsidRDefault="00760B86" w:rsidP="00EA56FC">
      <w:r>
        <w:t>En la siguiente imagen se encuentran dos métodos que invocan funciones de transacción.</w:t>
      </w:r>
      <w:r w:rsidR="00635B5D">
        <w:t xml:space="preserve"> Las funciones que muestran la captura de imagen son las que llaman a los métodos del Smart contract que se encargan de alquilar un coche y devolver un coche.</w:t>
      </w:r>
    </w:p>
    <w:p w14:paraId="7CAF01CF" w14:textId="60E56878" w:rsidR="00760B86" w:rsidRDefault="00760B86" w:rsidP="00EA56FC"/>
    <w:p w14:paraId="7758DDC7" w14:textId="5D063EF8"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4</w:t>
      </w:r>
      <w:r w:rsidRPr="0094773E">
        <w:rPr>
          <w:lang w:val="es-ES_tradnl"/>
        </w:rPr>
        <w:fldChar w:fldCharType="end"/>
      </w:r>
      <w:r>
        <w:rPr>
          <w:lang w:val="es-ES_tradnl"/>
        </w:rPr>
        <w:t xml:space="preserve"> Web3.swift dentro de la app</w:t>
      </w:r>
    </w:p>
    <w:p w14:paraId="15C3EAAD" w14:textId="53AA8F2D" w:rsidR="00760B86" w:rsidRDefault="00954B8E" w:rsidP="00760B86">
      <w:pPr>
        <w:rPr>
          <w:lang w:val="es-ES_tradnl"/>
        </w:rPr>
      </w:pPr>
      <w:r>
        <w:rPr>
          <w:noProof/>
          <w:lang w:val="es-ES_tradnl"/>
        </w:rPr>
        <w:drawing>
          <wp:anchor distT="0" distB="0" distL="114300" distR="114300" simplePos="0" relativeHeight="251669504" behindDoc="0" locked="0" layoutInCell="1" allowOverlap="1" wp14:anchorId="06CE6751" wp14:editId="2A2240E0">
            <wp:simplePos x="0" y="0"/>
            <wp:positionH relativeFrom="margin">
              <wp:posOffset>-670560</wp:posOffset>
            </wp:positionH>
            <wp:positionV relativeFrom="margin">
              <wp:posOffset>1629410</wp:posOffset>
            </wp:positionV>
            <wp:extent cx="7268845" cy="4611370"/>
            <wp:effectExtent l="12700" t="12700" r="8255" b="1143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9-05-25 a las 19.51.02.pn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7268845" cy="46113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615AD" w14:textId="170E5079" w:rsidR="00760B86" w:rsidRPr="00760B86" w:rsidRDefault="00760B86" w:rsidP="00760B86">
      <w:pPr>
        <w:rPr>
          <w:lang w:val="es-ES_tradnl"/>
        </w:rPr>
      </w:pPr>
    </w:p>
    <w:p w14:paraId="154A7523" w14:textId="6D58695A" w:rsidR="00635B5D" w:rsidRDefault="00635B5D" w:rsidP="00EA56FC">
      <w:r>
        <w:t>Ambas funciones reciben como parámetros la matricula del vehículo y el id del usuario.</w:t>
      </w:r>
    </w:p>
    <w:p w14:paraId="08564033" w14:textId="4DE2D752" w:rsidR="00635B5D" w:rsidRDefault="00635B5D" w:rsidP="00EA56FC">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p>
    <w:p w14:paraId="5BE5B09D" w14:textId="48621F5A" w:rsidR="00760B86" w:rsidRDefault="00635B5D" w:rsidP="00EA56FC">
      <w:r>
        <w:t>Se crea una instancia de la transacción y a partir de ella una instancia de la transacción firmada con la clave privada.</w:t>
      </w:r>
    </w:p>
    <w:p w14:paraId="28E388DF" w14:textId="75E2B06B" w:rsidR="00635B5D" w:rsidRDefault="00B07D3C" w:rsidP="00EA56FC">
      <w:r>
        <w:t>Por último</w:t>
      </w:r>
      <w:r w:rsidR="00635B5D">
        <w:t xml:space="preserve"> con el módulo Web3 se envía la transacción y se espera la respuesta también a través de </w:t>
      </w:r>
      <w:r w:rsidR="00635B5D" w:rsidRPr="00635B5D">
        <w:rPr>
          <w:i/>
        </w:rPr>
        <w:t>callbacks</w:t>
      </w:r>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570" w:name="_Toc9205726"/>
      <w:r w:rsidRPr="00017398">
        <w:t>Back-end</w:t>
      </w:r>
      <w:r w:rsidR="00BD0141" w:rsidRPr="00017398">
        <w:t xml:space="preserve"> o DApp</w:t>
      </w:r>
      <w:bookmarkEnd w:id="570"/>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266FE038"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Ethers o </w:t>
      </w:r>
      <w:proofErr w:type="spellStart"/>
      <w:r>
        <w:rPr>
          <w:lang w:val="es-ES_tradnl"/>
        </w:rPr>
        <w:t>Weis</w:t>
      </w:r>
      <w:proofErr w:type="spellEnd"/>
      <w:r>
        <w:rPr>
          <w:lang w:val="es-ES_tradnl"/>
        </w:rPr>
        <w:t xml:space="preserve"> reales.</w:t>
      </w:r>
    </w:p>
    <w:p w14:paraId="5AF62BB6" w14:textId="7A653BE3" w:rsidR="004E7573" w:rsidRDefault="00BA40BD" w:rsidP="00BA40BD">
      <w:pPr>
        <w:rPr>
          <w:lang w:val="es-ES_tradnl"/>
        </w:rPr>
      </w:pP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p>
    <w:p w14:paraId="18B75E3E" w14:textId="72CD5441" w:rsidR="00BA40BD" w:rsidRDefault="00BA40BD" w:rsidP="00BA40BD">
      <w:pPr>
        <w:rPr>
          <w:lang w:val="es-ES_tradnl"/>
        </w:rPr>
      </w:pP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441E5A3" w14:textId="7DD13749" w:rsidR="00B525B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las siguientes imágenes</w:t>
      </w:r>
      <w:r w:rsidR="007635BC">
        <w:rPr>
          <w:lang w:val="es-ES_tradnl"/>
        </w:rPr>
        <w:t>.</w:t>
      </w:r>
      <w:r>
        <w:rPr>
          <w:lang w:val="es-ES_tradnl"/>
        </w:rPr>
        <w:t xml:space="preserve">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de la línea 5 a la 16. Posteriormente, entre las líneas 18 y 25 se 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en las líneas 27 – 34 inicializa las variables al desplegar el contrato sobre la red.</w:t>
      </w:r>
    </w:p>
    <w:p w14:paraId="5E42DA56" w14:textId="27242622" w:rsidR="00993186" w:rsidRDefault="00993186" w:rsidP="00BA40BD">
      <w:pPr>
        <w:rPr>
          <w:lang w:val="es-ES_tradnl"/>
        </w:rPr>
      </w:pPr>
      <w:r>
        <w:rPr>
          <w:lang w:val="es-ES_tradnl"/>
        </w:rPr>
        <w:t>A partir de la línea 36 se encuentran las funciones a través de las cuales se pueden registrar nuevos usuarios, nuevos coches, alquilar coches, devolverlos, etc.</w:t>
      </w:r>
    </w:p>
    <w:p w14:paraId="30D7B82D" w14:textId="77777777" w:rsidR="0034594F" w:rsidRDefault="0034594F" w:rsidP="00BA40BD">
      <w:pPr>
        <w:rPr>
          <w:lang w:val="es-ES_tradnl"/>
        </w:rPr>
      </w:pPr>
    </w:p>
    <w:p w14:paraId="0BAB4C04" w14:textId="77777777" w:rsidR="0034594F"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w:t>
      </w:r>
    </w:p>
    <w:p w14:paraId="49696C3E" w14:textId="205AFF4E"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90738DA" w:rsidR="00B525B6" w:rsidRPr="00993186" w:rsidRDefault="00E40B86" w:rsidP="00993186">
      <w:pPr>
        <w:pStyle w:val="Epgrafe"/>
      </w:pPr>
      <w:r>
        <w:rPr>
          <w:noProof/>
        </w:rPr>
        <w:lastRenderedPageBreak/>
        <mc:AlternateContent>
          <mc:Choice Requires="wpg">
            <w:drawing>
              <wp:anchor distT="0" distB="0" distL="114300" distR="114300" simplePos="0" relativeHeight="251657216" behindDoc="0" locked="0" layoutInCell="1" allowOverlap="1" wp14:anchorId="7AC4AA77" wp14:editId="5DB0D254">
                <wp:simplePos x="0" y="0"/>
                <wp:positionH relativeFrom="column">
                  <wp:posOffset>-353060</wp:posOffset>
                </wp:positionH>
                <wp:positionV relativeFrom="paragraph">
                  <wp:posOffset>398291</wp:posOffset>
                </wp:positionV>
                <wp:extent cx="6685915" cy="4832350"/>
                <wp:effectExtent l="12700" t="12700" r="6985" b="19050"/>
                <wp:wrapSquare wrapText="bothSides"/>
                <wp:docPr id="6" name="Grupo 6"/>
                <wp:cNvGraphicFramePr/>
                <a:graphic xmlns:a="http://schemas.openxmlformats.org/drawingml/2006/main">
                  <a:graphicData uri="http://schemas.microsoft.com/office/word/2010/wordprocessingGroup">
                    <wpg:wgp>
                      <wpg:cNvGrpSpPr/>
                      <wpg:grpSpPr>
                        <a:xfrm>
                          <a:off x="0" y="0"/>
                          <a:ext cx="6685915" cy="4832350"/>
                          <a:chOff x="0" y="0"/>
                          <a:chExt cx="7095148" cy="5147310"/>
                        </a:xfrm>
                      </wpg:grpSpPr>
                      <pic:pic xmlns:pic="http://schemas.openxmlformats.org/drawingml/2006/picture">
                        <pic:nvPicPr>
                          <pic:cNvPr id="2" name="Imagen 2"/>
                          <pic:cNvPicPr>
                            <a:picLocks noChangeAspect="1"/>
                          </pic:cNvPicPr>
                        </pic:nvPicPr>
                        <pic:blipFill rotWithShape="1">
                          <a:blip r:embed="rId24" cstate="print">
                            <a:extLst>
                              <a:ext uri="{28A0092B-C50C-407E-A947-70E740481C1C}">
                                <a14:useLocalDpi xmlns:a14="http://schemas.microsoft.com/office/drawing/2010/main" val="0"/>
                              </a:ext>
                            </a:extLst>
                          </a:blip>
                          <a:srcRect l="1256" r="4876"/>
                          <a:stretch/>
                        </pic:blipFill>
                        <pic:spPr bwMode="auto">
                          <a:xfrm>
                            <a:off x="0" y="0"/>
                            <a:ext cx="2983230" cy="5147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25" cstate="print">
                            <a:extLst>
                              <a:ext uri="{28A0092B-C50C-407E-A947-70E740481C1C}">
                                <a14:useLocalDpi xmlns:a14="http://schemas.microsoft.com/office/drawing/2010/main" val="0"/>
                              </a:ext>
                            </a:extLst>
                          </a:blip>
                          <a:srcRect l="11741"/>
                          <a:stretch/>
                        </pic:blipFill>
                        <pic:spPr bwMode="auto">
                          <a:xfrm>
                            <a:off x="3212123" y="0"/>
                            <a:ext cx="3883025" cy="513524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962EC" id="Grupo 6" o:spid="_x0000_s1026" style="position:absolute;margin-left:-27.8pt;margin-top:31.35pt;width:526.45pt;height:380.5pt;z-index:251657216;mso-width-relative:margin;mso-height-relative:margin" coordsize="70951,514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oF5PqCEFAKghBQAUAAAAZHJzL21lZGlhL2ltYWdlMi5wbmeJUE5HDQoa&#13;&#10;CgAAAA1JSERSAAAEiAAABUoIBgAAAIJ7QMg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9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29832;height:514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" stroked="t" strokecolor="windowText">
                  <v:stroke joinstyle="round"/>
                  <v:imagedata r:id="rId26" o:title="" cropleft="823f" cropright="3196f"/>
                  <v:path arrowok="t"/>
                </v:shape>
                <v:shape id="Imagen 3" o:spid="_x0000_s1028" type="#_x0000_t75" style="position:absolute;left:32121;width:38830;height:513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" stroked="t" strokecolor="black [3213]">
                  <v:imagedata r:id="rId27" o:title="" cropleft="7695f"/>
                  <v:path arrowok="t"/>
                </v:shape>
                <w10:wrap type="square"/>
              </v:group>
            </w:pict>
          </mc:Fallback>
        </mc:AlternateContent>
      </w:r>
      <w:r w:rsidR="00F25159" w:rsidRPr="00970324">
        <w:t>Figur</w:t>
      </w:r>
      <w:r w:rsidR="00F25159">
        <w:t>a</w:t>
      </w:r>
      <w:r w:rsidR="00F25159" w:rsidRPr="00970324">
        <w:t xml:space="preserve"> </w:t>
      </w:r>
      <w:r w:rsidR="00F25159" w:rsidRPr="0094773E">
        <w:rPr>
          <w:lang w:val="es-ES_tradnl"/>
        </w:rPr>
        <w:fldChar w:fldCharType="begin"/>
      </w:r>
      <w:r w:rsidR="00F25159" w:rsidRPr="003E7FE7">
        <w:instrText xml:space="preserve"> STYLEREF 1 \s </w:instrText>
      </w:r>
      <w:r w:rsidR="00F25159" w:rsidRPr="0094773E">
        <w:rPr>
          <w:lang w:val="es-ES_tradnl"/>
        </w:rPr>
        <w:fldChar w:fldCharType="separate"/>
      </w:r>
      <w:r w:rsidR="00F25159">
        <w:rPr>
          <w:noProof/>
        </w:rPr>
        <w:t>3</w:t>
      </w:r>
      <w:r w:rsidR="00F25159" w:rsidRPr="0094773E">
        <w:rPr>
          <w:lang w:val="es-ES_tradnl"/>
        </w:rPr>
        <w:fldChar w:fldCharType="end"/>
      </w:r>
      <w:r w:rsidR="00F25159" w:rsidRPr="00970324">
        <w:t>.</w:t>
      </w:r>
      <w:r w:rsidR="00F25159" w:rsidRPr="0094773E">
        <w:rPr>
          <w:lang w:val="es-ES_tradnl"/>
        </w:rPr>
        <w:fldChar w:fldCharType="begin"/>
      </w:r>
      <w:r w:rsidR="00F25159" w:rsidRPr="003E7FE7">
        <w:instrText xml:space="preserve"> SEQ Figure \* ARABIC \s 1 </w:instrText>
      </w:r>
      <w:r w:rsidR="00F25159" w:rsidRPr="0094773E">
        <w:rPr>
          <w:lang w:val="es-ES_tradnl"/>
        </w:rPr>
        <w:fldChar w:fldCharType="separate"/>
      </w:r>
      <w:r w:rsidR="00E31036">
        <w:rPr>
          <w:noProof/>
        </w:rPr>
        <w:t>5</w:t>
      </w:r>
      <w:r w:rsidR="00F25159" w:rsidRPr="0094773E">
        <w:rPr>
          <w:lang w:val="es-ES_tradnl"/>
        </w:rPr>
        <w:fldChar w:fldCharType="end"/>
      </w:r>
      <w:r w:rsidR="00F25159" w:rsidRPr="00970324">
        <w:t xml:space="preserve"> </w:t>
      </w:r>
      <w:r w:rsidR="00F25159">
        <w:t>Smart contract</w:t>
      </w:r>
      <w:r w:rsidR="00993186">
        <w:t xml:space="preserve"> del proyecto</w:t>
      </w:r>
    </w:p>
    <w:p w14:paraId="3B5FF779" w14:textId="56ABCDD6" w:rsidR="00E40B86" w:rsidRDefault="00E40B86" w:rsidP="00E40B86">
      <w:pPr>
        <w:rPr>
          <w:lang w:val="es-ES_tradnl"/>
        </w:rPr>
      </w:pPr>
    </w:p>
    <w:p w14:paraId="4FD29CBD" w14:textId="08DA0348" w:rsidR="00E40B86" w:rsidRDefault="00E40B86" w:rsidP="00E40B86">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4C63A5C7"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ins w:id="571" w:author="Pablo Blanco Peris" w:date="2019-05-30T15:23:00Z">
        <w:r w:rsidR="00382C27">
          <w:instrText xml:space="preserve"> ADDIN ZOTERO_ITEM CSL_CITATION {"citationID":"rJfQFB43","properties":{"formattedCitation":"[40]","plainCitation":"[40]","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ins>
      <w:del w:id="572" w:author="Pablo Blanco Peris" w:date="2019-05-30T15:21:00Z">
        <w:r w:rsidR="002B2A99" w:rsidDel="00382C27">
          <w:delInstrText xml:space="preserve"> ADDIN ZOTERO_ITEM CSL_CITATION {"citationID":"rJfQFB43","properties":{"formattedCitation":"[38]","plainCitation":"[38]","noteIndex":0},"citationItems":[{"id":83,"uris":["http://zotero.org/users/local/uCH1cRjK/items/LYH8C3AQ"],"uri":["http://zotero.org/users/local/uCH1cRjK/items/LYH8C3AQ"],"itemData":{"id":83,"type":"webpage","title":"MetaMask","URL":"https://metamask.io/","accessed":{"date-parts":[["2019",5,25]]}}}],"schema":"https://github.com/citation-style-language/schema/raw/master/csl-citation.json"} </w:delInstrText>
        </w:r>
      </w:del>
      <w:r w:rsidR="008D3077">
        <w:fldChar w:fldCharType="separate"/>
      </w:r>
      <w:ins w:id="573" w:author="Pablo Blanco Peris" w:date="2019-05-30T15:23:00Z">
        <w:r w:rsidR="00382C27">
          <w:rPr>
            <w:noProof/>
          </w:rPr>
          <w:t>[40]</w:t>
        </w:r>
      </w:ins>
      <w:del w:id="574" w:author="Pablo Blanco Peris" w:date="2019-05-30T15:21:00Z">
        <w:r w:rsidR="002B2A99" w:rsidRPr="00382C27" w:rsidDel="00382C27">
          <w:rPr>
            <w:noProof/>
            <w:rPrChange w:id="575" w:author="Pablo Blanco Peris" w:date="2019-05-30T15:23:00Z">
              <w:rPr>
                <w:noProof/>
              </w:rPr>
            </w:rPrChange>
          </w:rPr>
          <w:delText>[38]</w:delText>
        </w:r>
      </w:del>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Ethereum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231F9E39" w:rsidR="00F25159" w:rsidRDefault="00C229FB" w:rsidP="00E40B86">
      <w:pPr>
        <w:rPr>
          <w:lang w:val="es-ES_tradnl"/>
        </w:rPr>
      </w:pPr>
      <w:r>
        <w:rPr>
          <w:lang w:val="es-ES_tradnl"/>
        </w:rPr>
        <w:t xml:space="preserve">Rinkeby cuenta con un explorador de bloques llamado Etherscan </w:t>
      </w:r>
      <w:r>
        <w:rPr>
          <w:lang w:val="es-ES_tradnl"/>
        </w:rPr>
        <w:fldChar w:fldCharType="begin"/>
      </w:r>
      <w:ins w:id="576" w:author="Pablo Blanco Peris" w:date="2019-05-30T15:23:00Z">
        <w:r w:rsidR="00382C27">
          <w:rPr>
            <w:lang w:val="es-ES_tradnl"/>
          </w:rPr>
          <w:instrText xml:space="preserve"> ADDIN ZOTERO_ITEM CSL_CITATION {"citationID":"XPjEQwNW","properties":{"formattedCitation":"[41]","plainCitation":"[41]","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ins>
      <w:del w:id="577" w:author="Pablo Blanco Peris" w:date="2019-05-30T15:21:00Z">
        <w:r w:rsidR="002B2A99" w:rsidDel="00382C27">
          <w:rPr>
            <w:lang w:val="es-ES_tradnl"/>
          </w:rPr>
          <w:delInstrText xml:space="preserve"> ADDIN ZOTERO_ITEM CSL_CITATION {"citationID":"XPjEQwNW","properties":{"formattedCitation":"[39]","plainCitation":"[39]","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delInstrText>
        </w:r>
      </w:del>
      <w:r>
        <w:rPr>
          <w:lang w:val="es-ES_tradnl"/>
        </w:rPr>
        <w:fldChar w:fldCharType="separate"/>
      </w:r>
      <w:ins w:id="578" w:author="Pablo Blanco Peris" w:date="2019-05-30T15:23:00Z">
        <w:r w:rsidR="00382C27">
          <w:rPr>
            <w:noProof/>
            <w:lang w:val="es-ES_tradnl"/>
          </w:rPr>
          <w:t>[41]</w:t>
        </w:r>
      </w:ins>
      <w:del w:id="579" w:author="Pablo Blanco Peris" w:date="2019-05-30T15:21:00Z">
        <w:r w:rsidR="002B2A99" w:rsidRPr="00382C27" w:rsidDel="00382C27">
          <w:rPr>
            <w:noProof/>
            <w:lang w:val="es-ES_tradnl"/>
            <w:rPrChange w:id="580" w:author="Pablo Blanco Peris" w:date="2019-05-30T15:23:00Z">
              <w:rPr>
                <w:noProof/>
                <w:lang w:val="es-ES_tradnl"/>
              </w:rPr>
            </w:rPrChange>
          </w:rPr>
          <w:delText>[39]</w:delText>
        </w:r>
      </w:del>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Smart contract</w:t>
      </w:r>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43D74CCB" w:rsidR="00F64C16" w:rsidRPr="00F25159" w:rsidRDefault="00F64C16" w:rsidP="00F25159">
      <w:pPr>
        <w:rPr>
          <w:lang w:val="es-ES_tradnl"/>
        </w:rPr>
      </w:pPr>
    </w:p>
    <w:p w14:paraId="00D5B956" w14:textId="07AAB76E"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3B4B98D4" w:rsidR="00F25159" w:rsidRPr="00F25159" w:rsidRDefault="00AF4A89" w:rsidP="00F25159">
      <w:pPr>
        <w:rPr>
          <w:lang w:val="es-ES_tradnl"/>
        </w:rPr>
      </w:pPr>
      <w:r>
        <w:rPr>
          <w:noProof/>
          <w:lang w:val="es-ES_tradnl"/>
        </w:rPr>
        <w:drawing>
          <wp:anchor distT="0" distB="0" distL="114300" distR="114300" simplePos="0" relativeHeight="251665408" behindDoc="0" locked="0" layoutInCell="1" allowOverlap="1" wp14:anchorId="5FEC925D" wp14:editId="6211D6D2">
            <wp:simplePos x="0" y="0"/>
            <wp:positionH relativeFrom="margin">
              <wp:posOffset>-492442</wp:posOffset>
            </wp:positionH>
            <wp:positionV relativeFrom="margin">
              <wp:posOffset>269240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3D209559" w:rsidR="00076706" w:rsidRDefault="00076706" w:rsidP="005A5301">
      <w:pPr>
        <w:ind w:firstLine="720"/>
        <w:rPr>
          <w:lang w:val="es-ES_tradnl"/>
        </w:rPr>
      </w:pPr>
    </w:p>
    <w:p w14:paraId="2DADA5C6" w14:textId="3A2BDDC4" w:rsidR="00955D90" w:rsidRDefault="00955D90" w:rsidP="00DB396E">
      <w:pPr>
        <w:ind w:firstLine="720"/>
        <w:rPr>
          <w:lang w:val="es-ES_tradnl"/>
        </w:rPr>
      </w:pPr>
    </w:p>
    <w:p w14:paraId="676DEF83" w14:textId="65FCA58A" w:rsidR="00F25159" w:rsidRPr="00F25159" w:rsidRDefault="00930BCF" w:rsidP="00DB396E">
      <w:pPr>
        <w:ind w:firstLine="720"/>
        <w:rPr>
          <w:lang w:val="es-ES_tradnl"/>
        </w:rPr>
      </w:pPr>
      <w:r>
        <w:rPr>
          <w:lang w:val="es-ES_tradnl"/>
        </w:rPr>
        <w:lastRenderedPageBreak/>
        <w:t>En esta imagen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0357AC1E" w:rsidR="00076706" w:rsidRDefault="00076706" w:rsidP="00DB396E">
      <w:pPr>
        <w:rPr>
          <w:rFonts w:ascii="MS Mincho" w:eastAsia="MS Mincho" w:hAnsi="MS Mincho"/>
          <w:lang w:val="es-ES_tradnl"/>
        </w:rPr>
      </w:pPr>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6122BBED" w:rsidR="00076706" w:rsidRDefault="00076706" w:rsidP="00DB396E">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20911612" w:rsidR="00076706" w:rsidRPr="00076706" w:rsidRDefault="00076706" w:rsidP="00F25159"/>
    <w:p w14:paraId="08DF3D69" w14:textId="1781AFF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3360" behindDoc="0" locked="0" layoutInCell="1" allowOverlap="1" wp14:anchorId="49B0E906" wp14:editId="28846944">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43972DA" id="Grupo 16" o:spid="_x0000_s1026" style="position:absolute;margin-left:-29.45pt;margin-top:18.2pt;width:518.7pt;height:245.6pt;z-index:251663360"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31"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32"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394A6A02" w:rsidR="00F25159" w:rsidRDefault="00C524FA" w:rsidP="00F25159">
      <w:pPr>
        <w:rPr>
          <w:lang w:val="es-ES_tradnl"/>
        </w:rPr>
      </w:pPr>
      <w:r>
        <w:rPr>
          <w:lang w:val="es-ES_tradnl"/>
        </w:rPr>
        <w:t>Estas imágenes fueron tomadas durante unas pruebas de la aplicación móvil.</w:t>
      </w:r>
      <w:r w:rsidR="00DF2C96">
        <w:rPr>
          <w:lang w:val="es-ES_tradnl"/>
        </w:rPr>
        <w:t xml:space="preserve"> La cuenta que aparece en las capturas es la que se ha utilizado para el despliegue de los contratos y para toda su interacción.</w:t>
      </w:r>
      <w:r>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5A9D0EEF" w:rsidR="00D14574" w:rsidRDefault="00D14574" w:rsidP="00F25159">
      <w:pPr>
        <w:rPr>
          <w:lang w:val="es-ES_tradnl"/>
        </w:rPr>
      </w:pPr>
      <w:r>
        <w:rPr>
          <w:lang w:val="es-ES_tradnl"/>
        </w:rPr>
        <w:lastRenderedPageBreak/>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ins w:id="581" w:author="Pablo Blanco Peris" w:date="2019-05-30T15:23:00Z">
        <w:r w:rsidR="00382C27">
          <w:rPr>
            <w:lang w:val="es-ES_tradnl"/>
          </w:rPr>
          <w:instrText xml:space="preserve"> ADDIN ZOTERO_ITEM CSL_CITATION {"citationID":"ViUMMtss","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ins>
      <w:del w:id="582" w:author="Pablo Blanco Peris" w:date="2019-05-30T15:21:00Z">
        <w:r w:rsidR="002B2A99" w:rsidDel="00382C27">
          <w:rPr>
            <w:lang w:val="es-ES_tradnl"/>
          </w:rPr>
          <w:delInstrText xml:space="preserve"> ADDIN ZOTERO_ITEM CSL_CITATION {"citationID":"ViUMMtss","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delInstrText>
        </w:r>
      </w:del>
      <w:r>
        <w:rPr>
          <w:lang w:val="es-ES_tradnl"/>
        </w:rPr>
        <w:fldChar w:fldCharType="separate"/>
      </w:r>
      <w:ins w:id="583" w:author="Pablo Blanco Peris" w:date="2019-05-30T15:23:00Z">
        <w:r w:rsidR="00382C27">
          <w:rPr>
            <w:noProof/>
            <w:lang w:val="es-ES_tradnl"/>
          </w:rPr>
          <w:t>[34]</w:t>
        </w:r>
      </w:ins>
      <w:del w:id="584" w:author="Pablo Blanco Peris" w:date="2019-05-30T15:21:00Z">
        <w:r w:rsidR="002B2A99" w:rsidRPr="00382C27" w:rsidDel="00382C27">
          <w:rPr>
            <w:noProof/>
            <w:lang w:val="es-ES_tradnl"/>
            <w:rPrChange w:id="585" w:author="Pablo Blanco Peris" w:date="2019-05-30T15:23:00Z">
              <w:rPr>
                <w:noProof/>
                <w:lang w:val="es-ES_tradnl"/>
              </w:rPr>
            </w:rPrChange>
          </w:rPr>
          <w:delText>[32]</w:delText>
        </w:r>
      </w:del>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77777777"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3"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77777777" w:rsidR="005E4AAC" w:rsidRDefault="005E4AAC" w:rsidP="005E4AAC">
      <w:r>
        <w:t>En la captura de pantalla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316F25E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4"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5"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6"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77777777" w:rsidR="00BB51F0" w:rsidRDefault="00BB51F0">
      <w:pPr>
        <w:jc w:val="left"/>
        <w:rPr>
          <w:lang w:val="es-ES_tradnl"/>
        </w:rPr>
      </w:pPr>
      <w:r>
        <w:rPr>
          <w:lang w:val="es-ES_tradnl"/>
        </w:rPr>
        <w:t>Estas capturas son un ejemplo de las estadísticas que ofrece la incorporación de Firebase dentro de la aplicación. Se envían por defecto a la plataforma a través de la app y se generan automáticamente ahorrando al usuario le gestión manual de las analíticas.</w:t>
      </w:r>
    </w:p>
    <w:p w14:paraId="385AEE2F" w14:textId="25D393AE" w:rsidR="00F25159" w:rsidRPr="00F25159" w:rsidRDefault="00BB51F0" w:rsidP="00AF4A89">
      <w:pPr>
        <w:jc w:val="left"/>
        <w:rPr>
          <w:lang w:val="es-ES_tradnl"/>
        </w:rPr>
      </w:pPr>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586" w:name="_Toc9205727"/>
      <w:r>
        <w:rPr>
          <w:lang w:val="es-ES_tradnl"/>
        </w:rPr>
        <w:lastRenderedPageBreak/>
        <w:t>Demo</w:t>
      </w:r>
      <w:bookmarkEnd w:id="586"/>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587" w:name="_Toc9205728"/>
      <w:r>
        <w:rPr>
          <w:lang w:val="es-ES_tradnl"/>
        </w:rPr>
        <w:lastRenderedPageBreak/>
        <w:t>Conclusión</w:t>
      </w:r>
      <w:bookmarkEnd w:id="587"/>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588" w:name="_Toc9205729"/>
      <w:r>
        <w:lastRenderedPageBreak/>
        <w:t>Bibliografía</w:t>
      </w:r>
      <w:bookmarkEnd w:id="588"/>
      <w:r w:rsidR="0030319D">
        <w:rPr>
          <w:noProof/>
        </w:rPr>
        <w:t xml:space="preserve"> </w:t>
      </w:r>
      <w:bookmarkStart w:id="589" w:name="_Toc8680887"/>
      <w:bookmarkStart w:id="590" w:name="_Toc8812722"/>
      <w:bookmarkStart w:id="591" w:name="_Toc8813546"/>
      <w:bookmarkStart w:id="592" w:name="_Toc8819609"/>
      <w:bookmarkStart w:id="593" w:name="_Toc8861340"/>
      <w:bookmarkStart w:id="594" w:name="_Toc8861589"/>
      <w:bookmarkStart w:id="595" w:name="_Toc8680888"/>
      <w:bookmarkStart w:id="596" w:name="_Toc8812723"/>
      <w:bookmarkStart w:id="597" w:name="_Toc8813547"/>
      <w:bookmarkStart w:id="598" w:name="_Toc8819610"/>
      <w:bookmarkStart w:id="599" w:name="_Toc8861341"/>
      <w:bookmarkStart w:id="600" w:name="_Toc8861590"/>
      <w:bookmarkStart w:id="601" w:name="_Toc8680889"/>
      <w:bookmarkStart w:id="602" w:name="_Toc8812724"/>
      <w:bookmarkStart w:id="603" w:name="_Toc8813548"/>
      <w:bookmarkStart w:id="604" w:name="_Toc8819611"/>
      <w:bookmarkStart w:id="605" w:name="_Toc8861342"/>
      <w:bookmarkStart w:id="606" w:name="_Toc8861591"/>
      <w:bookmarkStart w:id="607" w:name="_Toc8680890"/>
      <w:bookmarkStart w:id="608" w:name="_Toc8812725"/>
      <w:bookmarkStart w:id="609" w:name="_Toc8813549"/>
      <w:bookmarkStart w:id="610" w:name="_Toc8819612"/>
      <w:bookmarkStart w:id="611" w:name="_Toc8861343"/>
      <w:bookmarkStart w:id="612" w:name="_Toc8861592"/>
      <w:bookmarkStart w:id="613" w:name="_Toc8680891"/>
      <w:bookmarkStart w:id="614" w:name="_Toc8812726"/>
      <w:bookmarkStart w:id="615" w:name="_Toc8813550"/>
      <w:bookmarkStart w:id="616" w:name="_Toc8819613"/>
      <w:bookmarkStart w:id="617" w:name="_Toc8861344"/>
      <w:bookmarkStart w:id="618" w:name="_Toc8861593"/>
      <w:bookmarkStart w:id="619" w:name="_Toc8680892"/>
      <w:bookmarkStart w:id="620" w:name="_Toc8812727"/>
      <w:bookmarkStart w:id="621" w:name="_Toc8813551"/>
      <w:bookmarkStart w:id="622" w:name="_Toc8819614"/>
      <w:bookmarkStart w:id="623" w:name="_Toc8861345"/>
      <w:bookmarkStart w:id="624" w:name="_Toc8861594"/>
      <w:bookmarkStart w:id="625" w:name="_Toc8680893"/>
      <w:bookmarkStart w:id="626" w:name="_Toc8812728"/>
      <w:bookmarkStart w:id="627" w:name="_Toc8813552"/>
      <w:bookmarkStart w:id="628" w:name="_Toc8819615"/>
      <w:bookmarkStart w:id="629" w:name="_Toc8861346"/>
      <w:bookmarkStart w:id="630" w:name="_Toc8861595"/>
      <w:bookmarkStart w:id="631" w:name="_Toc8680894"/>
      <w:bookmarkStart w:id="632" w:name="_Toc8812729"/>
      <w:bookmarkStart w:id="633" w:name="_Toc8813553"/>
      <w:bookmarkStart w:id="634" w:name="_Toc8819616"/>
      <w:bookmarkStart w:id="635" w:name="_Toc8861347"/>
      <w:bookmarkStart w:id="636" w:name="_Toc8861596"/>
      <w:bookmarkStart w:id="637" w:name="_Toc8680895"/>
      <w:bookmarkStart w:id="638" w:name="_Toc8812730"/>
      <w:bookmarkStart w:id="639" w:name="_Toc8813554"/>
      <w:bookmarkStart w:id="640" w:name="_Toc8819617"/>
      <w:bookmarkStart w:id="641" w:name="_Toc8861348"/>
      <w:bookmarkStart w:id="642" w:name="_Toc8861597"/>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p>
    <w:p w14:paraId="3E7AFA64" w14:textId="77777777" w:rsidR="001F586E" w:rsidRPr="001F586E" w:rsidRDefault="001F586E" w:rsidP="001F586E">
      <w:pPr>
        <w:pStyle w:val="Textoindependiente"/>
      </w:pPr>
    </w:p>
    <w:p w14:paraId="5A86759B" w14:textId="77777777" w:rsidR="00382C27" w:rsidRPr="00382C27" w:rsidRDefault="0030319D" w:rsidP="00382C27">
      <w:pPr>
        <w:widowControl w:val="0"/>
        <w:autoSpaceDE w:val="0"/>
        <w:autoSpaceDN w:val="0"/>
        <w:adjustRightInd w:val="0"/>
        <w:rPr>
          <w:ins w:id="643" w:author="Pablo Blanco Peris" w:date="2019-05-30T15:23:00Z"/>
          <w:lang w:val="en-US"/>
          <w:rPrChange w:id="644" w:author="Pablo Blanco Peris" w:date="2019-05-30T15:24:00Z">
            <w:rPr>
              <w:ins w:id="645" w:author="Pablo Blanco Peris" w:date="2019-05-30T15:23:00Z"/>
              <w:lang w:val="es-ES_tradnl"/>
            </w:rPr>
          </w:rPrChange>
        </w:rPr>
        <w:pPrChange w:id="646" w:author="Pablo Blanco Peris" w:date="2019-05-30T15:23:00Z">
          <w:pPr>
            <w:widowControl w:val="0"/>
            <w:autoSpaceDE w:val="0"/>
            <w:autoSpaceDN w:val="0"/>
            <w:adjustRightInd w:val="0"/>
          </w:pPr>
        </w:pPrChange>
      </w:pPr>
      <w:r w:rsidRPr="000A3D5A">
        <w:fldChar w:fldCharType="begin"/>
      </w:r>
      <w:r w:rsidRPr="002F1C5F">
        <w:rPr>
          <w:lang w:val="en-US"/>
        </w:rPr>
        <w:instrText xml:space="preserve"> ADDIN ZOTERO_BIBL {"uncited":[],"omitted":[],"custom":[]} CSL_BIBLIOGRAPHY </w:instrText>
      </w:r>
      <w:r w:rsidRPr="000A3D5A">
        <w:fldChar w:fldCharType="separate"/>
      </w:r>
      <w:ins w:id="647" w:author="Pablo Blanco Peris" w:date="2019-05-30T15:23:00Z">
        <w:r w:rsidR="00382C27" w:rsidRPr="00382C27">
          <w:rPr>
            <w:lang w:val="en-US"/>
            <w:rPrChange w:id="648" w:author="Pablo Blanco Peris" w:date="2019-05-30T15:24:00Z">
              <w:rPr>
                <w:lang w:val="es-ES_tradnl"/>
              </w:rPr>
            </w:rPrChange>
          </w:rPr>
          <w:t>[1]</w:t>
        </w:r>
        <w:r w:rsidR="00382C27" w:rsidRPr="00382C27">
          <w:rPr>
            <w:lang w:val="en-US"/>
            <w:rPrChange w:id="649" w:author="Pablo Blanco Peris" w:date="2019-05-30T15:24:00Z">
              <w:rPr>
                <w:lang w:val="es-ES_tradnl"/>
              </w:rPr>
            </w:rPrChange>
          </w:rPr>
          <w:tab/>
          <w:t>S. Nakamoto, «Bitcoin: A Peer-to-Peer Electronic Cash System», p. 9.</w:t>
        </w:r>
      </w:ins>
    </w:p>
    <w:p w14:paraId="735AA3E8" w14:textId="77777777" w:rsidR="00382C27" w:rsidRPr="00382C27" w:rsidRDefault="00382C27" w:rsidP="00382C27">
      <w:pPr>
        <w:widowControl w:val="0"/>
        <w:autoSpaceDE w:val="0"/>
        <w:autoSpaceDN w:val="0"/>
        <w:adjustRightInd w:val="0"/>
        <w:rPr>
          <w:ins w:id="650" w:author="Pablo Blanco Peris" w:date="2019-05-30T15:23:00Z"/>
          <w:lang w:val="es-ES_tradnl"/>
          <w:rPrChange w:id="651" w:author="Pablo Blanco Peris" w:date="2019-05-30T15:23:00Z">
            <w:rPr>
              <w:ins w:id="652" w:author="Pablo Blanco Peris" w:date="2019-05-30T15:23:00Z"/>
              <w:lang w:val="es-ES_tradnl"/>
            </w:rPr>
          </w:rPrChange>
        </w:rPr>
        <w:pPrChange w:id="653" w:author="Pablo Blanco Peris" w:date="2019-05-30T15:23:00Z">
          <w:pPr>
            <w:widowControl w:val="0"/>
            <w:autoSpaceDE w:val="0"/>
            <w:autoSpaceDN w:val="0"/>
            <w:adjustRightInd w:val="0"/>
          </w:pPr>
        </w:pPrChange>
      </w:pPr>
      <w:ins w:id="654" w:author="Pablo Blanco Peris" w:date="2019-05-30T15:23:00Z">
        <w:r w:rsidRPr="00382C27">
          <w:rPr>
            <w:lang w:val="es-ES_tradnl"/>
            <w:rPrChange w:id="655" w:author="Pablo Blanco Peris" w:date="2019-05-30T15:23:00Z">
              <w:rPr>
                <w:lang w:val="es-ES_tradnl"/>
              </w:rPr>
            </w:rPrChange>
          </w:rPr>
          <w:t>[2]</w:t>
        </w:r>
        <w:r w:rsidRPr="00382C27">
          <w:rPr>
            <w:lang w:val="es-ES_tradnl"/>
            <w:rPrChange w:id="656" w:author="Pablo Blanco Peris" w:date="2019-05-30T15:23:00Z">
              <w:rPr>
                <w:lang w:val="es-ES_tradnl"/>
              </w:rPr>
            </w:rPrChange>
          </w:rPr>
          <w:tab/>
          <w:t>«46 días tomó Bitcoin en saltar de $6900 a $20000 en 2017, ¿Se repite la historia? – CRIPTO TENDENCIA». [En línea]. Disponible en: https://criptotendencia.com/2019/05/14/46-dias-tomo-bitcoin-en-saltar-de-6900-a-20000-en-2017-se-repite-la-historia/. [Accedido: 18-may-2019].</w:t>
        </w:r>
      </w:ins>
    </w:p>
    <w:p w14:paraId="774EEAFF" w14:textId="77777777" w:rsidR="00382C27" w:rsidRPr="00382C27" w:rsidRDefault="00382C27" w:rsidP="00382C27">
      <w:pPr>
        <w:widowControl w:val="0"/>
        <w:autoSpaceDE w:val="0"/>
        <w:autoSpaceDN w:val="0"/>
        <w:adjustRightInd w:val="0"/>
        <w:rPr>
          <w:ins w:id="657" w:author="Pablo Blanco Peris" w:date="2019-05-30T15:23:00Z"/>
          <w:lang w:val="es-ES_tradnl"/>
          <w:rPrChange w:id="658" w:author="Pablo Blanco Peris" w:date="2019-05-30T15:23:00Z">
            <w:rPr>
              <w:ins w:id="659" w:author="Pablo Blanco Peris" w:date="2019-05-30T15:23:00Z"/>
              <w:lang w:val="es-ES_tradnl"/>
            </w:rPr>
          </w:rPrChange>
        </w:rPr>
        <w:pPrChange w:id="660" w:author="Pablo Blanco Peris" w:date="2019-05-30T15:23:00Z">
          <w:pPr>
            <w:widowControl w:val="0"/>
            <w:autoSpaceDE w:val="0"/>
            <w:autoSpaceDN w:val="0"/>
            <w:adjustRightInd w:val="0"/>
          </w:pPr>
        </w:pPrChange>
      </w:pPr>
      <w:ins w:id="661" w:author="Pablo Blanco Peris" w:date="2019-05-30T15:23:00Z">
        <w:r w:rsidRPr="00382C27">
          <w:rPr>
            <w:lang w:val="es-ES_tradnl"/>
            <w:rPrChange w:id="662" w:author="Pablo Blanco Peris" w:date="2019-05-30T15:23:00Z">
              <w:rPr>
                <w:lang w:val="es-ES_tradnl"/>
              </w:rPr>
            </w:rPrChange>
          </w:rPr>
          <w:t>[3]</w:t>
        </w:r>
        <w:r w:rsidRPr="00382C27">
          <w:rPr>
            <w:lang w:val="es-ES_tradnl"/>
            <w:rPrChange w:id="663" w:author="Pablo Blanco Peris" w:date="2019-05-30T15:23:00Z">
              <w:rPr>
                <w:lang w:val="es-ES_tradnl"/>
              </w:rPr>
            </w:rPrChange>
          </w:rPr>
          <w:tab/>
          <w:t xml:space="preserve">«Gobierno japonés reinventará su registro de propiedades con blockchain», </w:t>
        </w:r>
        <w:proofErr w:type="spellStart"/>
        <w:r w:rsidRPr="00382C27">
          <w:rPr>
            <w:i/>
            <w:iCs/>
            <w:lang w:val="es-ES_tradnl"/>
            <w:rPrChange w:id="664" w:author="Pablo Blanco Peris" w:date="2019-05-30T15:23:00Z">
              <w:rPr>
                <w:i/>
                <w:iCs/>
                <w:lang w:val="es-ES_tradnl"/>
              </w:rPr>
            </w:rPrChange>
          </w:rPr>
          <w:t>CriptoNoticias</w:t>
        </w:r>
        <w:proofErr w:type="spellEnd"/>
        <w:r w:rsidRPr="00382C27">
          <w:rPr>
            <w:i/>
            <w:iCs/>
            <w:lang w:val="es-ES_tradnl"/>
            <w:rPrChange w:id="665" w:author="Pablo Blanco Peris" w:date="2019-05-30T15:23:00Z">
              <w:rPr>
                <w:i/>
                <w:iCs/>
                <w:lang w:val="es-ES_tradnl"/>
              </w:rPr>
            </w:rPrChange>
          </w:rPr>
          <w:t xml:space="preserve"> - Bitcoin, blockchains y criptomonedas</w:t>
        </w:r>
        <w:r w:rsidRPr="00382C27">
          <w:rPr>
            <w:lang w:val="es-ES_tradnl"/>
            <w:rPrChange w:id="666" w:author="Pablo Blanco Peris" w:date="2019-05-30T15:23:00Z">
              <w:rPr>
                <w:lang w:val="es-ES_tradnl"/>
              </w:rPr>
            </w:rPrChange>
          </w:rPr>
          <w:t>, 23-jun-2017. [En línea]. Disponible en: https://www.criptonoticias.com/aplicaciones/gobierno-japones-reinventara-registro-propiedades-blockchain/. [Accedido: 18-may-2019].</w:t>
        </w:r>
      </w:ins>
    </w:p>
    <w:p w14:paraId="299A323F" w14:textId="77777777" w:rsidR="00382C27" w:rsidRPr="00382C27" w:rsidRDefault="00382C27" w:rsidP="00382C27">
      <w:pPr>
        <w:widowControl w:val="0"/>
        <w:autoSpaceDE w:val="0"/>
        <w:autoSpaceDN w:val="0"/>
        <w:adjustRightInd w:val="0"/>
        <w:rPr>
          <w:ins w:id="667" w:author="Pablo Blanco Peris" w:date="2019-05-30T15:23:00Z"/>
          <w:lang w:val="en-US"/>
          <w:rPrChange w:id="668" w:author="Pablo Blanco Peris" w:date="2019-05-30T15:24:00Z">
            <w:rPr>
              <w:ins w:id="669" w:author="Pablo Blanco Peris" w:date="2019-05-30T15:23:00Z"/>
              <w:lang w:val="es-ES_tradnl"/>
            </w:rPr>
          </w:rPrChange>
        </w:rPr>
        <w:pPrChange w:id="670" w:author="Pablo Blanco Peris" w:date="2019-05-30T15:23:00Z">
          <w:pPr>
            <w:widowControl w:val="0"/>
            <w:autoSpaceDE w:val="0"/>
            <w:autoSpaceDN w:val="0"/>
            <w:adjustRightInd w:val="0"/>
          </w:pPr>
        </w:pPrChange>
      </w:pPr>
      <w:ins w:id="671" w:author="Pablo Blanco Peris" w:date="2019-05-30T15:23:00Z">
        <w:r w:rsidRPr="00382C27">
          <w:rPr>
            <w:lang w:val="es-ES_tradnl"/>
            <w:rPrChange w:id="672" w:author="Pablo Blanco Peris" w:date="2019-05-30T15:23:00Z">
              <w:rPr>
                <w:lang w:val="es-ES_tradnl"/>
              </w:rPr>
            </w:rPrChange>
          </w:rPr>
          <w:t>[4]</w:t>
        </w:r>
        <w:r w:rsidRPr="00382C27">
          <w:rPr>
            <w:lang w:val="es-ES_tradnl"/>
            <w:rPrChange w:id="673" w:author="Pablo Blanco Peris" w:date="2019-05-30T15:23:00Z">
              <w:rPr>
                <w:lang w:val="es-ES_tradnl"/>
              </w:rPr>
            </w:rPrChange>
          </w:rPr>
          <w:tab/>
          <w:t xml:space="preserve">J. Pastor, «Spotify sí que cree en blockchain: así funciona </w:t>
        </w:r>
        <w:proofErr w:type="spellStart"/>
        <w:r w:rsidRPr="00382C27">
          <w:rPr>
            <w:lang w:val="es-ES_tradnl"/>
            <w:rPrChange w:id="674" w:author="Pablo Blanco Peris" w:date="2019-05-30T15:23:00Z">
              <w:rPr>
                <w:lang w:val="es-ES_tradnl"/>
              </w:rPr>
            </w:rPrChange>
          </w:rPr>
          <w:t>Mediachain</w:t>
        </w:r>
        <w:proofErr w:type="spellEnd"/>
        <w:r w:rsidRPr="00382C27">
          <w:rPr>
            <w:lang w:val="es-ES_tradnl"/>
            <w:rPrChange w:id="675" w:author="Pablo Blanco Peris" w:date="2019-05-30T15:23:00Z">
              <w:rPr>
                <w:lang w:val="es-ES_tradnl"/>
              </w:rPr>
            </w:rPrChange>
          </w:rPr>
          <w:t xml:space="preserve">, la empresa que acaba de comprar», </w:t>
        </w:r>
        <w:proofErr w:type="spellStart"/>
        <w:r w:rsidRPr="00382C27">
          <w:rPr>
            <w:i/>
            <w:iCs/>
            <w:lang w:val="es-ES_tradnl"/>
            <w:rPrChange w:id="676" w:author="Pablo Blanco Peris" w:date="2019-05-30T15:23:00Z">
              <w:rPr>
                <w:i/>
                <w:iCs/>
                <w:lang w:val="es-ES_tradnl"/>
              </w:rPr>
            </w:rPrChange>
          </w:rPr>
          <w:t>Xataka</w:t>
        </w:r>
        <w:proofErr w:type="spellEnd"/>
        <w:r w:rsidRPr="00382C27">
          <w:rPr>
            <w:lang w:val="es-ES_tradnl"/>
            <w:rPrChange w:id="677" w:author="Pablo Blanco Peris" w:date="2019-05-30T15:23:00Z">
              <w:rPr>
                <w:lang w:val="es-ES_tradnl"/>
              </w:rPr>
            </w:rPrChange>
          </w:rPr>
          <w:t xml:space="preserve">, 08-may-2017. [En línea]. Disponible en: https://www.xataka.com/empresas-y-economia/spotify-si-que-cree-en-blockchain-asi-funciona-mediachain-la-empresa-que-acaba-de-comprar. </w:t>
        </w:r>
        <w:r w:rsidRPr="00382C27">
          <w:rPr>
            <w:lang w:val="en-US"/>
            <w:rPrChange w:id="678" w:author="Pablo Blanco Peris" w:date="2019-05-30T15:24:00Z">
              <w:rPr>
                <w:lang w:val="es-ES_tradnl"/>
              </w:rPr>
            </w:rPrChange>
          </w:rPr>
          <w:t>[</w:t>
        </w:r>
        <w:proofErr w:type="spellStart"/>
        <w:r w:rsidRPr="00382C27">
          <w:rPr>
            <w:lang w:val="en-US"/>
            <w:rPrChange w:id="679" w:author="Pablo Blanco Peris" w:date="2019-05-30T15:24:00Z">
              <w:rPr>
                <w:lang w:val="es-ES_tradnl"/>
              </w:rPr>
            </w:rPrChange>
          </w:rPr>
          <w:t>Accedido</w:t>
        </w:r>
        <w:proofErr w:type="spellEnd"/>
        <w:r w:rsidRPr="00382C27">
          <w:rPr>
            <w:lang w:val="en-US"/>
            <w:rPrChange w:id="680" w:author="Pablo Blanco Peris" w:date="2019-05-30T15:24:00Z">
              <w:rPr>
                <w:lang w:val="es-ES_tradnl"/>
              </w:rPr>
            </w:rPrChange>
          </w:rPr>
          <w:t>: 18-may-2019].</w:t>
        </w:r>
      </w:ins>
    </w:p>
    <w:p w14:paraId="1B866D3C" w14:textId="77777777" w:rsidR="00382C27" w:rsidRPr="00382C27" w:rsidRDefault="00382C27" w:rsidP="00382C27">
      <w:pPr>
        <w:widowControl w:val="0"/>
        <w:autoSpaceDE w:val="0"/>
        <w:autoSpaceDN w:val="0"/>
        <w:adjustRightInd w:val="0"/>
        <w:rPr>
          <w:ins w:id="681" w:author="Pablo Blanco Peris" w:date="2019-05-30T15:23:00Z"/>
          <w:lang w:val="es-ES_tradnl"/>
          <w:rPrChange w:id="682" w:author="Pablo Blanco Peris" w:date="2019-05-30T15:23:00Z">
            <w:rPr>
              <w:ins w:id="683" w:author="Pablo Blanco Peris" w:date="2019-05-30T15:23:00Z"/>
              <w:lang w:val="es-ES_tradnl"/>
            </w:rPr>
          </w:rPrChange>
        </w:rPr>
        <w:pPrChange w:id="684" w:author="Pablo Blanco Peris" w:date="2019-05-30T15:23:00Z">
          <w:pPr>
            <w:widowControl w:val="0"/>
            <w:autoSpaceDE w:val="0"/>
            <w:autoSpaceDN w:val="0"/>
            <w:adjustRightInd w:val="0"/>
          </w:pPr>
        </w:pPrChange>
      </w:pPr>
      <w:ins w:id="685" w:author="Pablo Blanco Peris" w:date="2019-05-30T15:23:00Z">
        <w:r w:rsidRPr="00382C27">
          <w:rPr>
            <w:lang w:val="en-US"/>
            <w:rPrChange w:id="686" w:author="Pablo Blanco Peris" w:date="2019-05-30T15:24:00Z">
              <w:rPr>
                <w:lang w:val="es-ES_tradnl"/>
              </w:rPr>
            </w:rPrChange>
          </w:rPr>
          <w:t>[5]</w:t>
        </w:r>
        <w:r w:rsidRPr="00382C27">
          <w:rPr>
            <w:lang w:val="en-US"/>
            <w:rPrChange w:id="687" w:author="Pablo Blanco Peris" w:date="2019-05-30T15:24:00Z">
              <w:rPr>
                <w:lang w:val="es-ES_tradnl"/>
              </w:rPr>
            </w:rPrChange>
          </w:rPr>
          <w:tab/>
          <w:t xml:space="preserve">M. Orcutt, «Blockchain technology will revolutionize medical records—just not anytime soon», </w:t>
        </w:r>
        <w:r w:rsidRPr="00382C27">
          <w:rPr>
            <w:i/>
            <w:iCs/>
            <w:lang w:val="en-US"/>
            <w:rPrChange w:id="688" w:author="Pablo Blanco Peris" w:date="2019-05-30T15:24:00Z">
              <w:rPr>
                <w:i/>
                <w:iCs/>
                <w:lang w:val="es-ES_tradnl"/>
              </w:rPr>
            </w:rPrChange>
          </w:rPr>
          <w:t>MIT Technology Review</w:t>
        </w:r>
        <w:r w:rsidRPr="00382C27">
          <w:rPr>
            <w:lang w:val="en-US"/>
            <w:rPrChange w:id="689" w:author="Pablo Blanco Peris" w:date="2019-05-30T15:24:00Z">
              <w:rPr>
                <w:lang w:val="es-ES_tradnl"/>
              </w:rPr>
            </w:rPrChange>
          </w:rPr>
          <w:t xml:space="preserve">. </w:t>
        </w:r>
        <w:r w:rsidRPr="00382C27">
          <w:rPr>
            <w:lang w:val="es-ES_tradnl"/>
            <w:rPrChange w:id="690" w:author="Pablo Blanco Peris" w:date="2019-05-30T15:23:00Z">
              <w:rPr>
                <w:lang w:val="es-ES_tradnl"/>
              </w:rPr>
            </w:rPrChange>
          </w:rPr>
          <w:t>[En línea]. Disponible en: https://www.technologyreview.com/s/608821/who-will-build-the-health-care-blockchain/. [Accedido: 18-may-2019].</w:t>
        </w:r>
      </w:ins>
    </w:p>
    <w:p w14:paraId="0F19622E" w14:textId="77777777" w:rsidR="00382C27" w:rsidRPr="00382C27" w:rsidRDefault="00382C27" w:rsidP="00382C27">
      <w:pPr>
        <w:widowControl w:val="0"/>
        <w:autoSpaceDE w:val="0"/>
        <w:autoSpaceDN w:val="0"/>
        <w:adjustRightInd w:val="0"/>
        <w:rPr>
          <w:ins w:id="691" w:author="Pablo Blanco Peris" w:date="2019-05-30T15:23:00Z"/>
          <w:lang w:val="es-ES_tradnl"/>
          <w:rPrChange w:id="692" w:author="Pablo Blanco Peris" w:date="2019-05-30T15:23:00Z">
            <w:rPr>
              <w:ins w:id="693" w:author="Pablo Blanco Peris" w:date="2019-05-30T15:23:00Z"/>
              <w:lang w:val="es-ES_tradnl"/>
            </w:rPr>
          </w:rPrChange>
        </w:rPr>
        <w:pPrChange w:id="694" w:author="Pablo Blanco Peris" w:date="2019-05-30T15:23:00Z">
          <w:pPr>
            <w:widowControl w:val="0"/>
            <w:autoSpaceDE w:val="0"/>
            <w:autoSpaceDN w:val="0"/>
            <w:adjustRightInd w:val="0"/>
          </w:pPr>
        </w:pPrChange>
      </w:pPr>
      <w:ins w:id="695" w:author="Pablo Blanco Peris" w:date="2019-05-30T15:23:00Z">
        <w:r w:rsidRPr="00382C27">
          <w:rPr>
            <w:lang w:val="es-ES_tradnl"/>
            <w:rPrChange w:id="696" w:author="Pablo Blanco Peris" w:date="2019-05-30T15:23:00Z">
              <w:rPr>
                <w:lang w:val="es-ES_tradnl"/>
              </w:rPr>
            </w:rPrChange>
          </w:rPr>
          <w:t>[6]</w:t>
        </w:r>
        <w:r w:rsidRPr="00382C27">
          <w:rPr>
            <w:lang w:val="es-ES_tradnl"/>
            <w:rPrChange w:id="697" w:author="Pablo Blanco Peris" w:date="2019-05-30T15:23:00Z">
              <w:rPr>
                <w:lang w:val="es-ES_tradnl"/>
              </w:rPr>
            </w:rPrChange>
          </w:rPr>
          <w:tab/>
          <w:t xml:space="preserve">«Transparencia electoral: 5 plataformas blockchain para votaciones», </w:t>
        </w:r>
        <w:proofErr w:type="spellStart"/>
        <w:r w:rsidRPr="00382C27">
          <w:rPr>
            <w:i/>
            <w:iCs/>
            <w:lang w:val="es-ES_tradnl"/>
            <w:rPrChange w:id="698" w:author="Pablo Blanco Peris" w:date="2019-05-30T15:23:00Z">
              <w:rPr>
                <w:i/>
                <w:iCs/>
                <w:lang w:val="es-ES_tradnl"/>
              </w:rPr>
            </w:rPrChange>
          </w:rPr>
          <w:t>CriptoNoticias</w:t>
        </w:r>
        <w:proofErr w:type="spellEnd"/>
        <w:r w:rsidRPr="00382C27">
          <w:rPr>
            <w:i/>
            <w:iCs/>
            <w:lang w:val="es-ES_tradnl"/>
            <w:rPrChange w:id="699" w:author="Pablo Blanco Peris" w:date="2019-05-30T15:23:00Z">
              <w:rPr>
                <w:i/>
                <w:iCs/>
                <w:lang w:val="es-ES_tradnl"/>
              </w:rPr>
            </w:rPrChange>
          </w:rPr>
          <w:t xml:space="preserve"> - Bitcoin, blockchains y criptomonedas</w:t>
        </w:r>
        <w:r w:rsidRPr="00382C27">
          <w:rPr>
            <w:lang w:val="es-ES_tradnl"/>
            <w:rPrChange w:id="700" w:author="Pablo Blanco Peris" w:date="2019-05-30T15:23:00Z">
              <w:rPr>
                <w:lang w:val="es-ES_tradnl"/>
              </w:rPr>
            </w:rPrChange>
          </w:rPr>
          <w:t>, 06-may-2018. [En línea]. Disponible en: https://www.criptonoticias.com/colecciones/transparencia-electoral-5-plataformas-blockchain-para-votaciones/. [Accedido: 18-may-2019].</w:t>
        </w:r>
      </w:ins>
    </w:p>
    <w:p w14:paraId="5BD827D8" w14:textId="77777777" w:rsidR="00382C27" w:rsidRPr="00382C27" w:rsidRDefault="00382C27" w:rsidP="00382C27">
      <w:pPr>
        <w:widowControl w:val="0"/>
        <w:autoSpaceDE w:val="0"/>
        <w:autoSpaceDN w:val="0"/>
        <w:adjustRightInd w:val="0"/>
        <w:rPr>
          <w:ins w:id="701" w:author="Pablo Blanco Peris" w:date="2019-05-30T15:23:00Z"/>
          <w:lang w:val="es-ES_tradnl"/>
          <w:rPrChange w:id="702" w:author="Pablo Blanco Peris" w:date="2019-05-30T15:23:00Z">
            <w:rPr>
              <w:ins w:id="703" w:author="Pablo Blanco Peris" w:date="2019-05-30T15:23:00Z"/>
              <w:lang w:val="es-ES_tradnl"/>
            </w:rPr>
          </w:rPrChange>
        </w:rPr>
        <w:pPrChange w:id="704" w:author="Pablo Blanco Peris" w:date="2019-05-30T15:23:00Z">
          <w:pPr>
            <w:widowControl w:val="0"/>
            <w:autoSpaceDE w:val="0"/>
            <w:autoSpaceDN w:val="0"/>
            <w:adjustRightInd w:val="0"/>
          </w:pPr>
        </w:pPrChange>
      </w:pPr>
      <w:ins w:id="705" w:author="Pablo Blanco Peris" w:date="2019-05-30T15:23:00Z">
        <w:r w:rsidRPr="00382C27">
          <w:rPr>
            <w:lang w:val="es-ES_tradnl"/>
            <w:rPrChange w:id="706" w:author="Pablo Blanco Peris" w:date="2019-05-30T15:23:00Z">
              <w:rPr>
                <w:lang w:val="es-ES_tradnl"/>
              </w:rPr>
            </w:rPrChange>
          </w:rPr>
          <w:t>[7]</w:t>
        </w:r>
        <w:r w:rsidRPr="00382C27">
          <w:rPr>
            <w:lang w:val="es-ES_tradnl"/>
            <w:rPrChange w:id="707" w:author="Pablo Blanco Peris" w:date="2019-05-30T15:23:00Z">
              <w:rPr>
                <w:lang w:val="es-ES_tradnl"/>
              </w:rPr>
            </w:rPrChange>
          </w:rPr>
          <w:tab/>
          <w:t xml:space="preserve">«Ethereum», </w:t>
        </w:r>
        <w:r w:rsidRPr="00382C27">
          <w:rPr>
            <w:i/>
            <w:iCs/>
            <w:lang w:val="es-ES_tradnl"/>
            <w:rPrChange w:id="708" w:author="Pablo Blanco Peris" w:date="2019-05-30T15:23:00Z">
              <w:rPr>
                <w:i/>
                <w:iCs/>
                <w:lang w:val="es-ES_tradnl"/>
              </w:rPr>
            </w:rPrChange>
          </w:rPr>
          <w:t>ethereum.org</w:t>
        </w:r>
        <w:r w:rsidRPr="00382C27">
          <w:rPr>
            <w:lang w:val="es-ES_tradnl"/>
            <w:rPrChange w:id="709" w:author="Pablo Blanco Peris" w:date="2019-05-30T15:23:00Z">
              <w:rPr>
                <w:lang w:val="es-ES_tradnl"/>
              </w:rPr>
            </w:rPrChange>
          </w:rPr>
          <w:t>. [En línea]. Disponible en: https://ethereum.org. [Accedido: 19-may-2019].</w:t>
        </w:r>
      </w:ins>
    </w:p>
    <w:p w14:paraId="0E7D7EF6" w14:textId="77777777" w:rsidR="00382C27" w:rsidRPr="00382C27" w:rsidRDefault="00382C27" w:rsidP="00382C27">
      <w:pPr>
        <w:widowControl w:val="0"/>
        <w:autoSpaceDE w:val="0"/>
        <w:autoSpaceDN w:val="0"/>
        <w:adjustRightInd w:val="0"/>
        <w:rPr>
          <w:ins w:id="710" w:author="Pablo Blanco Peris" w:date="2019-05-30T15:23:00Z"/>
          <w:lang w:val="es-ES_tradnl"/>
          <w:rPrChange w:id="711" w:author="Pablo Blanco Peris" w:date="2019-05-30T15:23:00Z">
            <w:rPr>
              <w:ins w:id="712" w:author="Pablo Blanco Peris" w:date="2019-05-30T15:23:00Z"/>
              <w:lang w:val="es-ES_tradnl"/>
            </w:rPr>
          </w:rPrChange>
        </w:rPr>
        <w:pPrChange w:id="713" w:author="Pablo Blanco Peris" w:date="2019-05-30T15:23:00Z">
          <w:pPr>
            <w:widowControl w:val="0"/>
            <w:autoSpaceDE w:val="0"/>
            <w:autoSpaceDN w:val="0"/>
            <w:adjustRightInd w:val="0"/>
          </w:pPr>
        </w:pPrChange>
      </w:pPr>
      <w:ins w:id="714" w:author="Pablo Blanco Peris" w:date="2019-05-30T15:23:00Z">
        <w:r w:rsidRPr="00382C27">
          <w:rPr>
            <w:lang w:val="en-US"/>
            <w:rPrChange w:id="715" w:author="Pablo Blanco Peris" w:date="2019-05-30T15:24:00Z">
              <w:rPr>
                <w:lang w:val="es-ES_tradnl"/>
              </w:rPr>
            </w:rPrChange>
          </w:rPr>
          <w:t>[8]</w:t>
        </w:r>
        <w:r w:rsidRPr="00382C27">
          <w:rPr>
            <w:lang w:val="en-US"/>
            <w:rPrChange w:id="716" w:author="Pablo Blanco Peris" w:date="2019-05-30T15:24:00Z">
              <w:rPr>
                <w:lang w:val="es-ES_tradnl"/>
              </w:rPr>
            </w:rPrChange>
          </w:rPr>
          <w:tab/>
          <w:t>«</w:t>
        </w:r>
        <w:proofErr w:type="spellStart"/>
        <w:r w:rsidRPr="00382C27">
          <w:rPr>
            <w:lang w:val="en-US"/>
            <w:rPrChange w:id="717" w:author="Pablo Blanco Peris" w:date="2019-05-30T15:24:00Z">
              <w:rPr>
                <w:lang w:val="es-ES_tradnl"/>
              </w:rPr>
            </w:rPrChange>
          </w:rPr>
          <w:t>Rinkeby</w:t>
        </w:r>
        <w:proofErr w:type="spellEnd"/>
        <w:r w:rsidRPr="00382C27">
          <w:rPr>
            <w:lang w:val="en-US"/>
            <w:rPrChange w:id="718" w:author="Pablo Blanco Peris" w:date="2019-05-30T15:24:00Z">
              <w:rPr>
                <w:lang w:val="es-ES_tradnl"/>
              </w:rPr>
            </w:rPrChange>
          </w:rPr>
          <w:t xml:space="preserve">: Ethereum </w:t>
        </w:r>
        <w:proofErr w:type="spellStart"/>
        <w:r w:rsidRPr="00382C27">
          <w:rPr>
            <w:lang w:val="en-US"/>
            <w:rPrChange w:id="719" w:author="Pablo Blanco Peris" w:date="2019-05-30T15:24:00Z">
              <w:rPr>
                <w:lang w:val="es-ES_tradnl"/>
              </w:rPr>
            </w:rPrChange>
          </w:rPr>
          <w:t>Testnet</w:t>
        </w:r>
        <w:proofErr w:type="spellEnd"/>
        <w:r w:rsidRPr="00382C27">
          <w:rPr>
            <w:lang w:val="en-US"/>
            <w:rPrChange w:id="720" w:author="Pablo Blanco Peris" w:date="2019-05-30T15:24:00Z">
              <w:rPr>
                <w:lang w:val="es-ES_tradnl"/>
              </w:rPr>
            </w:rPrChange>
          </w:rPr>
          <w:t>». [</w:t>
        </w:r>
        <w:proofErr w:type="spellStart"/>
        <w:r w:rsidRPr="00382C27">
          <w:rPr>
            <w:lang w:val="en-US"/>
            <w:rPrChange w:id="721" w:author="Pablo Blanco Peris" w:date="2019-05-30T15:24:00Z">
              <w:rPr>
                <w:lang w:val="es-ES_tradnl"/>
              </w:rPr>
            </w:rPrChange>
          </w:rPr>
          <w:t>En</w:t>
        </w:r>
        <w:proofErr w:type="spellEnd"/>
        <w:r w:rsidRPr="00382C27">
          <w:rPr>
            <w:lang w:val="en-US"/>
            <w:rPrChange w:id="722" w:author="Pablo Blanco Peris" w:date="2019-05-30T15:24:00Z">
              <w:rPr>
                <w:lang w:val="es-ES_tradnl"/>
              </w:rPr>
            </w:rPrChange>
          </w:rPr>
          <w:t xml:space="preserve"> </w:t>
        </w:r>
        <w:proofErr w:type="spellStart"/>
        <w:r w:rsidRPr="00382C27">
          <w:rPr>
            <w:lang w:val="en-US"/>
            <w:rPrChange w:id="723" w:author="Pablo Blanco Peris" w:date="2019-05-30T15:24:00Z">
              <w:rPr>
                <w:lang w:val="es-ES_tradnl"/>
              </w:rPr>
            </w:rPrChange>
          </w:rPr>
          <w:t>línea</w:t>
        </w:r>
        <w:proofErr w:type="spellEnd"/>
        <w:r w:rsidRPr="00382C27">
          <w:rPr>
            <w:lang w:val="en-US"/>
            <w:rPrChange w:id="724" w:author="Pablo Blanco Peris" w:date="2019-05-30T15:24:00Z">
              <w:rPr>
                <w:lang w:val="es-ES_tradnl"/>
              </w:rPr>
            </w:rPrChange>
          </w:rPr>
          <w:t xml:space="preserve">]. </w:t>
        </w:r>
        <w:r w:rsidRPr="00382C27">
          <w:rPr>
            <w:lang w:val="es-ES_tradnl"/>
            <w:rPrChange w:id="725" w:author="Pablo Blanco Peris" w:date="2019-05-30T15:23:00Z">
              <w:rPr>
                <w:lang w:val="es-ES_tradnl"/>
              </w:rPr>
            </w:rPrChange>
          </w:rPr>
          <w:t>Disponible en: https://www.rinkeby.io/#stats. [Accedido: 15-may-2019].</w:t>
        </w:r>
      </w:ins>
    </w:p>
    <w:p w14:paraId="7F7C4FA5" w14:textId="77777777" w:rsidR="00382C27" w:rsidRPr="00382C27" w:rsidRDefault="00382C27" w:rsidP="00382C27">
      <w:pPr>
        <w:widowControl w:val="0"/>
        <w:autoSpaceDE w:val="0"/>
        <w:autoSpaceDN w:val="0"/>
        <w:adjustRightInd w:val="0"/>
        <w:rPr>
          <w:ins w:id="726" w:author="Pablo Blanco Peris" w:date="2019-05-30T15:23:00Z"/>
          <w:lang w:val="es-ES_tradnl"/>
          <w:rPrChange w:id="727" w:author="Pablo Blanco Peris" w:date="2019-05-30T15:23:00Z">
            <w:rPr>
              <w:ins w:id="728" w:author="Pablo Blanco Peris" w:date="2019-05-30T15:23:00Z"/>
              <w:lang w:val="es-ES_tradnl"/>
            </w:rPr>
          </w:rPrChange>
        </w:rPr>
        <w:pPrChange w:id="729" w:author="Pablo Blanco Peris" w:date="2019-05-30T15:23:00Z">
          <w:pPr>
            <w:widowControl w:val="0"/>
            <w:autoSpaceDE w:val="0"/>
            <w:autoSpaceDN w:val="0"/>
            <w:adjustRightInd w:val="0"/>
          </w:pPr>
        </w:pPrChange>
      </w:pPr>
      <w:ins w:id="730" w:author="Pablo Blanco Peris" w:date="2019-05-30T15:23:00Z">
        <w:r w:rsidRPr="00382C27">
          <w:rPr>
            <w:lang w:val="es-ES_tradnl"/>
            <w:rPrChange w:id="731" w:author="Pablo Blanco Peris" w:date="2019-05-30T15:23:00Z">
              <w:rPr>
                <w:lang w:val="es-ES_tradnl"/>
              </w:rPr>
            </w:rPrChange>
          </w:rPr>
          <w:t>[9]</w:t>
        </w:r>
        <w:r w:rsidRPr="00382C27">
          <w:rPr>
            <w:lang w:val="es-ES_tradnl"/>
            <w:rPrChange w:id="732" w:author="Pablo Blanco Peris" w:date="2019-05-30T15:23:00Z">
              <w:rPr>
                <w:lang w:val="es-ES_tradnl"/>
              </w:rPr>
            </w:rPrChange>
          </w:rPr>
          <w:tab/>
          <w:t xml:space="preserve">«car2go </w:t>
        </w:r>
        <w:proofErr w:type="spellStart"/>
        <w:r w:rsidRPr="00382C27">
          <w:rPr>
            <w:lang w:val="es-ES_tradnl"/>
            <w:rPrChange w:id="733" w:author="Pablo Blanco Peris" w:date="2019-05-30T15:23:00Z">
              <w:rPr>
                <w:lang w:val="es-ES_tradnl"/>
              </w:rPr>
            </w:rPrChange>
          </w:rPr>
          <w:t>carsharing</w:t>
        </w:r>
        <w:proofErr w:type="spellEnd"/>
        <w:r w:rsidRPr="00382C27">
          <w:rPr>
            <w:lang w:val="es-ES_tradnl"/>
            <w:rPrChange w:id="734" w:author="Pablo Blanco Peris" w:date="2019-05-30T15:23:00Z">
              <w:rPr>
                <w:lang w:val="es-ES_tradnl"/>
              </w:rPr>
            </w:rPrChange>
          </w:rPr>
          <w:t xml:space="preserve"> España», </w:t>
        </w:r>
        <w:r w:rsidRPr="00382C27">
          <w:rPr>
            <w:i/>
            <w:iCs/>
            <w:lang w:val="es-ES_tradnl"/>
            <w:rPrChange w:id="735" w:author="Pablo Blanco Peris" w:date="2019-05-30T15:23:00Z">
              <w:rPr>
                <w:i/>
                <w:iCs/>
                <w:lang w:val="es-ES_tradnl"/>
              </w:rPr>
            </w:rPrChange>
          </w:rPr>
          <w:t>car2go</w:t>
        </w:r>
        <w:r w:rsidRPr="00382C27">
          <w:rPr>
            <w:lang w:val="es-ES_tradnl"/>
            <w:rPrChange w:id="736" w:author="Pablo Blanco Peris" w:date="2019-05-30T15:23:00Z">
              <w:rPr>
                <w:lang w:val="es-ES_tradnl"/>
              </w:rPr>
            </w:rPrChange>
          </w:rPr>
          <w:t>. [En línea]. Disponible en: https://www.car2go.com/ES/es/. [Accedido: 19-may-2019].</w:t>
        </w:r>
      </w:ins>
    </w:p>
    <w:p w14:paraId="5F087A8E" w14:textId="77777777" w:rsidR="00382C27" w:rsidRPr="00382C27" w:rsidRDefault="00382C27" w:rsidP="00382C27">
      <w:pPr>
        <w:widowControl w:val="0"/>
        <w:autoSpaceDE w:val="0"/>
        <w:autoSpaceDN w:val="0"/>
        <w:adjustRightInd w:val="0"/>
        <w:rPr>
          <w:ins w:id="737" w:author="Pablo Blanco Peris" w:date="2019-05-30T15:23:00Z"/>
          <w:lang w:val="es-ES_tradnl"/>
          <w:rPrChange w:id="738" w:author="Pablo Blanco Peris" w:date="2019-05-30T15:23:00Z">
            <w:rPr>
              <w:ins w:id="739" w:author="Pablo Blanco Peris" w:date="2019-05-30T15:23:00Z"/>
              <w:lang w:val="es-ES_tradnl"/>
            </w:rPr>
          </w:rPrChange>
        </w:rPr>
        <w:pPrChange w:id="740" w:author="Pablo Blanco Peris" w:date="2019-05-30T15:23:00Z">
          <w:pPr>
            <w:widowControl w:val="0"/>
            <w:autoSpaceDE w:val="0"/>
            <w:autoSpaceDN w:val="0"/>
            <w:adjustRightInd w:val="0"/>
          </w:pPr>
        </w:pPrChange>
      </w:pPr>
      <w:ins w:id="741" w:author="Pablo Blanco Peris" w:date="2019-05-30T15:23:00Z">
        <w:r w:rsidRPr="00382C27">
          <w:rPr>
            <w:lang w:val="es-ES_tradnl"/>
            <w:rPrChange w:id="742" w:author="Pablo Blanco Peris" w:date="2019-05-30T15:23:00Z">
              <w:rPr>
                <w:lang w:val="es-ES_tradnl"/>
              </w:rPr>
            </w:rPrChange>
          </w:rPr>
          <w:t>[10]</w:t>
        </w:r>
        <w:r w:rsidRPr="00382C27">
          <w:rPr>
            <w:lang w:val="es-ES_tradnl"/>
            <w:rPrChange w:id="743" w:author="Pablo Blanco Peris" w:date="2019-05-30T15:23:00Z">
              <w:rPr>
                <w:lang w:val="es-ES_tradnl"/>
              </w:rPr>
            </w:rPrChange>
          </w:rPr>
          <w:tab/>
          <w:t xml:space="preserve">«Muévete de forma sostenible e inteligente por Madrid con </w:t>
        </w:r>
        <w:proofErr w:type="spellStart"/>
        <w:r w:rsidRPr="00382C27">
          <w:rPr>
            <w:lang w:val="es-ES_tradnl"/>
            <w:rPrChange w:id="744" w:author="Pablo Blanco Peris" w:date="2019-05-30T15:23:00Z">
              <w:rPr>
                <w:lang w:val="es-ES_tradnl"/>
              </w:rPr>
            </w:rPrChange>
          </w:rPr>
          <w:t>emov</w:t>
        </w:r>
        <w:proofErr w:type="spellEnd"/>
        <w:r w:rsidRPr="00382C27">
          <w:rPr>
            <w:lang w:val="es-ES_tradnl"/>
            <w:rPrChange w:id="745" w:author="Pablo Blanco Peris" w:date="2019-05-30T15:23:00Z">
              <w:rPr>
                <w:lang w:val="es-ES_tradnl"/>
              </w:rPr>
            </w:rPrChange>
          </w:rPr>
          <w:t>». [En línea]. Disponible en: https://www.emov.eco/. [Accedido: 19-may-2019].</w:t>
        </w:r>
      </w:ins>
    </w:p>
    <w:p w14:paraId="63527F1D" w14:textId="77777777" w:rsidR="00382C27" w:rsidRPr="00382C27" w:rsidRDefault="00382C27" w:rsidP="00382C27">
      <w:pPr>
        <w:widowControl w:val="0"/>
        <w:autoSpaceDE w:val="0"/>
        <w:autoSpaceDN w:val="0"/>
        <w:adjustRightInd w:val="0"/>
        <w:rPr>
          <w:ins w:id="746" w:author="Pablo Blanco Peris" w:date="2019-05-30T15:23:00Z"/>
          <w:lang w:val="en-US"/>
          <w:rPrChange w:id="747" w:author="Pablo Blanco Peris" w:date="2019-05-30T15:24:00Z">
            <w:rPr>
              <w:ins w:id="748" w:author="Pablo Blanco Peris" w:date="2019-05-30T15:23:00Z"/>
              <w:lang w:val="es-ES_tradnl"/>
            </w:rPr>
          </w:rPrChange>
        </w:rPr>
        <w:pPrChange w:id="749" w:author="Pablo Blanco Peris" w:date="2019-05-30T15:23:00Z">
          <w:pPr>
            <w:widowControl w:val="0"/>
            <w:autoSpaceDE w:val="0"/>
            <w:autoSpaceDN w:val="0"/>
            <w:adjustRightInd w:val="0"/>
          </w:pPr>
        </w:pPrChange>
      </w:pPr>
      <w:ins w:id="750" w:author="Pablo Blanco Peris" w:date="2019-05-30T15:23:00Z">
        <w:r w:rsidRPr="00382C27">
          <w:rPr>
            <w:lang w:val="es-ES_tradnl"/>
            <w:rPrChange w:id="751" w:author="Pablo Blanco Peris" w:date="2019-05-30T15:23:00Z">
              <w:rPr>
                <w:lang w:val="es-ES_tradnl"/>
              </w:rPr>
            </w:rPrChange>
          </w:rPr>
          <w:t>[11]</w:t>
        </w:r>
        <w:r w:rsidRPr="00382C27">
          <w:rPr>
            <w:lang w:val="es-ES_tradnl"/>
            <w:rPrChange w:id="752" w:author="Pablo Blanco Peris" w:date="2019-05-30T15:23:00Z">
              <w:rPr>
                <w:lang w:val="es-ES_tradnl"/>
              </w:rPr>
            </w:rPrChange>
          </w:rPr>
          <w:tab/>
          <w:t xml:space="preserve">D. </w:t>
        </w:r>
        <w:proofErr w:type="spellStart"/>
        <w:r w:rsidRPr="00382C27">
          <w:rPr>
            <w:lang w:val="es-ES_tradnl"/>
            <w:rPrChange w:id="753" w:author="Pablo Blanco Peris" w:date="2019-05-30T15:23:00Z">
              <w:rPr>
                <w:lang w:val="es-ES_tradnl"/>
              </w:rPr>
            </w:rPrChange>
          </w:rPr>
          <w:t>Tapscott</w:t>
        </w:r>
        <w:proofErr w:type="spellEnd"/>
        <w:r w:rsidRPr="00382C27">
          <w:rPr>
            <w:lang w:val="es-ES_tradnl"/>
            <w:rPrChange w:id="754" w:author="Pablo Blanco Peris" w:date="2019-05-30T15:23:00Z">
              <w:rPr>
                <w:lang w:val="es-ES_tradnl"/>
              </w:rPr>
            </w:rPrChange>
          </w:rPr>
          <w:t xml:space="preserve">, A. </w:t>
        </w:r>
        <w:proofErr w:type="spellStart"/>
        <w:r w:rsidRPr="00382C27">
          <w:rPr>
            <w:lang w:val="es-ES_tradnl"/>
            <w:rPrChange w:id="755" w:author="Pablo Blanco Peris" w:date="2019-05-30T15:23:00Z">
              <w:rPr>
                <w:lang w:val="es-ES_tradnl"/>
              </w:rPr>
            </w:rPrChange>
          </w:rPr>
          <w:t>Tapscott</w:t>
        </w:r>
        <w:proofErr w:type="spellEnd"/>
        <w:r w:rsidRPr="00382C27">
          <w:rPr>
            <w:lang w:val="es-ES_tradnl"/>
            <w:rPrChange w:id="756" w:author="Pablo Blanco Peris" w:date="2019-05-30T15:23:00Z">
              <w:rPr>
                <w:lang w:val="es-ES_tradnl"/>
              </w:rPr>
            </w:rPrChange>
          </w:rPr>
          <w:t xml:space="preserve">, y J. M. Salmerón, </w:t>
        </w:r>
        <w:r w:rsidRPr="00382C27">
          <w:rPr>
            <w:i/>
            <w:iCs/>
            <w:lang w:val="es-ES_tradnl"/>
            <w:rPrChange w:id="757" w:author="Pablo Blanco Peris" w:date="2019-05-30T15:23:00Z">
              <w:rPr>
                <w:i/>
                <w:iCs/>
                <w:lang w:val="es-ES_tradnl"/>
              </w:rPr>
            </w:rPrChange>
          </w:rPr>
          <w:t>La revolución blockchain: descubre cómo esta nueva tecnología transformará la economía global</w:t>
        </w:r>
        <w:r w:rsidRPr="00382C27">
          <w:rPr>
            <w:lang w:val="es-ES_tradnl"/>
            <w:rPrChange w:id="758" w:author="Pablo Blanco Peris" w:date="2019-05-30T15:23:00Z">
              <w:rPr>
                <w:lang w:val="es-ES_tradnl"/>
              </w:rPr>
            </w:rPrChange>
          </w:rPr>
          <w:t xml:space="preserve">. </w:t>
        </w:r>
        <w:r w:rsidRPr="00382C27">
          <w:rPr>
            <w:lang w:val="en-US"/>
            <w:rPrChange w:id="759" w:author="Pablo Blanco Peris" w:date="2019-05-30T15:24:00Z">
              <w:rPr>
                <w:lang w:val="es-ES_tradnl"/>
              </w:rPr>
            </w:rPrChange>
          </w:rPr>
          <w:t xml:space="preserve">Barcelona: </w:t>
        </w:r>
        <w:proofErr w:type="spellStart"/>
        <w:r w:rsidRPr="00382C27">
          <w:rPr>
            <w:lang w:val="en-US"/>
            <w:rPrChange w:id="760" w:author="Pablo Blanco Peris" w:date="2019-05-30T15:24:00Z">
              <w:rPr>
                <w:lang w:val="es-ES_tradnl"/>
              </w:rPr>
            </w:rPrChange>
          </w:rPr>
          <w:t>Deusto</w:t>
        </w:r>
        <w:proofErr w:type="spellEnd"/>
        <w:r w:rsidRPr="00382C27">
          <w:rPr>
            <w:lang w:val="en-US"/>
            <w:rPrChange w:id="761" w:author="Pablo Blanco Peris" w:date="2019-05-30T15:24:00Z">
              <w:rPr>
                <w:lang w:val="es-ES_tradnl"/>
              </w:rPr>
            </w:rPrChange>
          </w:rPr>
          <w:t>, 2018.</w:t>
        </w:r>
      </w:ins>
    </w:p>
    <w:p w14:paraId="6EE35A18" w14:textId="77777777" w:rsidR="00382C27" w:rsidRPr="00382C27" w:rsidRDefault="00382C27" w:rsidP="00382C27">
      <w:pPr>
        <w:widowControl w:val="0"/>
        <w:autoSpaceDE w:val="0"/>
        <w:autoSpaceDN w:val="0"/>
        <w:adjustRightInd w:val="0"/>
        <w:rPr>
          <w:ins w:id="762" w:author="Pablo Blanco Peris" w:date="2019-05-30T15:23:00Z"/>
          <w:lang w:val="en-US"/>
          <w:rPrChange w:id="763" w:author="Pablo Blanco Peris" w:date="2019-05-30T15:24:00Z">
            <w:rPr>
              <w:ins w:id="764" w:author="Pablo Blanco Peris" w:date="2019-05-30T15:23:00Z"/>
              <w:lang w:val="es-ES_tradnl"/>
            </w:rPr>
          </w:rPrChange>
        </w:rPr>
        <w:pPrChange w:id="765" w:author="Pablo Blanco Peris" w:date="2019-05-30T15:23:00Z">
          <w:pPr>
            <w:widowControl w:val="0"/>
            <w:autoSpaceDE w:val="0"/>
            <w:autoSpaceDN w:val="0"/>
            <w:adjustRightInd w:val="0"/>
          </w:pPr>
        </w:pPrChange>
      </w:pPr>
      <w:ins w:id="766" w:author="Pablo Blanco Peris" w:date="2019-05-30T15:23:00Z">
        <w:r w:rsidRPr="00382C27">
          <w:rPr>
            <w:lang w:val="en-US"/>
            <w:rPrChange w:id="767" w:author="Pablo Blanco Peris" w:date="2019-05-30T15:24:00Z">
              <w:rPr>
                <w:lang w:val="es-ES_tradnl"/>
              </w:rPr>
            </w:rPrChange>
          </w:rPr>
          <w:t>[12]</w:t>
        </w:r>
        <w:r w:rsidRPr="00382C27">
          <w:rPr>
            <w:lang w:val="en-US"/>
            <w:rPrChange w:id="768" w:author="Pablo Blanco Peris" w:date="2019-05-30T15:24:00Z">
              <w:rPr>
                <w:lang w:val="es-ES_tradnl"/>
              </w:rPr>
            </w:rPrChange>
          </w:rPr>
          <w:tab/>
          <w:t xml:space="preserve">K. </w:t>
        </w:r>
        <w:proofErr w:type="spellStart"/>
        <w:r w:rsidRPr="00382C27">
          <w:rPr>
            <w:lang w:val="en-US"/>
            <w:rPrChange w:id="769" w:author="Pablo Blanco Peris" w:date="2019-05-30T15:24:00Z">
              <w:rPr>
                <w:lang w:val="es-ES_tradnl"/>
              </w:rPr>
            </w:rPrChange>
          </w:rPr>
          <w:t>Christidis</w:t>
        </w:r>
        <w:proofErr w:type="spellEnd"/>
        <w:r w:rsidRPr="00382C27">
          <w:rPr>
            <w:lang w:val="en-US"/>
            <w:rPrChange w:id="770" w:author="Pablo Blanco Peris" w:date="2019-05-30T15:24:00Z">
              <w:rPr>
                <w:lang w:val="es-ES_tradnl"/>
              </w:rPr>
            </w:rPrChange>
          </w:rPr>
          <w:t xml:space="preserve"> y M. </w:t>
        </w:r>
        <w:proofErr w:type="spellStart"/>
        <w:r w:rsidRPr="00382C27">
          <w:rPr>
            <w:lang w:val="en-US"/>
            <w:rPrChange w:id="771" w:author="Pablo Blanco Peris" w:date="2019-05-30T15:24:00Z">
              <w:rPr>
                <w:lang w:val="es-ES_tradnl"/>
              </w:rPr>
            </w:rPrChange>
          </w:rPr>
          <w:t>Devetsikiotis</w:t>
        </w:r>
        <w:proofErr w:type="spellEnd"/>
        <w:r w:rsidRPr="00382C27">
          <w:rPr>
            <w:lang w:val="en-US"/>
            <w:rPrChange w:id="772" w:author="Pablo Blanco Peris" w:date="2019-05-30T15:24:00Z">
              <w:rPr>
                <w:lang w:val="es-ES_tradnl"/>
              </w:rPr>
            </w:rPrChange>
          </w:rPr>
          <w:t xml:space="preserve">, «Blockchains and Smart Contracts for the Internet of Things», </w:t>
        </w:r>
        <w:r w:rsidRPr="00382C27">
          <w:rPr>
            <w:i/>
            <w:iCs/>
            <w:lang w:val="en-US"/>
            <w:rPrChange w:id="773" w:author="Pablo Blanco Peris" w:date="2019-05-30T15:24:00Z">
              <w:rPr>
                <w:i/>
                <w:iCs/>
                <w:lang w:val="es-ES_tradnl"/>
              </w:rPr>
            </w:rPrChange>
          </w:rPr>
          <w:t>IEEE Access</w:t>
        </w:r>
        <w:r w:rsidRPr="00382C27">
          <w:rPr>
            <w:lang w:val="en-US"/>
            <w:rPrChange w:id="774" w:author="Pablo Blanco Peris" w:date="2019-05-30T15:24:00Z">
              <w:rPr>
                <w:lang w:val="es-ES_tradnl"/>
              </w:rPr>
            </w:rPrChange>
          </w:rPr>
          <w:t>, vol. 4, pp. 2292-2303, 2016.</w:t>
        </w:r>
      </w:ins>
    </w:p>
    <w:p w14:paraId="23042D67" w14:textId="77777777" w:rsidR="00382C27" w:rsidRPr="00382C27" w:rsidRDefault="00382C27" w:rsidP="00382C27">
      <w:pPr>
        <w:widowControl w:val="0"/>
        <w:autoSpaceDE w:val="0"/>
        <w:autoSpaceDN w:val="0"/>
        <w:adjustRightInd w:val="0"/>
        <w:rPr>
          <w:ins w:id="775" w:author="Pablo Blanco Peris" w:date="2019-05-30T15:23:00Z"/>
          <w:lang w:val="en-US"/>
          <w:rPrChange w:id="776" w:author="Pablo Blanco Peris" w:date="2019-05-30T15:24:00Z">
            <w:rPr>
              <w:ins w:id="777" w:author="Pablo Blanco Peris" w:date="2019-05-30T15:23:00Z"/>
              <w:lang w:val="es-ES_tradnl"/>
            </w:rPr>
          </w:rPrChange>
        </w:rPr>
        <w:pPrChange w:id="778" w:author="Pablo Blanco Peris" w:date="2019-05-30T15:23:00Z">
          <w:pPr>
            <w:widowControl w:val="0"/>
            <w:autoSpaceDE w:val="0"/>
            <w:autoSpaceDN w:val="0"/>
            <w:adjustRightInd w:val="0"/>
          </w:pPr>
        </w:pPrChange>
      </w:pPr>
      <w:ins w:id="779" w:author="Pablo Blanco Peris" w:date="2019-05-30T15:23:00Z">
        <w:r w:rsidRPr="00382C27">
          <w:rPr>
            <w:lang w:val="en-US"/>
            <w:rPrChange w:id="780" w:author="Pablo Blanco Peris" w:date="2019-05-30T15:24:00Z">
              <w:rPr>
                <w:lang w:val="es-ES_tradnl"/>
              </w:rPr>
            </w:rPrChange>
          </w:rPr>
          <w:t>[13]</w:t>
        </w:r>
        <w:r w:rsidRPr="00382C27">
          <w:rPr>
            <w:lang w:val="en-US"/>
            <w:rPrChange w:id="781" w:author="Pablo Blanco Peris" w:date="2019-05-30T15:24:00Z">
              <w:rPr>
                <w:lang w:val="es-ES_tradnl"/>
              </w:rPr>
            </w:rPrChange>
          </w:rPr>
          <w:tab/>
          <w:t xml:space="preserve">BUTERIN, </w:t>
        </w:r>
        <w:proofErr w:type="spellStart"/>
        <w:r w:rsidRPr="00382C27">
          <w:rPr>
            <w:lang w:val="en-US"/>
            <w:rPrChange w:id="782" w:author="Pablo Blanco Peris" w:date="2019-05-30T15:24:00Z">
              <w:rPr>
                <w:lang w:val="es-ES_tradnl"/>
              </w:rPr>
            </w:rPrChange>
          </w:rPr>
          <w:t>Vitalik</w:t>
        </w:r>
        <w:proofErr w:type="spellEnd"/>
        <w:r w:rsidRPr="00382C27">
          <w:rPr>
            <w:lang w:val="en-US"/>
            <w:rPrChange w:id="783" w:author="Pablo Blanco Peris" w:date="2019-05-30T15:24:00Z">
              <w:rPr>
                <w:lang w:val="es-ES_tradnl"/>
              </w:rPr>
            </w:rPrChange>
          </w:rPr>
          <w:t xml:space="preserve">, «Ethereum white paper». </w:t>
        </w:r>
        <w:proofErr w:type="spellStart"/>
        <w:r w:rsidRPr="00382C27">
          <w:rPr>
            <w:lang w:val="en-US"/>
            <w:rPrChange w:id="784" w:author="Pablo Blanco Peris" w:date="2019-05-30T15:24:00Z">
              <w:rPr>
                <w:lang w:val="es-ES_tradnl"/>
              </w:rPr>
            </w:rPrChange>
          </w:rPr>
          <w:t>ethereum</w:t>
        </w:r>
        <w:proofErr w:type="spellEnd"/>
        <w:r w:rsidRPr="00382C27">
          <w:rPr>
            <w:lang w:val="en-US"/>
            <w:rPrChange w:id="785" w:author="Pablo Blanco Peris" w:date="2019-05-30T15:24:00Z">
              <w:rPr>
                <w:lang w:val="es-ES_tradnl"/>
              </w:rPr>
            </w:rPrChange>
          </w:rPr>
          <w:t>, 2013.</w:t>
        </w:r>
      </w:ins>
    </w:p>
    <w:p w14:paraId="724E846F" w14:textId="77777777" w:rsidR="00382C27" w:rsidRPr="00382C27" w:rsidRDefault="00382C27" w:rsidP="00382C27">
      <w:pPr>
        <w:widowControl w:val="0"/>
        <w:autoSpaceDE w:val="0"/>
        <w:autoSpaceDN w:val="0"/>
        <w:adjustRightInd w:val="0"/>
        <w:rPr>
          <w:ins w:id="786" w:author="Pablo Blanco Peris" w:date="2019-05-30T15:23:00Z"/>
          <w:lang w:val="en-US"/>
          <w:rPrChange w:id="787" w:author="Pablo Blanco Peris" w:date="2019-05-30T15:24:00Z">
            <w:rPr>
              <w:ins w:id="788" w:author="Pablo Blanco Peris" w:date="2019-05-30T15:23:00Z"/>
              <w:lang w:val="es-ES_tradnl"/>
            </w:rPr>
          </w:rPrChange>
        </w:rPr>
        <w:pPrChange w:id="789" w:author="Pablo Blanco Peris" w:date="2019-05-30T15:23:00Z">
          <w:pPr>
            <w:widowControl w:val="0"/>
            <w:autoSpaceDE w:val="0"/>
            <w:autoSpaceDN w:val="0"/>
            <w:adjustRightInd w:val="0"/>
          </w:pPr>
        </w:pPrChange>
      </w:pPr>
      <w:ins w:id="790" w:author="Pablo Blanco Peris" w:date="2019-05-30T15:23:00Z">
        <w:r w:rsidRPr="00382C27">
          <w:rPr>
            <w:lang w:val="en-US"/>
            <w:rPrChange w:id="791" w:author="Pablo Blanco Peris" w:date="2019-05-30T15:24:00Z">
              <w:rPr>
                <w:lang w:val="es-ES_tradnl"/>
              </w:rPr>
            </w:rPrChange>
          </w:rPr>
          <w:t>[14]</w:t>
        </w:r>
        <w:r w:rsidRPr="00382C27">
          <w:rPr>
            <w:lang w:val="en-US"/>
            <w:rPrChange w:id="792" w:author="Pablo Blanco Peris" w:date="2019-05-30T15:24:00Z">
              <w:rPr>
                <w:lang w:val="es-ES_tradnl"/>
              </w:rPr>
            </w:rPrChange>
          </w:rPr>
          <w:tab/>
          <w:t xml:space="preserve">W. </w:t>
        </w:r>
        <w:proofErr w:type="spellStart"/>
        <w:r w:rsidRPr="00382C27">
          <w:rPr>
            <w:lang w:val="en-US"/>
            <w:rPrChange w:id="793" w:author="Pablo Blanco Peris" w:date="2019-05-30T15:24:00Z">
              <w:rPr>
                <w:lang w:val="es-ES_tradnl"/>
              </w:rPr>
            </w:rPrChange>
          </w:rPr>
          <w:t>Egbertsen</w:t>
        </w:r>
        <w:proofErr w:type="spellEnd"/>
        <w:r w:rsidRPr="00382C27">
          <w:rPr>
            <w:lang w:val="en-US"/>
            <w:rPrChange w:id="794" w:author="Pablo Blanco Peris" w:date="2019-05-30T15:24:00Z">
              <w:rPr>
                <w:lang w:val="es-ES_tradnl"/>
              </w:rPr>
            </w:rPrChange>
          </w:rPr>
          <w:t xml:space="preserve"> y G. Hardeman, «Replacing Paper Contracts With Ethereum Smart Contracts», p. 35.</w:t>
        </w:r>
      </w:ins>
    </w:p>
    <w:p w14:paraId="493B831F" w14:textId="77777777" w:rsidR="00382C27" w:rsidRPr="00382C27" w:rsidRDefault="00382C27" w:rsidP="00382C27">
      <w:pPr>
        <w:widowControl w:val="0"/>
        <w:autoSpaceDE w:val="0"/>
        <w:autoSpaceDN w:val="0"/>
        <w:adjustRightInd w:val="0"/>
        <w:rPr>
          <w:ins w:id="795" w:author="Pablo Blanco Peris" w:date="2019-05-30T15:23:00Z"/>
          <w:lang w:val="en-US"/>
          <w:rPrChange w:id="796" w:author="Pablo Blanco Peris" w:date="2019-05-30T15:24:00Z">
            <w:rPr>
              <w:ins w:id="797" w:author="Pablo Blanco Peris" w:date="2019-05-30T15:23:00Z"/>
              <w:lang w:val="es-ES_tradnl"/>
            </w:rPr>
          </w:rPrChange>
        </w:rPr>
        <w:pPrChange w:id="798" w:author="Pablo Blanco Peris" w:date="2019-05-30T15:23:00Z">
          <w:pPr>
            <w:widowControl w:val="0"/>
            <w:autoSpaceDE w:val="0"/>
            <w:autoSpaceDN w:val="0"/>
            <w:adjustRightInd w:val="0"/>
          </w:pPr>
        </w:pPrChange>
      </w:pPr>
      <w:ins w:id="799" w:author="Pablo Blanco Peris" w:date="2019-05-30T15:23:00Z">
        <w:r w:rsidRPr="00382C27">
          <w:rPr>
            <w:lang w:val="en-US"/>
            <w:rPrChange w:id="800" w:author="Pablo Blanco Peris" w:date="2019-05-30T15:24:00Z">
              <w:rPr>
                <w:lang w:val="es-ES_tradnl"/>
              </w:rPr>
            </w:rPrChange>
          </w:rPr>
          <w:t>[15]</w:t>
        </w:r>
        <w:r w:rsidRPr="00382C27">
          <w:rPr>
            <w:lang w:val="en-US"/>
            <w:rPrChange w:id="801" w:author="Pablo Blanco Peris" w:date="2019-05-30T15:24:00Z">
              <w:rPr>
                <w:lang w:val="es-ES_tradnl"/>
              </w:rPr>
            </w:rPrChange>
          </w:rPr>
          <w:tab/>
          <w:t xml:space="preserve">C. Wei, J. Luo, H. Dai, Z. Yin, y J. Yuan, «Low-complexity differentiator-based decentralized fault-tolerant control of uncertain large-scale nonlinear systems with unknown dead zone», </w:t>
        </w:r>
        <w:r w:rsidRPr="00382C27">
          <w:rPr>
            <w:i/>
            <w:iCs/>
            <w:lang w:val="en-US"/>
            <w:rPrChange w:id="802" w:author="Pablo Blanco Peris" w:date="2019-05-30T15:24:00Z">
              <w:rPr>
                <w:i/>
                <w:iCs/>
                <w:lang w:val="es-ES_tradnl"/>
              </w:rPr>
            </w:rPrChange>
          </w:rPr>
          <w:t xml:space="preserve">Nonlinear </w:t>
        </w:r>
        <w:proofErr w:type="spellStart"/>
        <w:r w:rsidRPr="00382C27">
          <w:rPr>
            <w:i/>
            <w:iCs/>
            <w:lang w:val="en-US"/>
            <w:rPrChange w:id="803" w:author="Pablo Blanco Peris" w:date="2019-05-30T15:24:00Z">
              <w:rPr>
                <w:i/>
                <w:iCs/>
                <w:lang w:val="es-ES_tradnl"/>
              </w:rPr>
            </w:rPrChange>
          </w:rPr>
          <w:t>Dyn</w:t>
        </w:r>
        <w:proofErr w:type="spellEnd"/>
        <w:r w:rsidRPr="00382C27">
          <w:rPr>
            <w:i/>
            <w:iCs/>
            <w:lang w:val="en-US"/>
            <w:rPrChange w:id="804" w:author="Pablo Blanco Peris" w:date="2019-05-30T15:24:00Z">
              <w:rPr>
                <w:i/>
                <w:iCs/>
                <w:lang w:val="es-ES_tradnl"/>
              </w:rPr>
            </w:rPrChange>
          </w:rPr>
          <w:t>.</w:t>
        </w:r>
        <w:r w:rsidRPr="00382C27">
          <w:rPr>
            <w:lang w:val="en-US"/>
            <w:rPrChange w:id="805" w:author="Pablo Blanco Peris" w:date="2019-05-30T15:24:00Z">
              <w:rPr>
                <w:lang w:val="es-ES_tradnl"/>
              </w:rPr>
            </w:rPrChange>
          </w:rPr>
          <w:t xml:space="preserve">, vol. 89, </w:t>
        </w:r>
        <w:proofErr w:type="spellStart"/>
        <w:r w:rsidRPr="00382C27">
          <w:rPr>
            <w:lang w:val="en-US"/>
            <w:rPrChange w:id="806" w:author="Pablo Blanco Peris" w:date="2019-05-30T15:24:00Z">
              <w:rPr>
                <w:lang w:val="es-ES_tradnl"/>
              </w:rPr>
            </w:rPrChange>
          </w:rPr>
          <w:t>n.</w:t>
        </w:r>
        <w:r w:rsidRPr="00382C27">
          <w:rPr>
            <w:vertAlign w:val="superscript"/>
            <w:lang w:val="en-US"/>
            <w:rPrChange w:id="807" w:author="Pablo Blanco Peris" w:date="2019-05-30T15:24:00Z">
              <w:rPr>
                <w:vertAlign w:val="superscript"/>
                <w:lang w:val="es-ES_tradnl"/>
              </w:rPr>
            </w:rPrChange>
          </w:rPr>
          <w:t>o</w:t>
        </w:r>
        <w:proofErr w:type="spellEnd"/>
        <w:r w:rsidRPr="00382C27">
          <w:rPr>
            <w:lang w:val="en-US"/>
            <w:rPrChange w:id="808" w:author="Pablo Blanco Peris" w:date="2019-05-30T15:24:00Z">
              <w:rPr>
                <w:lang w:val="es-ES_tradnl"/>
              </w:rPr>
            </w:rPrChange>
          </w:rPr>
          <w:t xml:space="preserve"> 4, pp. 2573-2592, </w:t>
        </w:r>
        <w:proofErr w:type="spellStart"/>
        <w:r w:rsidRPr="00382C27">
          <w:rPr>
            <w:lang w:val="en-US"/>
            <w:rPrChange w:id="809" w:author="Pablo Blanco Peris" w:date="2019-05-30T15:24:00Z">
              <w:rPr>
                <w:lang w:val="es-ES_tradnl"/>
              </w:rPr>
            </w:rPrChange>
          </w:rPr>
          <w:t>sep.</w:t>
        </w:r>
        <w:proofErr w:type="spellEnd"/>
        <w:r w:rsidRPr="00382C27">
          <w:rPr>
            <w:lang w:val="en-US"/>
            <w:rPrChange w:id="810" w:author="Pablo Blanco Peris" w:date="2019-05-30T15:24:00Z">
              <w:rPr>
                <w:lang w:val="es-ES_tradnl"/>
              </w:rPr>
            </w:rPrChange>
          </w:rPr>
          <w:t xml:space="preserve"> 2017.</w:t>
        </w:r>
      </w:ins>
    </w:p>
    <w:p w14:paraId="0B220C37" w14:textId="77777777" w:rsidR="00382C27" w:rsidRPr="00382C27" w:rsidRDefault="00382C27" w:rsidP="00382C27">
      <w:pPr>
        <w:widowControl w:val="0"/>
        <w:autoSpaceDE w:val="0"/>
        <w:autoSpaceDN w:val="0"/>
        <w:adjustRightInd w:val="0"/>
        <w:rPr>
          <w:ins w:id="811" w:author="Pablo Blanco Peris" w:date="2019-05-30T15:23:00Z"/>
          <w:lang w:val="es-ES_tradnl"/>
          <w:rPrChange w:id="812" w:author="Pablo Blanco Peris" w:date="2019-05-30T15:23:00Z">
            <w:rPr>
              <w:ins w:id="813" w:author="Pablo Blanco Peris" w:date="2019-05-30T15:23:00Z"/>
              <w:lang w:val="es-ES_tradnl"/>
            </w:rPr>
          </w:rPrChange>
        </w:rPr>
        <w:pPrChange w:id="814" w:author="Pablo Blanco Peris" w:date="2019-05-30T15:23:00Z">
          <w:pPr>
            <w:widowControl w:val="0"/>
            <w:autoSpaceDE w:val="0"/>
            <w:autoSpaceDN w:val="0"/>
            <w:adjustRightInd w:val="0"/>
          </w:pPr>
        </w:pPrChange>
      </w:pPr>
      <w:ins w:id="815" w:author="Pablo Blanco Peris" w:date="2019-05-30T15:23:00Z">
        <w:r w:rsidRPr="00382C27">
          <w:rPr>
            <w:lang w:val="es-ES_tradnl"/>
            <w:rPrChange w:id="816" w:author="Pablo Blanco Peris" w:date="2019-05-30T15:23:00Z">
              <w:rPr>
                <w:lang w:val="es-ES_tradnl"/>
              </w:rPr>
            </w:rPrChange>
          </w:rPr>
          <w:t>[16]</w:t>
        </w:r>
        <w:r w:rsidRPr="00382C27">
          <w:rPr>
            <w:lang w:val="es-ES_tradnl"/>
            <w:rPrChange w:id="817" w:author="Pablo Blanco Peris" w:date="2019-05-30T15:23:00Z">
              <w:rPr>
                <w:lang w:val="es-ES_tradnl"/>
              </w:rPr>
            </w:rPrChange>
          </w:rPr>
          <w:tab/>
          <w:t xml:space="preserve">I. </w:t>
        </w:r>
        <w:proofErr w:type="spellStart"/>
        <w:r w:rsidRPr="00382C27">
          <w:rPr>
            <w:lang w:val="es-ES_tradnl"/>
            <w:rPrChange w:id="818" w:author="Pablo Blanco Peris" w:date="2019-05-30T15:23:00Z">
              <w:rPr>
                <w:lang w:val="es-ES_tradnl"/>
              </w:rPr>
            </w:rPrChange>
          </w:rPr>
          <w:t>Mendívil</w:t>
        </w:r>
        <w:proofErr w:type="spellEnd"/>
        <w:r w:rsidRPr="00382C27">
          <w:rPr>
            <w:lang w:val="es-ES_tradnl"/>
            <w:rPrChange w:id="819" w:author="Pablo Blanco Peris" w:date="2019-05-30T15:23:00Z">
              <w:rPr>
                <w:lang w:val="es-ES_tradnl"/>
              </w:rPr>
            </w:rPrChange>
          </w:rPr>
          <w:t>, «El ABC de los Documentos Electrónicos Seguros», p. 28.</w:t>
        </w:r>
      </w:ins>
    </w:p>
    <w:p w14:paraId="343B4630" w14:textId="77777777" w:rsidR="00382C27" w:rsidRPr="00382C27" w:rsidRDefault="00382C27" w:rsidP="00382C27">
      <w:pPr>
        <w:widowControl w:val="0"/>
        <w:autoSpaceDE w:val="0"/>
        <w:autoSpaceDN w:val="0"/>
        <w:adjustRightInd w:val="0"/>
        <w:rPr>
          <w:ins w:id="820" w:author="Pablo Blanco Peris" w:date="2019-05-30T15:23:00Z"/>
          <w:lang w:val="es-ES_tradnl"/>
          <w:rPrChange w:id="821" w:author="Pablo Blanco Peris" w:date="2019-05-30T15:23:00Z">
            <w:rPr>
              <w:ins w:id="822" w:author="Pablo Blanco Peris" w:date="2019-05-30T15:23:00Z"/>
              <w:lang w:val="es-ES_tradnl"/>
            </w:rPr>
          </w:rPrChange>
        </w:rPr>
        <w:pPrChange w:id="823" w:author="Pablo Blanco Peris" w:date="2019-05-30T15:23:00Z">
          <w:pPr>
            <w:widowControl w:val="0"/>
            <w:autoSpaceDE w:val="0"/>
            <w:autoSpaceDN w:val="0"/>
            <w:adjustRightInd w:val="0"/>
          </w:pPr>
        </w:pPrChange>
      </w:pPr>
      <w:ins w:id="824" w:author="Pablo Blanco Peris" w:date="2019-05-30T15:23:00Z">
        <w:r w:rsidRPr="00382C27">
          <w:rPr>
            <w:lang w:val="es-ES_tradnl"/>
            <w:rPrChange w:id="825" w:author="Pablo Blanco Peris" w:date="2019-05-30T15:23:00Z">
              <w:rPr>
                <w:lang w:val="es-ES_tradnl"/>
              </w:rPr>
            </w:rPrChange>
          </w:rPr>
          <w:t>[17]</w:t>
        </w:r>
        <w:r w:rsidRPr="00382C27">
          <w:rPr>
            <w:lang w:val="es-ES_tradnl"/>
            <w:rPrChange w:id="826" w:author="Pablo Blanco Peris" w:date="2019-05-30T15:23:00Z">
              <w:rPr>
                <w:lang w:val="es-ES_tradnl"/>
              </w:rPr>
            </w:rPrChange>
          </w:rPr>
          <w:tab/>
          <w:t>«</w:t>
        </w:r>
        <w:proofErr w:type="spellStart"/>
        <w:r w:rsidRPr="00382C27">
          <w:rPr>
            <w:lang w:val="es-ES_tradnl"/>
            <w:rPrChange w:id="827" w:author="Pablo Blanco Peris" w:date="2019-05-30T15:23:00Z">
              <w:rPr>
                <w:lang w:val="es-ES_tradnl"/>
              </w:rPr>
            </w:rPrChange>
          </w:rPr>
          <w:t>Dapps</w:t>
        </w:r>
        <w:proofErr w:type="spellEnd"/>
        <w:r w:rsidRPr="00382C27">
          <w:rPr>
            <w:lang w:val="es-ES_tradnl"/>
            <w:rPrChange w:id="828" w:author="Pablo Blanco Peris" w:date="2019-05-30T15:23:00Z">
              <w:rPr>
                <w:lang w:val="es-ES_tradnl"/>
              </w:rPr>
            </w:rPrChange>
          </w:rPr>
          <w:t xml:space="preserve"> movilizaron US$ 6.700 millones en 2018», </w:t>
        </w:r>
        <w:proofErr w:type="spellStart"/>
        <w:r w:rsidRPr="00382C27">
          <w:rPr>
            <w:i/>
            <w:iCs/>
            <w:lang w:val="es-ES_tradnl"/>
            <w:rPrChange w:id="829" w:author="Pablo Blanco Peris" w:date="2019-05-30T15:23:00Z">
              <w:rPr>
                <w:i/>
                <w:iCs/>
                <w:lang w:val="es-ES_tradnl"/>
              </w:rPr>
            </w:rPrChange>
          </w:rPr>
          <w:t>CriptoNoticias</w:t>
        </w:r>
        <w:proofErr w:type="spellEnd"/>
        <w:r w:rsidRPr="00382C27">
          <w:rPr>
            <w:i/>
            <w:iCs/>
            <w:lang w:val="es-ES_tradnl"/>
            <w:rPrChange w:id="830" w:author="Pablo Blanco Peris" w:date="2019-05-30T15:23:00Z">
              <w:rPr>
                <w:i/>
                <w:iCs/>
                <w:lang w:val="es-ES_tradnl"/>
              </w:rPr>
            </w:rPrChange>
          </w:rPr>
          <w:t xml:space="preserve"> - Bitcoin, blockchains y criptomonedas</w:t>
        </w:r>
        <w:r w:rsidRPr="00382C27">
          <w:rPr>
            <w:lang w:val="es-ES_tradnl"/>
            <w:rPrChange w:id="831" w:author="Pablo Blanco Peris" w:date="2019-05-30T15:23:00Z">
              <w:rPr>
                <w:lang w:val="es-ES_tradnl"/>
              </w:rPr>
            </w:rPrChange>
          </w:rPr>
          <w:t>, 18-ene-2019. [En línea]. Disponible en: https://www.criptonoticias.com/comunidad/arte-entretenimiento/dapps-movilizaron-usd-6700-</w:t>
        </w:r>
        <w:r w:rsidRPr="00382C27">
          <w:rPr>
            <w:lang w:val="es-ES_tradnl"/>
            <w:rPrChange w:id="832" w:author="Pablo Blanco Peris" w:date="2019-05-30T15:23:00Z">
              <w:rPr>
                <w:lang w:val="es-ES_tradnl"/>
              </w:rPr>
            </w:rPrChange>
          </w:rPr>
          <w:lastRenderedPageBreak/>
          <w:t>millones-2018/. [Accedido: 15-may-2019].</w:t>
        </w:r>
      </w:ins>
    </w:p>
    <w:p w14:paraId="61007FB8" w14:textId="77777777" w:rsidR="00382C27" w:rsidRPr="00382C27" w:rsidRDefault="00382C27" w:rsidP="00382C27">
      <w:pPr>
        <w:widowControl w:val="0"/>
        <w:autoSpaceDE w:val="0"/>
        <w:autoSpaceDN w:val="0"/>
        <w:adjustRightInd w:val="0"/>
        <w:rPr>
          <w:ins w:id="833" w:author="Pablo Blanco Peris" w:date="2019-05-30T15:23:00Z"/>
          <w:lang w:val="es-ES_tradnl"/>
          <w:rPrChange w:id="834" w:author="Pablo Blanco Peris" w:date="2019-05-30T15:23:00Z">
            <w:rPr>
              <w:ins w:id="835" w:author="Pablo Blanco Peris" w:date="2019-05-30T15:23:00Z"/>
              <w:lang w:val="es-ES_tradnl"/>
            </w:rPr>
          </w:rPrChange>
        </w:rPr>
        <w:pPrChange w:id="836" w:author="Pablo Blanco Peris" w:date="2019-05-30T15:23:00Z">
          <w:pPr>
            <w:widowControl w:val="0"/>
            <w:autoSpaceDE w:val="0"/>
            <w:autoSpaceDN w:val="0"/>
            <w:adjustRightInd w:val="0"/>
          </w:pPr>
        </w:pPrChange>
      </w:pPr>
      <w:ins w:id="837" w:author="Pablo Blanco Peris" w:date="2019-05-30T15:23:00Z">
        <w:r w:rsidRPr="00382C27">
          <w:rPr>
            <w:lang w:val="es-ES_tradnl"/>
            <w:rPrChange w:id="838" w:author="Pablo Blanco Peris" w:date="2019-05-30T15:23:00Z">
              <w:rPr>
                <w:lang w:val="es-ES_tradnl"/>
              </w:rPr>
            </w:rPrChange>
          </w:rPr>
          <w:t>[18]</w:t>
        </w:r>
        <w:r w:rsidRPr="00382C27">
          <w:rPr>
            <w:lang w:val="es-ES_tradnl"/>
            <w:rPrChange w:id="839" w:author="Pablo Blanco Peris" w:date="2019-05-30T15:23:00Z">
              <w:rPr>
                <w:lang w:val="es-ES_tradnl"/>
              </w:rPr>
            </w:rPrChange>
          </w:rPr>
          <w:tab/>
          <w:t>«</w:t>
        </w:r>
        <w:proofErr w:type="spellStart"/>
        <w:r w:rsidRPr="00382C27">
          <w:rPr>
            <w:lang w:val="es-ES_tradnl"/>
            <w:rPrChange w:id="840" w:author="Pablo Blanco Peris" w:date="2019-05-30T15:23:00Z">
              <w:rPr>
                <w:lang w:val="es-ES_tradnl"/>
              </w:rPr>
            </w:rPrChange>
          </w:rPr>
          <w:t>Criptonoticias</w:t>
        </w:r>
        <w:proofErr w:type="spellEnd"/>
        <w:r w:rsidRPr="00382C27">
          <w:rPr>
            <w:lang w:val="es-ES_tradnl"/>
            <w:rPrChange w:id="841" w:author="Pablo Blanco Peris" w:date="2019-05-30T15:23:00Z">
              <w:rPr>
                <w:lang w:val="es-ES_tradnl"/>
              </w:rPr>
            </w:rPrChange>
          </w:rPr>
          <w:t xml:space="preserve">», </w:t>
        </w:r>
        <w:proofErr w:type="spellStart"/>
        <w:r w:rsidRPr="00382C27">
          <w:rPr>
            <w:i/>
            <w:iCs/>
            <w:lang w:val="es-ES_tradnl"/>
            <w:rPrChange w:id="842" w:author="Pablo Blanco Peris" w:date="2019-05-30T15:23:00Z">
              <w:rPr>
                <w:i/>
                <w:iCs/>
                <w:lang w:val="es-ES_tradnl"/>
              </w:rPr>
            </w:rPrChange>
          </w:rPr>
          <w:t>CriptoNoticias</w:t>
        </w:r>
        <w:proofErr w:type="spellEnd"/>
        <w:r w:rsidRPr="00382C27">
          <w:rPr>
            <w:i/>
            <w:iCs/>
            <w:lang w:val="es-ES_tradnl"/>
            <w:rPrChange w:id="843" w:author="Pablo Blanco Peris" w:date="2019-05-30T15:23:00Z">
              <w:rPr>
                <w:i/>
                <w:iCs/>
                <w:lang w:val="es-ES_tradnl"/>
              </w:rPr>
            </w:rPrChange>
          </w:rPr>
          <w:t xml:space="preserve"> - Bitcoin, blockchains y criptomonedas</w:t>
        </w:r>
        <w:r w:rsidRPr="00382C27">
          <w:rPr>
            <w:lang w:val="es-ES_tradnl"/>
            <w:rPrChange w:id="844" w:author="Pablo Blanco Peris" w:date="2019-05-30T15:23:00Z">
              <w:rPr>
                <w:lang w:val="es-ES_tradnl"/>
              </w:rPr>
            </w:rPrChange>
          </w:rPr>
          <w:t>, 27-abr-2019. [En línea]. Disponible en: https://www.criptonoticias.com. [Accedido: 15-may-2019].</w:t>
        </w:r>
      </w:ins>
    </w:p>
    <w:p w14:paraId="6B309F57" w14:textId="77777777" w:rsidR="00382C27" w:rsidRPr="00382C27" w:rsidRDefault="00382C27" w:rsidP="00382C27">
      <w:pPr>
        <w:widowControl w:val="0"/>
        <w:autoSpaceDE w:val="0"/>
        <w:autoSpaceDN w:val="0"/>
        <w:adjustRightInd w:val="0"/>
        <w:rPr>
          <w:ins w:id="845" w:author="Pablo Blanco Peris" w:date="2019-05-30T15:23:00Z"/>
          <w:lang w:val="es-ES_tradnl"/>
          <w:rPrChange w:id="846" w:author="Pablo Blanco Peris" w:date="2019-05-30T15:23:00Z">
            <w:rPr>
              <w:ins w:id="847" w:author="Pablo Blanco Peris" w:date="2019-05-30T15:23:00Z"/>
              <w:lang w:val="es-ES_tradnl"/>
            </w:rPr>
          </w:rPrChange>
        </w:rPr>
        <w:pPrChange w:id="848" w:author="Pablo Blanco Peris" w:date="2019-05-30T15:23:00Z">
          <w:pPr>
            <w:widowControl w:val="0"/>
            <w:autoSpaceDE w:val="0"/>
            <w:autoSpaceDN w:val="0"/>
            <w:adjustRightInd w:val="0"/>
          </w:pPr>
        </w:pPrChange>
      </w:pPr>
      <w:ins w:id="849" w:author="Pablo Blanco Peris" w:date="2019-05-30T15:23:00Z">
        <w:r w:rsidRPr="00382C27">
          <w:rPr>
            <w:lang w:val="es-ES_tradnl"/>
            <w:rPrChange w:id="850" w:author="Pablo Blanco Peris" w:date="2019-05-30T15:23:00Z">
              <w:rPr>
                <w:lang w:val="es-ES_tradnl"/>
              </w:rPr>
            </w:rPrChange>
          </w:rPr>
          <w:t>[19]</w:t>
        </w:r>
        <w:r w:rsidRPr="00382C27">
          <w:rPr>
            <w:lang w:val="es-ES_tradnl"/>
            <w:rPrChange w:id="851" w:author="Pablo Blanco Peris" w:date="2019-05-30T15:23:00Z">
              <w:rPr>
                <w:lang w:val="es-ES_tradnl"/>
              </w:rPr>
            </w:rPrChange>
          </w:rPr>
          <w:tab/>
          <w:t>«</w:t>
        </w:r>
        <w:proofErr w:type="spellStart"/>
        <w:r w:rsidRPr="00382C27">
          <w:rPr>
            <w:lang w:val="es-ES_tradnl"/>
            <w:rPrChange w:id="852" w:author="Pablo Blanco Peris" w:date="2019-05-30T15:23:00Z">
              <w:rPr>
                <w:lang w:val="es-ES_tradnl"/>
              </w:rPr>
            </w:rPrChange>
          </w:rPr>
          <w:t>Litecoin</w:t>
        </w:r>
        <w:proofErr w:type="spellEnd"/>
        <w:r w:rsidRPr="00382C27">
          <w:rPr>
            <w:lang w:val="es-ES_tradnl"/>
            <w:rPrChange w:id="853" w:author="Pablo Blanco Peris" w:date="2019-05-30T15:23:00Z">
              <w:rPr>
                <w:lang w:val="es-ES_tradnl"/>
              </w:rPr>
            </w:rPrChange>
          </w:rPr>
          <w:t xml:space="preserve"> - La moneda electrónica». [En línea]. Disponible en: https://litecoin.org/es/. [Accedido: 15-may-2019].</w:t>
        </w:r>
      </w:ins>
    </w:p>
    <w:p w14:paraId="435DC338" w14:textId="77777777" w:rsidR="00382C27" w:rsidRPr="00382C27" w:rsidRDefault="00382C27" w:rsidP="00382C27">
      <w:pPr>
        <w:widowControl w:val="0"/>
        <w:autoSpaceDE w:val="0"/>
        <w:autoSpaceDN w:val="0"/>
        <w:adjustRightInd w:val="0"/>
        <w:rPr>
          <w:ins w:id="854" w:author="Pablo Blanco Peris" w:date="2019-05-30T15:23:00Z"/>
          <w:lang w:val="es-ES_tradnl"/>
          <w:rPrChange w:id="855" w:author="Pablo Blanco Peris" w:date="2019-05-30T15:23:00Z">
            <w:rPr>
              <w:ins w:id="856" w:author="Pablo Blanco Peris" w:date="2019-05-30T15:23:00Z"/>
              <w:lang w:val="es-ES_tradnl"/>
            </w:rPr>
          </w:rPrChange>
        </w:rPr>
        <w:pPrChange w:id="857" w:author="Pablo Blanco Peris" w:date="2019-05-30T15:23:00Z">
          <w:pPr>
            <w:widowControl w:val="0"/>
            <w:autoSpaceDE w:val="0"/>
            <w:autoSpaceDN w:val="0"/>
            <w:adjustRightInd w:val="0"/>
          </w:pPr>
        </w:pPrChange>
      </w:pPr>
      <w:ins w:id="858" w:author="Pablo Blanco Peris" w:date="2019-05-30T15:23:00Z">
        <w:r w:rsidRPr="00382C27">
          <w:rPr>
            <w:lang w:val="es-ES_tradnl"/>
            <w:rPrChange w:id="859" w:author="Pablo Blanco Peris" w:date="2019-05-30T15:23:00Z">
              <w:rPr>
                <w:lang w:val="es-ES_tradnl"/>
              </w:rPr>
            </w:rPrChange>
          </w:rPr>
          <w:t>[20]</w:t>
        </w:r>
        <w:r w:rsidRPr="00382C27">
          <w:rPr>
            <w:lang w:val="es-ES_tradnl"/>
            <w:rPrChange w:id="860" w:author="Pablo Blanco Peris" w:date="2019-05-30T15:23:00Z">
              <w:rPr>
                <w:lang w:val="es-ES_tradnl"/>
              </w:rPr>
            </w:rPrChange>
          </w:rPr>
          <w:tab/>
          <w:t>«</w:t>
        </w:r>
        <w:proofErr w:type="spellStart"/>
        <w:r w:rsidRPr="00382C27">
          <w:rPr>
            <w:lang w:val="es-ES_tradnl"/>
            <w:rPrChange w:id="861" w:author="Pablo Blanco Peris" w:date="2019-05-30T15:23:00Z">
              <w:rPr>
                <w:lang w:val="es-ES_tradnl"/>
              </w:rPr>
            </w:rPrChange>
          </w:rPr>
          <w:t>Monero</w:t>
        </w:r>
        <w:proofErr w:type="spellEnd"/>
        <w:r w:rsidRPr="00382C27">
          <w:rPr>
            <w:lang w:val="es-ES_tradnl"/>
            <w:rPrChange w:id="862" w:author="Pablo Blanco Peris" w:date="2019-05-30T15:23:00Z">
              <w:rPr>
                <w:lang w:val="es-ES_tradnl"/>
              </w:rPr>
            </w:rPrChange>
          </w:rPr>
          <w:t xml:space="preserve">», </w:t>
        </w:r>
        <w:r w:rsidRPr="00382C27">
          <w:rPr>
            <w:i/>
            <w:iCs/>
            <w:lang w:val="es-ES_tradnl"/>
            <w:rPrChange w:id="863" w:author="Pablo Blanco Peris" w:date="2019-05-30T15:23:00Z">
              <w:rPr>
                <w:i/>
                <w:iCs/>
                <w:lang w:val="es-ES_tradnl"/>
              </w:rPr>
            </w:rPrChange>
          </w:rPr>
          <w:t xml:space="preserve">getmonero.org, </w:t>
        </w:r>
        <w:proofErr w:type="spellStart"/>
        <w:r w:rsidRPr="00382C27">
          <w:rPr>
            <w:i/>
            <w:iCs/>
            <w:lang w:val="es-ES_tradnl"/>
            <w:rPrChange w:id="864" w:author="Pablo Blanco Peris" w:date="2019-05-30T15:23:00Z">
              <w:rPr>
                <w:i/>
                <w:iCs/>
                <w:lang w:val="es-ES_tradnl"/>
              </w:rPr>
            </w:rPrChange>
          </w:rPr>
          <w:t>The</w:t>
        </w:r>
        <w:proofErr w:type="spellEnd"/>
        <w:r w:rsidRPr="00382C27">
          <w:rPr>
            <w:i/>
            <w:iCs/>
            <w:lang w:val="es-ES_tradnl"/>
            <w:rPrChange w:id="865" w:author="Pablo Blanco Peris" w:date="2019-05-30T15:23:00Z">
              <w:rPr>
                <w:i/>
                <w:iCs/>
                <w:lang w:val="es-ES_tradnl"/>
              </w:rPr>
            </w:rPrChange>
          </w:rPr>
          <w:t xml:space="preserve"> </w:t>
        </w:r>
        <w:proofErr w:type="spellStart"/>
        <w:r w:rsidRPr="00382C27">
          <w:rPr>
            <w:i/>
            <w:iCs/>
            <w:lang w:val="es-ES_tradnl"/>
            <w:rPrChange w:id="866" w:author="Pablo Blanco Peris" w:date="2019-05-30T15:23:00Z">
              <w:rPr>
                <w:i/>
                <w:iCs/>
                <w:lang w:val="es-ES_tradnl"/>
              </w:rPr>
            </w:rPrChange>
          </w:rPr>
          <w:t>Monero</w:t>
        </w:r>
        <w:proofErr w:type="spellEnd"/>
        <w:r w:rsidRPr="00382C27">
          <w:rPr>
            <w:i/>
            <w:iCs/>
            <w:lang w:val="es-ES_tradnl"/>
            <w:rPrChange w:id="867" w:author="Pablo Blanco Peris" w:date="2019-05-30T15:23:00Z">
              <w:rPr>
                <w:i/>
                <w:iCs/>
                <w:lang w:val="es-ES_tradnl"/>
              </w:rPr>
            </w:rPrChange>
          </w:rPr>
          <w:t xml:space="preserve"> Project</w:t>
        </w:r>
        <w:r w:rsidRPr="00382C27">
          <w:rPr>
            <w:lang w:val="es-ES_tradnl"/>
            <w:rPrChange w:id="868" w:author="Pablo Blanco Peris" w:date="2019-05-30T15:23:00Z">
              <w:rPr>
                <w:lang w:val="es-ES_tradnl"/>
              </w:rPr>
            </w:rPrChange>
          </w:rPr>
          <w:t>. [En línea]. Disponible en: https://getmonero.org/index.html. [Accedido: 15-may-2019].</w:t>
        </w:r>
      </w:ins>
    </w:p>
    <w:p w14:paraId="7F17037F" w14:textId="77777777" w:rsidR="00382C27" w:rsidRPr="00382C27" w:rsidRDefault="00382C27" w:rsidP="00382C27">
      <w:pPr>
        <w:widowControl w:val="0"/>
        <w:autoSpaceDE w:val="0"/>
        <w:autoSpaceDN w:val="0"/>
        <w:adjustRightInd w:val="0"/>
        <w:rPr>
          <w:ins w:id="869" w:author="Pablo Blanco Peris" w:date="2019-05-30T15:23:00Z"/>
          <w:lang w:val="es-ES_tradnl"/>
          <w:rPrChange w:id="870" w:author="Pablo Blanco Peris" w:date="2019-05-30T15:23:00Z">
            <w:rPr>
              <w:ins w:id="871" w:author="Pablo Blanco Peris" w:date="2019-05-30T15:23:00Z"/>
              <w:lang w:val="es-ES_tradnl"/>
            </w:rPr>
          </w:rPrChange>
        </w:rPr>
        <w:pPrChange w:id="872" w:author="Pablo Blanco Peris" w:date="2019-05-30T15:23:00Z">
          <w:pPr>
            <w:widowControl w:val="0"/>
            <w:autoSpaceDE w:val="0"/>
            <w:autoSpaceDN w:val="0"/>
            <w:adjustRightInd w:val="0"/>
          </w:pPr>
        </w:pPrChange>
      </w:pPr>
      <w:ins w:id="873" w:author="Pablo Blanco Peris" w:date="2019-05-30T15:23:00Z">
        <w:r w:rsidRPr="00382C27">
          <w:rPr>
            <w:lang w:val="en-US"/>
            <w:rPrChange w:id="874" w:author="Pablo Blanco Peris" w:date="2019-05-30T15:24:00Z">
              <w:rPr>
                <w:lang w:val="es-ES_tradnl"/>
              </w:rPr>
            </w:rPrChange>
          </w:rPr>
          <w:t>[21]</w:t>
        </w:r>
        <w:r w:rsidRPr="00382C27">
          <w:rPr>
            <w:lang w:val="en-US"/>
            <w:rPrChange w:id="875" w:author="Pablo Blanco Peris" w:date="2019-05-30T15:24:00Z">
              <w:rPr>
                <w:lang w:val="es-ES_tradnl"/>
              </w:rPr>
            </w:rPrChange>
          </w:rPr>
          <w:tab/>
          <w:t xml:space="preserve">«Hyperledger – Open Source Blockchain Technologies», </w:t>
        </w:r>
        <w:r w:rsidRPr="00382C27">
          <w:rPr>
            <w:i/>
            <w:iCs/>
            <w:lang w:val="en-US"/>
            <w:rPrChange w:id="876" w:author="Pablo Blanco Peris" w:date="2019-05-30T15:24:00Z">
              <w:rPr>
                <w:i/>
                <w:iCs/>
                <w:lang w:val="es-ES_tradnl"/>
              </w:rPr>
            </w:rPrChange>
          </w:rPr>
          <w:t>Hyperledger</w:t>
        </w:r>
        <w:r w:rsidRPr="00382C27">
          <w:rPr>
            <w:lang w:val="en-US"/>
            <w:rPrChange w:id="877" w:author="Pablo Blanco Peris" w:date="2019-05-30T15:24:00Z">
              <w:rPr>
                <w:lang w:val="es-ES_tradnl"/>
              </w:rPr>
            </w:rPrChange>
          </w:rPr>
          <w:t xml:space="preserve">. </w:t>
        </w:r>
        <w:r w:rsidRPr="00382C27">
          <w:rPr>
            <w:lang w:val="es-ES_tradnl"/>
            <w:rPrChange w:id="878" w:author="Pablo Blanco Peris" w:date="2019-05-30T15:23:00Z">
              <w:rPr>
                <w:lang w:val="es-ES_tradnl"/>
              </w:rPr>
            </w:rPrChange>
          </w:rPr>
          <w:t>[En línea]. Disponible en: https://www.hyperledger.org/. [Accedido: 15-may-2019].</w:t>
        </w:r>
      </w:ins>
    </w:p>
    <w:p w14:paraId="30EE1C45" w14:textId="77777777" w:rsidR="00382C27" w:rsidRPr="00382C27" w:rsidRDefault="00382C27" w:rsidP="00382C27">
      <w:pPr>
        <w:widowControl w:val="0"/>
        <w:autoSpaceDE w:val="0"/>
        <w:autoSpaceDN w:val="0"/>
        <w:adjustRightInd w:val="0"/>
        <w:rPr>
          <w:ins w:id="879" w:author="Pablo Blanco Peris" w:date="2019-05-30T15:23:00Z"/>
          <w:lang w:val="en-US"/>
          <w:rPrChange w:id="880" w:author="Pablo Blanco Peris" w:date="2019-05-30T15:24:00Z">
            <w:rPr>
              <w:ins w:id="881" w:author="Pablo Blanco Peris" w:date="2019-05-30T15:23:00Z"/>
              <w:lang w:val="es-ES_tradnl"/>
            </w:rPr>
          </w:rPrChange>
        </w:rPr>
        <w:pPrChange w:id="882" w:author="Pablo Blanco Peris" w:date="2019-05-30T15:23:00Z">
          <w:pPr>
            <w:widowControl w:val="0"/>
            <w:autoSpaceDE w:val="0"/>
            <w:autoSpaceDN w:val="0"/>
            <w:adjustRightInd w:val="0"/>
          </w:pPr>
        </w:pPrChange>
      </w:pPr>
      <w:ins w:id="883" w:author="Pablo Blanco Peris" w:date="2019-05-30T15:23:00Z">
        <w:r w:rsidRPr="00382C27">
          <w:rPr>
            <w:lang w:val="es-ES_tradnl"/>
            <w:rPrChange w:id="884" w:author="Pablo Blanco Peris" w:date="2019-05-30T15:23:00Z">
              <w:rPr>
                <w:lang w:val="es-ES_tradnl"/>
              </w:rPr>
            </w:rPrChange>
          </w:rPr>
          <w:t>[22]</w:t>
        </w:r>
        <w:r w:rsidRPr="00382C27">
          <w:rPr>
            <w:lang w:val="es-ES_tradnl"/>
            <w:rPrChange w:id="885" w:author="Pablo Blanco Peris" w:date="2019-05-30T15:23:00Z">
              <w:rPr>
                <w:lang w:val="es-ES_tradnl"/>
              </w:rPr>
            </w:rPrChange>
          </w:rPr>
          <w:tab/>
          <w:t xml:space="preserve">«r3.com», </w:t>
        </w:r>
        <w:r w:rsidRPr="00382C27">
          <w:rPr>
            <w:i/>
            <w:iCs/>
            <w:lang w:val="es-ES_tradnl"/>
            <w:rPrChange w:id="886" w:author="Pablo Blanco Peris" w:date="2019-05-30T15:23:00Z">
              <w:rPr>
                <w:i/>
                <w:iCs/>
                <w:lang w:val="es-ES_tradnl"/>
              </w:rPr>
            </w:rPrChange>
          </w:rPr>
          <w:t>r3.com</w:t>
        </w:r>
        <w:r w:rsidRPr="00382C27">
          <w:rPr>
            <w:lang w:val="es-ES_tradnl"/>
            <w:rPrChange w:id="887" w:author="Pablo Blanco Peris" w:date="2019-05-30T15:23:00Z">
              <w:rPr>
                <w:lang w:val="es-ES_tradnl"/>
              </w:rPr>
            </w:rPrChange>
          </w:rPr>
          <w:t xml:space="preserve">. [En línea]. Disponible en: https://www.r3.com/. </w:t>
        </w:r>
        <w:r w:rsidRPr="00382C27">
          <w:rPr>
            <w:lang w:val="en-US"/>
            <w:rPrChange w:id="888" w:author="Pablo Blanco Peris" w:date="2019-05-30T15:24:00Z">
              <w:rPr>
                <w:lang w:val="es-ES_tradnl"/>
              </w:rPr>
            </w:rPrChange>
          </w:rPr>
          <w:t>[</w:t>
        </w:r>
        <w:proofErr w:type="spellStart"/>
        <w:r w:rsidRPr="00382C27">
          <w:rPr>
            <w:lang w:val="en-US"/>
            <w:rPrChange w:id="889" w:author="Pablo Blanco Peris" w:date="2019-05-30T15:24:00Z">
              <w:rPr>
                <w:lang w:val="es-ES_tradnl"/>
              </w:rPr>
            </w:rPrChange>
          </w:rPr>
          <w:t>Accedido</w:t>
        </w:r>
        <w:proofErr w:type="spellEnd"/>
        <w:r w:rsidRPr="00382C27">
          <w:rPr>
            <w:lang w:val="en-US"/>
            <w:rPrChange w:id="890" w:author="Pablo Blanco Peris" w:date="2019-05-30T15:24:00Z">
              <w:rPr>
                <w:lang w:val="es-ES_tradnl"/>
              </w:rPr>
            </w:rPrChange>
          </w:rPr>
          <w:t>: 15-may-2019].</w:t>
        </w:r>
      </w:ins>
    </w:p>
    <w:p w14:paraId="39BF43BB" w14:textId="77777777" w:rsidR="00382C27" w:rsidRPr="00382C27" w:rsidRDefault="00382C27" w:rsidP="00382C27">
      <w:pPr>
        <w:widowControl w:val="0"/>
        <w:autoSpaceDE w:val="0"/>
        <w:autoSpaceDN w:val="0"/>
        <w:adjustRightInd w:val="0"/>
        <w:rPr>
          <w:ins w:id="891" w:author="Pablo Blanco Peris" w:date="2019-05-30T15:23:00Z"/>
          <w:lang w:val="es-ES_tradnl"/>
          <w:rPrChange w:id="892" w:author="Pablo Blanco Peris" w:date="2019-05-30T15:23:00Z">
            <w:rPr>
              <w:ins w:id="893" w:author="Pablo Blanco Peris" w:date="2019-05-30T15:23:00Z"/>
              <w:lang w:val="es-ES_tradnl"/>
            </w:rPr>
          </w:rPrChange>
        </w:rPr>
        <w:pPrChange w:id="894" w:author="Pablo Blanco Peris" w:date="2019-05-30T15:23:00Z">
          <w:pPr>
            <w:widowControl w:val="0"/>
            <w:autoSpaceDE w:val="0"/>
            <w:autoSpaceDN w:val="0"/>
            <w:adjustRightInd w:val="0"/>
          </w:pPr>
        </w:pPrChange>
      </w:pPr>
      <w:ins w:id="895" w:author="Pablo Blanco Peris" w:date="2019-05-30T15:23:00Z">
        <w:r w:rsidRPr="00382C27">
          <w:rPr>
            <w:lang w:val="en-US"/>
            <w:rPrChange w:id="896" w:author="Pablo Blanco Peris" w:date="2019-05-30T15:24:00Z">
              <w:rPr>
                <w:lang w:val="es-ES_tradnl"/>
              </w:rPr>
            </w:rPrChange>
          </w:rPr>
          <w:t>[23]</w:t>
        </w:r>
        <w:r w:rsidRPr="00382C27">
          <w:rPr>
            <w:lang w:val="en-US"/>
            <w:rPrChange w:id="897" w:author="Pablo Blanco Peris" w:date="2019-05-30T15:24:00Z">
              <w:rPr>
                <w:lang w:val="es-ES_tradnl"/>
              </w:rPr>
            </w:rPrChange>
          </w:rPr>
          <w:tab/>
          <w:t xml:space="preserve">«Ripple - One Frictionless Experience To Send Money Globally», </w:t>
        </w:r>
        <w:r w:rsidRPr="00382C27">
          <w:rPr>
            <w:i/>
            <w:iCs/>
            <w:lang w:val="en-US"/>
            <w:rPrChange w:id="898" w:author="Pablo Blanco Peris" w:date="2019-05-30T15:24:00Z">
              <w:rPr>
                <w:i/>
                <w:iCs/>
                <w:lang w:val="es-ES_tradnl"/>
              </w:rPr>
            </w:rPrChange>
          </w:rPr>
          <w:t>Ripple</w:t>
        </w:r>
        <w:r w:rsidRPr="00382C27">
          <w:rPr>
            <w:lang w:val="en-US"/>
            <w:rPrChange w:id="899" w:author="Pablo Blanco Peris" w:date="2019-05-30T15:24:00Z">
              <w:rPr>
                <w:lang w:val="es-ES_tradnl"/>
              </w:rPr>
            </w:rPrChange>
          </w:rPr>
          <w:t xml:space="preserve">. </w:t>
        </w:r>
        <w:r w:rsidRPr="00382C27">
          <w:rPr>
            <w:lang w:val="es-ES_tradnl"/>
            <w:rPrChange w:id="900" w:author="Pablo Blanco Peris" w:date="2019-05-30T15:23:00Z">
              <w:rPr>
                <w:lang w:val="es-ES_tradnl"/>
              </w:rPr>
            </w:rPrChange>
          </w:rPr>
          <w:t>[En línea]. Disponible en: https://ripple.com/. [Accedido: 15-may-2019].</w:t>
        </w:r>
      </w:ins>
    </w:p>
    <w:p w14:paraId="79962D67" w14:textId="77777777" w:rsidR="00382C27" w:rsidRPr="00382C27" w:rsidRDefault="00382C27" w:rsidP="00382C27">
      <w:pPr>
        <w:widowControl w:val="0"/>
        <w:autoSpaceDE w:val="0"/>
        <w:autoSpaceDN w:val="0"/>
        <w:adjustRightInd w:val="0"/>
        <w:rPr>
          <w:ins w:id="901" w:author="Pablo Blanco Peris" w:date="2019-05-30T15:23:00Z"/>
          <w:lang w:val="es-ES_tradnl"/>
          <w:rPrChange w:id="902" w:author="Pablo Blanco Peris" w:date="2019-05-30T15:23:00Z">
            <w:rPr>
              <w:ins w:id="903" w:author="Pablo Blanco Peris" w:date="2019-05-30T15:23:00Z"/>
              <w:lang w:val="es-ES_tradnl"/>
            </w:rPr>
          </w:rPrChange>
        </w:rPr>
        <w:pPrChange w:id="904" w:author="Pablo Blanco Peris" w:date="2019-05-30T15:23:00Z">
          <w:pPr>
            <w:widowControl w:val="0"/>
            <w:autoSpaceDE w:val="0"/>
            <w:autoSpaceDN w:val="0"/>
            <w:adjustRightInd w:val="0"/>
          </w:pPr>
        </w:pPrChange>
      </w:pPr>
      <w:ins w:id="905" w:author="Pablo Blanco Peris" w:date="2019-05-30T15:23:00Z">
        <w:r w:rsidRPr="00382C27">
          <w:rPr>
            <w:lang w:val="es-ES_tradnl"/>
            <w:rPrChange w:id="906" w:author="Pablo Blanco Peris" w:date="2019-05-30T15:23:00Z">
              <w:rPr>
                <w:lang w:val="es-ES_tradnl"/>
              </w:rPr>
            </w:rPrChange>
          </w:rPr>
          <w:t>[24]</w:t>
        </w:r>
        <w:r w:rsidRPr="00382C27">
          <w:rPr>
            <w:lang w:val="es-ES_tradnl"/>
            <w:rPrChange w:id="907" w:author="Pablo Blanco Peris" w:date="2019-05-30T15:23:00Z">
              <w:rPr>
                <w:lang w:val="es-ES_tradnl"/>
              </w:rPr>
            </w:rPrChange>
          </w:rPr>
          <w:tab/>
          <w:t>«</w:t>
        </w:r>
        <w:proofErr w:type="spellStart"/>
        <w:r w:rsidRPr="00382C27">
          <w:rPr>
            <w:lang w:val="es-ES_tradnl"/>
            <w:rPrChange w:id="908" w:author="Pablo Blanco Peris" w:date="2019-05-30T15:23:00Z">
              <w:rPr>
                <w:lang w:val="es-ES_tradnl"/>
              </w:rPr>
            </w:rPrChange>
          </w:rPr>
          <w:t>BigchainDB</w:t>
        </w:r>
        <w:proofErr w:type="spellEnd"/>
        <w:r w:rsidRPr="00382C27">
          <w:rPr>
            <w:lang w:val="es-ES_tradnl"/>
            <w:rPrChange w:id="909" w:author="Pablo Blanco Peris" w:date="2019-05-30T15:23:00Z">
              <w:rPr>
                <w:lang w:val="es-ES_tradnl"/>
              </w:rPr>
            </w:rPrChange>
          </w:rPr>
          <w:t xml:space="preserve"> • • </w:t>
        </w:r>
        <w:proofErr w:type="spellStart"/>
        <w:r w:rsidRPr="00382C27">
          <w:rPr>
            <w:lang w:val="es-ES_tradnl"/>
            <w:rPrChange w:id="910" w:author="Pablo Blanco Peris" w:date="2019-05-30T15:23:00Z">
              <w:rPr>
                <w:lang w:val="es-ES_tradnl"/>
              </w:rPr>
            </w:rPrChange>
          </w:rPr>
          <w:t>The</w:t>
        </w:r>
        <w:proofErr w:type="spellEnd"/>
        <w:r w:rsidRPr="00382C27">
          <w:rPr>
            <w:lang w:val="es-ES_tradnl"/>
            <w:rPrChange w:id="911" w:author="Pablo Blanco Peris" w:date="2019-05-30T15:23:00Z">
              <w:rPr>
                <w:lang w:val="es-ES_tradnl"/>
              </w:rPr>
            </w:rPrChange>
          </w:rPr>
          <w:t xml:space="preserve"> blockchain </w:t>
        </w:r>
        <w:proofErr w:type="spellStart"/>
        <w:r w:rsidRPr="00382C27">
          <w:rPr>
            <w:lang w:val="es-ES_tradnl"/>
            <w:rPrChange w:id="912" w:author="Pablo Blanco Peris" w:date="2019-05-30T15:23:00Z">
              <w:rPr>
                <w:lang w:val="es-ES_tradnl"/>
              </w:rPr>
            </w:rPrChange>
          </w:rPr>
          <w:t>database</w:t>
        </w:r>
        <w:proofErr w:type="spellEnd"/>
        <w:r w:rsidRPr="00382C27">
          <w:rPr>
            <w:lang w:val="es-ES_tradnl"/>
            <w:rPrChange w:id="913" w:author="Pablo Blanco Peris" w:date="2019-05-30T15:23:00Z">
              <w:rPr>
                <w:lang w:val="es-ES_tradnl"/>
              </w:rPr>
            </w:rPrChange>
          </w:rPr>
          <w:t xml:space="preserve">.», </w:t>
        </w:r>
        <w:proofErr w:type="spellStart"/>
        <w:r w:rsidRPr="00382C27">
          <w:rPr>
            <w:i/>
            <w:iCs/>
            <w:lang w:val="es-ES_tradnl"/>
            <w:rPrChange w:id="914" w:author="Pablo Blanco Peris" w:date="2019-05-30T15:23:00Z">
              <w:rPr>
                <w:i/>
                <w:iCs/>
                <w:lang w:val="es-ES_tradnl"/>
              </w:rPr>
            </w:rPrChange>
          </w:rPr>
          <w:t>BigchainDB</w:t>
        </w:r>
        <w:proofErr w:type="spellEnd"/>
        <w:r w:rsidRPr="00382C27">
          <w:rPr>
            <w:lang w:val="es-ES_tradnl"/>
            <w:rPrChange w:id="915" w:author="Pablo Blanco Peris" w:date="2019-05-30T15:23:00Z">
              <w:rPr>
                <w:lang w:val="es-ES_tradnl"/>
              </w:rPr>
            </w:rPrChange>
          </w:rPr>
          <w:t>. [En línea]. Disponible en: https://www.bigchaindb.com/. [Accedido: 15-may-2019].</w:t>
        </w:r>
      </w:ins>
    </w:p>
    <w:p w14:paraId="1158CBC5" w14:textId="77777777" w:rsidR="00382C27" w:rsidRPr="00382C27" w:rsidRDefault="00382C27" w:rsidP="00382C27">
      <w:pPr>
        <w:widowControl w:val="0"/>
        <w:autoSpaceDE w:val="0"/>
        <w:autoSpaceDN w:val="0"/>
        <w:adjustRightInd w:val="0"/>
        <w:rPr>
          <w:ins w:id="916" w:author="Pablo Blanco Peris" w:date="2019-05-30T15:23:00Z"/>
          <w:lang w:val="es-ES_tradnl"/>
          <w:rPrChange w:id="917" w:author="Pablo Blanco Peris" w:date="2019-05-30T15:23:00Z">
            <w:rPr>
              <w:ins w:id="918" w:author="Pablo Blanco Peris" w:date="2019-05-30T15:23:00Z"/>
              <w:lang w:val="es-ES_tradnl"/>
            </w:rPr>
          </w:rPrChange>
        </w:rPr>
        <w:pPrChange w:id="919" w:author="Pablo Blanco Peris" w:date="2019-05-30T15:23:00Z">
          <w:pPr>
            <w:widowControl w:val="0"/>
            <w:autoSpaceDE w:val="0"/>
            <w:autoSpaceDN w:val="0"/>
            <w:adjustRightInd w:val="0"/>
          </w:pPr>
        </w:pPrChange>
      </w:pPr>
      <w:ins w:id="920" w:author="Pablo Blanco Peris" w:date="2019-05-30T15:23:00Z">
        <w:r w:rsidRPr="00382C27">
          <w:rPr>
            <w:lang w:val="es-ES_tradnl"/>
            <w:rPrChange w:id="921" w:author="Pablo Blanco Peris" w:date="2019-05-30T15:23:00Z">
              <w:rPr>
                <w:lang w:val="es-ES_tradnl"/>
              </w:rPr>
            </w:rPrChange>
          </w:rPr>
          <w:t>[25]</w:t>
        </w:r>
        <w:r w:rsidRPr="00382C27">
          <w:rPr>
            <w:lang w:val="es-ES_tradnl"/>
            <w:rPrChange w:id="922" w:author="Pablo Blanco Peris" w:date="2019-05-30T15:23:00Z">
              <w:rPr>
                <w:lang w:val="es-ES_tradnl"/>
              </w:rPr>
            </w:rPrChange>
          </w:rPr>
          <w:tab/>
          <w:t>«</w:t>
        </w:r>
        <w:proofErr w:type="spellStart"/>
        <w:r w:rsidRPr="00382C27">
          <w:rPr>
            <w:lang w:val="es-ES_tradnl"/>
            <w:rPrChange w:id="923" w:author="Pablo Blanco Peris" w:date="2019-05-30T15:23:00Z">
              <w:rPr>
                <w:lang w:val="es-ES_tradnl"/>
              </w:rPr>
            </w:rPrChange>
          </w:rPr>
          <w:t>The</w:t>
        </w:r>
        <w:proofErr w:type="spellEnd"/>
        <w:r w:rsidRPr="00382C27">
          <w:rPr>
            <w:lang w:val="es-ES_tradnl"/>
            <w:rPrChange w:id="924" w:author="Pablo Blanco Peris" w:date="2019-05-30T15:23:00Z">
              <w:rPr>
                <w:lang w:val="es-ES_tradnl"/>
              </w:rPr>
            </w:rPrChange>
          </w:rPr>
          <w:t xml:space="preserve"> </w:t>
        </w:r>
        <w:proofErr w:type="spellStart"/>
        <w:r w:rsidRPr="00382C27">
          <w:rPr>
            <w:lang w:val="es-ES_tradnl"/>
            <w:rPrChange w:id="925" w:author="Pablo Blanco Peris" w:date="2019-05-30T15:23:00Z">
              <w:rPr>
                <w:lang w:val="es-ES_tradnl"/>
              </w:rPr>
            </w:rPrChange>
          </w:rPr>
          <w:t>Solution</w:t>
        </w:r>
        <w:proofErr w:type="spellEnd"/>
        <w:r w:rsidRPr="00382C27">
          <w:rPr>
            <w:lang w:val="es-ES_tradnl"/>
            <w:rPrChange w:id="926" w:author="Pablo Blanco Peris" w:date="2019-05-30T15:23:00Z">
              <w:rPr>
                <w:lang w:val="es-ES_tradnl"/>
              </w:rPr>
            </w:rPrChange>
          </w:rPr>
          <w:t xml:space="preserve">», </w:t>
        </w:r>
        <w:proofErr w:type="spellStart"/>
        <w:r w:rsidRPr="00382C27">
          <w:rPr>
            <w:i/>
            <w:iCs/>
            <w:lang w:val="es-ES_tradnl"/>
            <w:rPrChange w:id="927" w:author="Pablo Blanco Peris" w:date="2019-05-30T15:23:00Z">
              <w:rPr>
                <w:i/>
                <w:iCs/>
                <w:lang w:val="es-ES_tradnl"/>
              </w:rPr>
            </w:rPrChange>
          </w:rPr>
          <w:t>Evernym</w:t>
        </w:r>
        <w:proofErr w:type="spellEnd"/>
        <w:r w:rsidRPr="00382C27">
          <w:rPr>
            <w:lang w:val="es-ES_tradnl"/>
            <w:rPrChange w:id="928" w:author="Pablo Blanco Peris" w:date="2019-05-30T15:23:00Z">
              <w:rPr>
                <w:lang w:val="es-ES_tradnl"/>
              </w:rPr>
            </w:rPrChange>
          </w:rPr>
          <w:t>. [En línea]. Disponible en: https://www.evernym.com/solution/. [Accedido: 15-may-2019].</w:t>
        </w:r>
      </w:ins>
    </w:p>
    <w:p w14:paraId="168E0814" w14:textId="77777777" w:rsidR="00382C27" w:rsidRPr="00382C27" w:rsidRDefault="00382C27" w:rsidP="00382C27">
      <w:pPr>
        <w:widowControl w:val="0"/>
        <w:autoSpaceDE w:val="0"/>
        <w:autoSpaceDN w:val="0"/>
        <w:adjustRightInd w:val="0"/>
        <w:rPr>
          <w:ins w:id="929" w:author="Pablo Blanco Peris" w:date="2019-05-30T15:23:00Z"/>
          <w:lang w:val="en-US"/>
          <w:rPrChange w:id="930" w:author="Pablo Blanco Peris" w:date="2019-05-30T15:24:00Z">
            <w:rPr>
              <w:ins w:id="931" w:author="Pablo Blanco Peris" w:date="2019-05-30T15:23:00Z"/>
              <w:lang w:val="es-ES_tradnl"/>
            </w:rPr>
          </w:rPrChange>
        </w:rPr>
        <w:pPrChange w:id="932" w:author="Pablo Blanco Peris" w:date="2019-05-30T15:23:00Z">
          <w:pPr>
            <w:widowControl w:val="0"/>
            <w:autoSpaceDE w:val="0"/>
            <w:autoSpaceDN w:val="0"/>
            <w:adjustRightInd w:val="0"/>
          </w:pPr>
        </w:pPrChange>
      </w:pPr>
      <w:ins w:id="933" w:author="Pablo Blanco Peris" w:date="2019-05-30T15:23:00Z">
        <w:r w:rsidRPr="00382C27">
          <w:rPr>
            <w:lang w:val="es-ES_tradnl"/>
            <w:rPrChange w:id="934" w:author="Pablo Blanco Peris" w:date="2019-05-30T15:23:00Z">
              <w:rPr>
                <w:lang w:val="es-ES_tradnl"/>
              </w:rPr>
            </w:rPrChange>
          </w:rPr>
          <w:t>[26]</w:t>
        </w:r>
        <w:r w:rsidRPr="00382C27">
          <w:rPr>
            <w:lang w:val="es-ES_tradnl"/>
            <w:rPrChange w:id="935" w:author="Pablo Blanco Peris" w:date="2019-05-30T15:23:00Z">
              <w:rPr>
                <w:lang w:val="es-ES_tradnl"/>
              </w:rPr>
            </w:rPrChange>
          </w:rPr>
          <w:tab/>
          <w:t xml:space="preserve">«Cuestiones básicas de Ethereum | Billetera de Blockchain». [En línea]. Disponible en: https://www.blockchain.com/es/learning-portal/ether-basics. </w:t>
        </w:r>
        <w:r w:rsidRPr="00382C27">
          <w:rPr>
            <w:lang w:val="en-US"/>
            <w:rPrChange w:id="936" w:author="Pablo Blanco Peris" w:date="2019-05-30T15:24:00Z">
              <w:rPr>
                <w:lang w:val="es-ES_tradnl"/>
              </w:rPr>
            </w:rPrChange>
          </w:rPr>
          <w:t>[</w:t>
        </w:r>
        <w:proofErr w:type="spellStart"/>
        <w:r w:rsidRPr="00382C27">
          <w:rPr>
            <w:lang w:val="en-US"/>
            <w:rPrChange w:id="937" w:author="Pablo Blanco Peris" w:date="2019-05-30T15:24:00Z">
              <w:rPr>
                <w:lang w:val="es-ES_tradnl"/>
              </w:rPr>
            </w:rPrChange>
          </w:rPr>
          <w:t>Accedido</w:t>
        </w:r>
        <w:proofErr w:type="spellEnd"/>
        <w:r w:rsidRPr="00382C27">
          <w:rPr>
            <w:lang w:val="en-US"/>
            <w:rPrChange w:id="938" w:author="Pablo Blanco Peris" w:date="2019-05-30T15:24:00Z">
              <w:rPr>
                <w:lang w:val="es-ES_tradnl"/>
              </w:rPr>
            </w:rPrChange>
          </w:rPr>
          <w:t>: 09-may-2019].</w:t>
        </w:r>
      </w:ins>
    </w:p>
    <w:p w14:paraId="61D8B3FE" w14:textId="77777777" w:rsidR="00382C27" w:rsidRPr="00382C27" w:rsidRDefault="00382C27" w:rsidP="00382C27">
      <w:pPr>
        <w:widowControl w:val="0"/>
        <w:autoSpaceDE w:val="0"/>
        <w:autoSpaceDN w:val="0"/>
        <w:adjustRightInd w:val="0"/>
        <w:rPr>
          <w:ins w:id="939" w:author="Pablo Blanco Peris" w:date="2019-05-30T15:23:00Z"/>
          <w:lang w:val="en-US"/>
          <w:rPrChange w:id="940" w:author="Pablo Blanco Peris" w:date="2019-05-30T15:24:00Z">
            <w:rPr>
              <w:ins w:id="941" w:author="Pablo Blanco Peris" w:date="2019-05-30T15:23:00Z"/>
              <w:lang w:val="es-ES_tradnl"/>
            </w:rPr>
          </w:rPrChange>
        </w:rPr>
        <w:pPrChange w:id="942" w:author="Pablo Blanco Peris" w:date="2019-05-30T15:23:00Z">
          <w:pPr>
            <w:widowControl w:val="0"/>
            <w:autoSpaceDE w:val="0"/>
            <w:autoSpaceDN w:val="0"/>
            <w:adjustRightInd w:val="0"/>
          </w:pPr>
        </w:pPrChange>
      </w:pPr>
      <w:ins w:id="943" w:author="Pablo Blanco Peris" w:date="2019-05-30T15:23:00Z">
        <w:r w:rsidRPr="00382C27">
          <w:rPr>
            <w:lang w:val="en-US"/>
            <w:rPrChange w:id="944" w:author="Pablo Blanco Peris" w:date="2019-05-30T15:24:00Z">
              <w:rPr>
                <w:lang w:val="es-ES_tradnl"/>
              </w:rPr>
            </w:rPrChange>
          </w:rPr>
          <w:t>[27]</w:t>
        </w:r>
        <w:r w:rsidRPr="00382C27">
          <w:rPr>
            <w:lang w:val="en-US"/>
            <w:rPrChange w:id="945" w:author="Pablo Blanco Peris" w:date="2019-05-30T15:24:00Z">
              <w:rPr>
                <w:lang w:val="es-ES_tradnl"/>
              </w:rPr>
            </w:rPrChange>
          </w:rPr>
          <w:tab/>
          <w:t>D. G. Wood, «ETHEREUM: A SECURE DECENTRALISED GENERALISED TRANSACTION LEDGER», p. 32.</w:t>
        </w:r>
      </w:ins>
    </w:p>
    <w:p w14:paraId="517DF11D" w14:textId="77777777" w:rsidR="00382C27" w:rsidRPr="00382C27" w:rsidRDefault="00382C27" w:rsidP="00382C27">
      <w:pPr>
        <w:widowControl w:val="0"/>
        <w:autoSpaceDE w:val="0"/>
        <w:autoSpaceDN w:val="0"/>
        <w:adjustRightInd w:val="0"/>
        <w:rPr>
          <w:ins w:id="946" w:author="Pablo Blanco Peris" w:date="2019-05-30T15:23:00Z"/>
          <w:lang w:val="es-ES_tradnl"/>
          <w:rPrChange w:id="947" w:author="Pablo Blanco Peris" w:date="2019-05-30T15:23:00Z">
            <w:rPr>
              <w:ins w:id="948" w:author="Pablo Blanco Peris" w:date="2019-05-30T15:23:00Z"/>
              <w:lang w:val="es-ES_tradnl"/>
            </w:rPr>
          </w:rPrChange>
        </w:rPr>
        <w:pPrChange w:id="949" w:author="Pablo Blanco Peris" w:date="2019-05-30T15:23:00Z">
          <w:pPr>
            <w:widowControl w:val="0"/>
            <w:autoSpaceDE w:val="0"/>
            <w:autoSpaceDN w:val="0"/>
            <w:adjustRightInd w:val="0"/>
          </w:pPr>
        </w:pPrChange>
      </w:pPr>
      <w:ins w:id="950" w:author="Pablo Blanco Peris" w:date="2019-05-30T15:23:00Z">
        <w:r w:rsidRPr="00382C27">
          <w:rPr>
            <w:lang w:val="es-ES_tradnl"/>
            <w:rPrChange w:id="951" w:author="Pablo Blanco Peris" w:date="2019-05-30T15:23:00Z">
              <w:rPr>
                <w:lang w:val="es-ES_tradnl"/>
              </w:rPr>
            </w:rPrChange>
          </w:rPr>
          <w:t>[28]</w:t>
        </w:r>
        <w:r w:rsidRPr="00382C27">
          <w:rPr>
            <w:lang w:val="es-ES_tradnl"/>
            <w:rPrChange w:id="952" w:author="Pablo Blanco Peris" w:date="2019-05-30T15:23:00Z">
              <w:rPr>
                <w:lang w:val="es-ES_tradnl"/>
              </w:rPr>
            </w:rPrChange>
          </w:rPr>
          <w:tab/>
          <w:t>«Remix - Solidity IDE». [En línea]. Disponible en: https://remix.ethereum.org/#optimize=false&amp;version=soljson-v0.5.1+commit.c8a2cb62.js. [Accedido: 19-may-2019].</w:t>
        </w:r>
      </w:ins>
    </w:p>
    <w:p w14:paraId="6797B734" w14:textId="77777777" w:rsidR="00382C27" w:rsidRPr="00382C27" w:rsidRDefault="00382C27" w:rsidP="00382C27">
      <w:pPr>
        <w:widowControl w:val="0"/>
        <w:autoSpaceDE w:val="0"/>
        <w:autoSpaceDN w:val="0"/>
        <w:adjustRightInd w:val="0"/>
        <w:rPr>
          <w:ins w:id="953" w:author="Pablo Blanco Peris" w:date="2019-05-30T15:23:00Z"/>
          <w:lang w:val="es-ES_tradnl"/>
          <w:rPrChange w:id="954" w:author="Pablo Blanco Peris" w:date="2019-05-30T15:23:00Z">
            <w:rPr>
              <w:ins w:id="955" w:author="Pablo Blanco Peris" w:date="2019-05-30T15:23:00Z"/>
              <w:lang w:val="es-ES_tradnl"/>
            </w:rPr>
          </w:rPrChange>
        </w:rPr>
        <w:pPrChange w:id="956" w:author="Pablo Blanco Peris" w:date="2019-05-30T15:23:00Z">
          <w:pPr>
            <w:widowControl w:val="0"/>
            <w:autoSpaceDE w:val="0"/>
            <w:autoSpaceDN w:val="0"/>
            <w:adjustRightInd w:val="0"/>
          </w:pPr>
        </w:pPrChange>
      </w:pPr>
      <w:ins w:id="957" w:author="Pablo Blanco Peris" w:date="2019-05-30T15:23:00Z">
        <w:r w:rsidRPr="00382C27">
          <w:rPr>
            <w:lang w:val="es-ES_tradnl"/>
            <w:rPrChange w:id="958" w:author="Pablo Blanco Peris" w:date="2019-05-30T15:23:00Z">
              <w:rPr>
                <w:lang w:val="es-ES_tradnl"/>
              </w:rPr>
            </w:rPrChange>
          </w:rPr>
          <w:t>[29]</w:t>
        </w:r>
        <w:r w:rsidRPr="00382C27">
          <w:rPr>
            <w:lang w:val="es-ES_tradnl"/>
            <w:rPrChange w:id="959" w:author="Pablo Blanco Peris" w:date="2019-05-30T15:23:00Z">
              <w:rPr>
                <w:lang w:val="es-ES_tradnl"/>
              </w:rPr>
            </w:rPrChange>
          </w:rPr>
          <w:tab/>
          <w:t xml:space="preserve">«Estructura y elementos de un contrato», </w:t>
        </w:r>
        <w:r w:rsidRPr="00382C27">
          <w:rPr>
            <w:i/>
            <w:iCs/>
            <w:lang w:val="es-ES_tradnl"/>
            <w:rPrChange w:id="960" w:author="Pablo Blanco Peris" w:date="2019-05-30T15:23:00Z">
              <w:rPr>
                <w:i/>
                <w:iCs/>
                <w:lang w:val="es-ES_tradnl"/>
              </w:rPr>
            </w:rPrChange>
          </w:rPr>
          <w:t>APRENDE BLOCKCHAIN</w:t>
        </w:r>
        <w:r w:rsidRPr="00382C27">
          <w:rPr>
            <w:lang w:val="es-ES_tradnl"/>
            <w:rPrChange w:id="961" w:author="Pablo Blanco Peris" w:date="2019-05-30T15:23:00Z">
              <w:rPr>
                <w:lang w:val="es-ES_tradnl"/>
              </w:rPr>
            </w:rPrChange>
          </w:rPr>
          <w:t>, 28-feb-2018. .</w:t>
        </w:r>
      </w:ins>
    </w:p>
    <w:p w14:paraId="425C45A5" w14:textId="77777777" w:rsidR="00382C27" w:rsidRPr="00382C27" w:rsidRDefault="00382C27" w:rsidP="00382C27">
      <w:pPr>
        <w:widowControl w:val="0"/>
        <w:autoSpaceDE w:val="0"/>
        <w:autoSpaceDN w:val="0"/>
        <w:adjustRightInd w:val="0"/>
        <w:rPr>
          <w:ins w:id="962" w:author="Pablo Blanco Peris" w:date="2019-05-30T15:23:00Z"/>
          <w:lang w:val="es-ES_tradnl"/>
          <w:rPrChange w:id="963" w:author="Pablo Blanco Peris" w:date="2019-05-30T15:23:00Z">
            <w:rPr>
              <w:ins w:id="964" w:author="Pablo Blanco Peris" w:date="2019-05-30T15:23:00Z"/>
              <w:lang w:val="es-ES_tradnl"/>
            </w:rPr>
          </w:rPrChange>
        </w:rPr>
        <w:pPrChange w:id="965" w:author="Pablo Blanco Peris" w:date="2019-05-30T15:23:00Z">
          <w:pPr>
            <w:widowControl w:val="0"/>
            <w:autoSpaceDE w:val="0"/>
            <w:autoSpaceDN w:val="0"/>
            <w:adjustRightInd w:val="0"/>
          </w:pPr>
        </w:pPrChange>
      </w:pPr>
      <w:ins w:id="966" w:author="Pablo Blanco Peris" w:date="2019-05-30T15:23:00Z">
        <w:r w:rsidRPr="00382C27">
          <w:rPr>
            <w:lang w:val="es-ES_tradnl"/>
            <w:rPrChange w:id="967" w:author="Pablo Blanco Peris" w:date="2019-05-30T15:23:00Z">
              <w:rPr>
                <w:lang w:val="es-ES_tradnl"/>
              </w:rPr>
            </w:rPrChange>
          </w:rPr>
          <w:t>[30]</w:t>
        </w:r>
        <w:r w:rsidRPr="00382C27">
          <w:rPr>
            <w:lang w:val="es-ES_tradnl"/>
            <w:rPrChange w:id="968" w:author="Pablo Blanco Peris" w:date="2019-05-30T15:23:00Z">
              <w:rPr>
                <w:lang w:val="es-ES_tradnl"/>
              </w:rPr>
            </w:rPrChange>
          </w:rPr>
          <w:tab/>
          <w:t xml:space="preserve">«¿Qué es y para qué sirve el “Gas” en Ethereum?», </w:t>
        </w:r>
        <w:r w:rsidRPr="00382C27">
          <w:rPr>
            <w:i/>
            <w:iCs/>
            <w:lang w:val="es-ES_tradnl"/>
            <w:rPrChange w:id="969" w:author="Pablo Blanco Peris" w:date="2019-05-30T15:23:00Z">
              <w:rPr>
                <w:i/>
                <w:iCs/>
                <w:lang w:val="es-ES_tradnl"/>
              </w:rPr>
            </w:rPrChange>
          </w:rPr>
          <w:t>Ethereum</w:t>
        </w:r>
        <w:r w:rsidRPr="00382C27">
          <w:rPr>
            <w:lang w:val="es-ES_tradnl"/>
            <w:rPrChange w:id="970" w:author="Pablo Blanco Peris" w:date="2019-05-30T15:23:00Z">
              <w:rPr>
                <w:lang w:val="es-ES_tradnl"/>
              </w:rPr>
            </w:rPrChange>
          </w:rPr>
          <w:t>, 25-ene-2018. .</w:t>
        </w:r>
      </w:ins>
    </w:p>
    <w:p w14:paraId="68E8992A" w14:textId="77777777" w:rsidR="00382C27" w:rsidRPr="00382C27" w:rsidRDefault="00382C27" w:rsidP="00382C27">
      <w:pPr>
        <w:widowControl w:val="0"/>
        <w:autoSpaceDE w:val="0"/>
        <w:autoSpaceDN w:val="0"/>
        <w:adjustRightInd w:val="0"/>
        <w:rPr>
          <w:ins w:id="971" w:author="Pablo Blanco Peris" w:date="2019-05-30T15:23:00Z"/>
          <w:lang w:val="en-US"/>
          <w:rPrChange w:id="972" w:author="Pablo Blanco Peris" w:date="2019-05-30T15:24:00Z">
            <w:rPr>
              <w:ins w:id="973" w:author="Pablo Blanco Peris" w:date="2019-05-30T15:23:00Z"/>
              <w:lang w:val="es-ES_tradnl"/>
            </w:rPr>
          </w:rPrChange>
        </w:rPr>
        <w:pPrChange w:id="974" w:author="Pablo Blanco Peris" w:date="2019-05-30T15:23:00Z">
          <w:pPr>
            <w:widowControl w:val="0"/>
            <w:autoSpaceDE w:val="0"/>
            <w:autoSpaceDN w:val="0"/>
            <w:adjustRightInd w:val="0"/>
          </w:pPr>
        </w:pPrChange>
      </w:pPr>
      <w:ins w:id="975" w:author="Pablo Blanco Peris" w:date="2019-05-30T15:23:00Z">
        <w:r w:rsidRPr="00382C27">
          <w:rPr>
            <w:lang w:val="en-US"/>
            <w:rPrChange w:id="976" w:author="Pablo Blanco Peris" w:date="2019-05-30T15:24:00Z">
              <w:rPr>
                <w:lang w:val="es-ES_tradnl"/>
              </w:rPr>
            </w:rPrChange>
          </w:rPr>
          <w:t>[31]</w:t>
        </w:r>
        <w:r w:rsidRPr="00382C27">
          <w:rPr>
            <w:lang w:val="en-US"/>
            <w:rPrChange w:id="977" w:author="Pablo Blanco Peris" w:date="2019-05-30T15:24:00Z">
              <w:rPr>
                <w:lang w:val="es-ES_tradnl"/>
              </w:rPr>
            </w:rPrChange>
          </w:rPr>
          <w:tab/>
          <w:t xml:space="preserve">C. G. García, J. P. </w:t>
        </w:r>
        <w:proofErr w:type="spellStart"/>
        <w:r w:rsidRPr="00382C27">
          <w:rPr>
            <w:lang w:val="en-US"/>
            <w:rPrChange w:id="978" w:author="Pablo Blanco Peris" w:date="2019-05-30T15:24:00Z">
              <w:rPr>
                <w:lang w:val="es-ES_tradnl"/>
              </w:rPr>
            </w:rPrChange>
          </w:rPr>
          <w:t>Espada</w:t>
        </w:r>
        <w:proofErr w:type="spellEnd"/>
        <w:r w:rsidRPr="00382C27">
          <w:rPr>
            <w:lang w:val="en-US"/>
            <w:rPrChange w:id="979" w:author="Pablo Blanco Peris" w:date="2019-05-30T15:24:00Z">
              <w:rPr>
                <w:lang w:val="es-ES_tradnl"/>
              </w:rPr>
            </w:rPrChange>
          </w:rPr>
          <w:t xml:space="preserve">, B. C. P. G. </w:t>
        </w:r>
        <w:proofErr w:type="spellStart"/>
        <w:r w:rsidRPr="00382C27">
          <w:rPr>
            <w:lang w:val="en-US"/>
            <w:rPrChange w:id="980" w:author="Pablo Blanco Peris" w:date="2019-05-30T15:24:00Z">
              <w:rPr>
                <w:lang w:val="es-ES_tradnl"/>
              </w:rPr>
            </w:rPrChange>
          </w:rPr>
          <w:t>Bustelo</w:t>
        </w:r>
        <w:proofErr w:type="spellEnd"/>
        <w:r w:rsidRPr="00382C27">
          <w:rPr>
            <w:lang w:val="en-US"/>
            <w:rPrChange w:id="981" w:author="Pablo Blanco Peris" w:date="2019-05-30T15:24:00Z">
              <w:rPr>
                <w:lang w:val="es-ES_tradnl"/>
              </w:rPr>
            </w:rPrChange>
          </w:rPr>
          <w:t xml:space="preserve">, y J. M. C. </w:t>
        </w:r>
        <w:proofErr w:type="spellStart"/>
        <w:r w:rsidRPr="00382C27">
          <w:rPr>
            <w:lang w:val="en-US"/>
            <w:rPrChange w:id="982" w:author="Pablo Blanco Peris" w:date="2019-05-30T15:24:00Z">
              <w:rPr>
                <w:lang w:val="es-ES_tradnl"/>
              </w:rPr>
            </w:rPrChange>
          </w:rPr>
          <w:t>Lovelle</w:t>
        </w:r>
        <w:proofErr w:type="spellEnd"/>
        <w:r w:rsidRPr="00382C27">
          <w:rPr>
            <w:lang w:val="en-US"/>
            <w:rPrChange w:id="983" w:author="Pablo Blanco Peris" w:date="2019-05-30T15:24:00Z">
              <w:rPr>
                <w:lang w:val="es-ES_tradnl"/>
              </w:rPr>
            </w:rPrChange>
          </w:rPr>
          <w:t xml:space="preserve">, «Swift vs. Objective-C: A New Programming Language», </w:t>
        </w:r>
        <w:r w:rsidRPr="00382C27">
          <w:rPr>
            <w:i/>
            <w:iCs/>
            <w:lang w:val="en-US"/>
            <w:rPrChange w:id="984" w:author="Pablo Blanco Peris" w:date="2019-05-30T15:24:00Z">
              <w:rPr>
                <w:i/>
                <w:iCs/>
                <w:lang w:val="es-ES_tradnl"/>
              </w:rPr>
            </w:rPrChange>
          </w:rPr>
          <w:t>IJIMAI</w:t>
        </w:r>
        <w:r w:rsidRPr="00382C27">
          <w:rPr>
            <w:lang w:val="en-US"/>
            <w:rPrChange w:id="985" w:author="Pablo Blanco Peris" w:date="2019-05-30T15:24:00Z">
              <w:rPr>
                <w:lang w:val="es-ES_tradnl"/>
              </w:rPr>
            </w:rPrChange>
          </w:rPr>
          <w:t xml:space="preserve">, vol. 3, </w:t>
        </w:r>
        <w:proofErr w:type="spellStart"/>
        <w:r w:rsidRPr="00382C27">
          <w:rPr>
            <w:lang w:val="en-US"/>
            <w:rPrChange w:id="986" w:author="Pablo Blanco Peris" w:date="2019-05-30T15:24:00Z">
              <w:rPr>
                <w:lang w:val="es-ES_tradnl"/>
              </w:rPr>
            </w:rPrChange>
          </w:rPr>
          <w:t>n.</w:t>
        </w:r>
        <w:r w:rsidRPr="00382C27">
          <w:rPr>
            <w:vertAlign w:val="superscript"/>
            <w:lang w:val="en-US"/>
            <w:rPrChange w:id="987" w:author="Pablo Blanco Peris" w:date="2019-05-30T15:24:00Z">
              <w:rPr>
                <w:vertAlign w:val="superscript"/>
                <w:lang w:val="es-ES_tradnl"/>
              </w:rPr>
            </w:rPrChange>
          </w:rPr>
          <w:t>o</w:t>
        </w:r>
        <w:proofErr w:type="spellEnd"/>
        <w:r w:rsidRPr="00382C27">
          <w:rPr>
            <w:lang w:val="en-US"/>
            <w:rPrChange w:id="988" w:author="Pablo Blanco Peris" w:date="2019-05-30T15:24:00Z">
              <w:rPr>
                <w:lang w:val="es-ES_tradnl"/>
              </w:rPr>
            </w:rPrChange>
          </w:rPr>
          <w:t xml:space="preserve"> 3, pp. 74-81, 2015.</w:t>
        </w:r>
      </w:ins>
    </w:p>
    <w:p w14:paraId="3E48D260" w14:textId="77777777" w:rsidR="00382C27" w:rsidRPr="00382C27" w:rsidRDefault="00382C27" w:rsidP="00382C27">
      <w:pPr>
        <w:widowControl w:val="0"/>
        <w:autoSpaceDE w:val="0"/>
        <w:autoSpaceDN w:val="0"/>
        <w:adjustRightInd w:val="0"/>
        <w:rPr>
          <w:ins w:id="989" w:author="Pablo Blanco Peris" w:date="2019-05-30T15:23:00Z"/>
          <w:lang w:val="en-US"/>
          <w:rPrChange w:id="990" w:author="Pablo Blanco Peris" w:date="2019-05-30T15:24:00Z">
            <w:rPr>
              <w:ins w:id="991" w:author="Pablo Blanco Peris" w:date="2019-05-30T15:23:00Z"/>
              <w:lang w:val="es-ES_tradnl"/>
            </w:rPr>
          </w:rPrChange>
        </w:rPr>
        <w:pPrChange w:id="992" w:author="Pablo Blanco Peris" w:date="2019-05-30T15:23:00Z">
          <w:pPr>
            <w:widowControl w:val="0"/>
            <w:autoSpaceDE w:val="0"/>
            <w:autoSpaceDN w:val="0"/>
            <w:adjustRightInd w:val="0"/>
          </w:pPr>
        </w:pPrChange>
      </w:pPr>
      <w:ins w:id="993" w:author="Pablo Blanco Peris" w:date="2019-05-30T15:23:00Z">
        <w:r w:rsidRPr="00382C27">
          <w:rPr>
            <w:lang w:val="en-US"/>
            <w:rPrChange w:id="994" w:author="Pablo Blanco Peris" w:date="2019-05-30T15:24:00Z">
              <w:rPr>
                <w:lang w:val="es-ES_tradnl"/>
              </w:rPr>
            </w:rPrChange>
          </w:rPr>
          <w:t>[32]</w:t>
        </w:r>
        <w:r w:rsidRPr="00382C27">
          <w:rPr>
            <w:lang w:val="en-US"/>
            <w:rPrChange w:id="995" w:author="Pablo Blanco Peris" w:date="2019-05-30T15:24:00Z">
              <w:rPr>
                <w:lang w:val="es-ES_tradnl"/>
              </w:rPr>
            </w:rPrChange>
          </w:rPr>
          <w:tab/>
          <w:t xml:space="preserve">M. </w:t>
        </w:r>
        <w:proofErr w:type="spellStart"/>
        <w:r w:rsidRPr="00382C27">
          <w:rPr>
            <w:lang w:val="en-US"/>
            <w:rPrChange w:id="996" w:author="Pablo Blanco Peris" w:date="2019-05-30T15:24:00Z">
              <w:rPr>
                <w:lang w:val="es-ES_tradnl"/>
              </w:rPr>
            </w:rPrChange>
          </w:rPr>
          <w:t>Wohrer</w:t>
        </w:r>
        <w:proofErr w:type="spellEnd"/>
        <w:r w:rsidRPr="00382C27">
          <w:rPr>
            <w:lang w:val="en-US"/>
            <w:rPrChange w:id="997" w:author="Pablo Blanco Peris" w:date="2019-05-30T15:24:00Z">
              <w:rPr>
                <w:lang w:val="es-ES_tradnl"/>
              </w:rPr>
            </w:rPrChange>
          </w:rPr>
          <w:t xml:space="preserve"> y U. Zdun, «Smart contracts: security patterns in the </w:t>
        </w:r>
        <w:proofErr w:type="spellStart"/>
        <w:r w:rsidRPr="00382C27">
          <w:rPr>
            <w:lang w:val="en-US"/>
            <w:rPrChange w:id="998" w:author="Pablo Blanco Peris" w:date="2019-05-30T15:24:00Z">
              <w:rPr>
                <w:lang w:val="es-ES_tradnl"/>
              </w:rPr>
            </w:rPrChange>
          </w:rPr>
          <w:t>ethereum</w:t>
        </w:r>
        <w:proofErr w:type="spellEnd"/>
        <w:r w:rsidRPr="00382C27">
          <w:rPr>
            <w:lang w:val="en-US"/>
            <w:rPrChange w:id="999" w:author="Pablo Blanco Peris" w:date="2019-05-30T15:24:00Z">
              <w:rPr>
                <w:lang w:val="es-ES_tradnl"/>
              </w:rPr>
            </w:rPrChange>
          </w:rPr>
          <w:t xml:space="preserve"> ecosystem and solidity», </w:t>
        </w:r>
        <w:proofErr w:type="spellStart"/>
        <w:r w:rsidRPr="00382C27">
          <w:rPr>
            <w:lang w:val="en-US"/>
            <w:rPrChange w:id="1000" w:author="Pablo Blanco Peris" w:date="2019-05-30T15:24:00Z">
              <w:rPr>
                <w:lang w:val="es-ES_tradnl"/>
              </w:rPr>
            </w:rPrChange>
          </w:rPr>
          <w:t>en</w:t>
        </w:r>
        <w:proofErr w:type="spellEnd"/>
        <w:r w:rsidRPr="00382C27">
          <w:rPr>
            <w:lang w:val="en-US"/>
            <w:rPrChange w:id="1001" w:author="Pablo Blanco Peris" w:date="2019-05-30T15:24:00Z">
              <w:rPr>
                <w:lang w:val="es-ES_tradnl"/>
              </w:rPr>
            </w:rPrChange>
          </w:rPr>
          <w:t xml:space="preserve"> </w:t>
        </w:r>
        <w:r w:rsidRPr="00382C27">
          <w:rPr>
            <w:i/>
            <w:iCs/>
            <w:lang w:val="en-US"/>
            <w:rPrChange w:id="1002" w:author="Pablo Blanco Peris" w:date="2019-05-30T15:24:00Z">
              <w:rPr>
                <w:i/>
                <w:iCs/>
                <w:lang w:val="es-ES_tradnl"/>
              </w:rPr>
            </w:rPrChange>
          </w:rPr>
          <w:t>2018 International Workshop on Blockchain Oriented Software Engineering (IWBOSE)</w:t>
        </w:r>
        <w:r w:rsidRPr="00382C27">
          <w:rPr>
            <w:lang w:val="en-US"/>
            <w:rPrChange w:id="1003" w:author="Pablo Blanco Peris" w:date="2019-05-30T15:24:00Z">
              <w:rPr>
                <w:lang w:val="es-ES_tradnl"/>
              </w:rPr>
            </w:rPrChange>
          </w:rPr>
          <w:t>, Campobasso, 2018, pp. 2-8.</w:t>
        </w:r>
      </w:ins>
    </w:p>
    <w:p w14:paraId="0ABB78DB" w14:textId="77777777" w:rsidR="00382C27" w:rsidRPr="00382C27" w:rsidRDefault="00382C27" w:rsidP="00382C27">
      <w:pPr>
        <w:widowControl w:val="0"/>
        <w:autoSpaceDE w:val="0"/>
        <w:autoSpaceDN w:val="0"/>
        <w:adjustRightInd w:val="0"/>
        <w:rPr>
          <w:ins w:id="1004" w:author="Pablo Blanco Peris" w:date="2019-05-30T15:23:00Z"/>
          <w:lang w:val="en-US"/>
          <w:rPrChange w:id="1005" w:author="Pablo Blanco Peris" w:date="2019-05-30T15:24:00Z">
            <w:rPr>
              <w:ins w:id="1006" w:author="Pablo Blanco Peris" w:date="2019-05-30T15:23:00Z"/>
              <w:lang w:val="es-ES_tradnl"/>
            </w:rPr>
          </w:rPrChange>
        </w:rPr>
        <w:pPrChange w:id="1007" w:author="Pablo Blanco Peris" w:date="2019-05-30T15:23:00Z">
          <w:pPr>
            <w:widowControl w:val="0"/>
            <w:autoSpaceDE w:val="0"/>
            <w:autoSpaceDN w:val="0"/>
            <w:adjustRightInd w:val="0"/>
          </w:pPr>
        </w:pPrChange>
      </w:pPr>
      <w:ins w:id="1008" w:author="Pablo Blanco Peris" w:date="2019-05-30T15:23:00Z">
        <w:r w:rsidRPr="00382C27">
          <w:rPr>
            <w:lang w:val="en-US"/>
            <w:rPrChange w:id="1009" w:author="Pablo Blanco Peris" w:date="2019-05-30T15:24:00Z">
              <w:rPr>
                <w:lang w:val="es-ES_tradnl"/>
              </w:rPr>
            </w:rPrChange>
          </w:rPr>
          <w:t>[33]</w:t>
        </w:r>
        <w:r w:rsidRPr="00382C27">
          <w:rPr>
            <w:lang w:val="en-US"/>
            <w:rPrChange w:id="1010" w:author="Pablo Blanco Peris" w:date="2019-05-30T15:24:00Z">
              <w:rPr>
                <w:lang w:val="es-ES_tradnl"/>
              </w:rPr>
            </w:rPrChange>
          </w:rPr>
          <w:tab/>
          <w:t xml:space="preserve">W. Warren y A. </w:t>
        </w:r>
        <w:proofErr w:type="spellStart"/>
        <w:r w:rsidRPr="00382C27">
          <w:rPr>
            <w:lang w:val="en-US"/>
            <w:rPrChange w:id="1011" w:author="Pablo Blanco Peris" w:date="2019-05-30T15:24:00Z">
              <w:rPr>
                <w:lang w:val="es-ES_tradnl"/>
              </w:rPr>
            </w:rPrChange>
          </w:rPr>
          <w:t>Bandeali</w:t>
        </w:r>
        <w:proofErr w:type="spellEnd"/>
        <w:r w:rsidRPr="00382C27">
          <w:rPr>
            <w:lang w:val="en-US"/>
            <w:rPrChange w:id="1012" w:author="Pablo Blanco Peris" w:date="2019-05-30T15:24:00Z">
              <w:rPr>
                <w:lang w:val="es-ES_tradnl"/>
              </w:rPr>
            </w:rPrChange>
          </w:rPr>
          <w:t>, «0x: An open protocol for decentralized exchange on the Ethereum blockchain», p. 16.</w:t>
        </w:r>
      </w:ins>
    </w:p>
    <w:p w14:paraId="55182414" w14:textId="77777777" w:rsidR="00382C27" w:rsidRPr="00382C27" w:rsidRDefault="00382C27" w:rsidP="00382C27">
      <w:pPr>
        <w:widowControl w:val="0"/>
        <w:autoSpaceDE w:val="0"/>
        <w:autoSpaceDN w:val="0"/>
        <w:adjustRightInd w:val="0"/>
        <w:rPr>
          <w:ins w:id="1013" w:author="Pablo Blanco Peris" w:date="2019-05-30T15:23:00Z"/>
          <w:lang w:val="en-US"/>
          <w:rPrChange w:id="1014" w:author="Pablo Blanco Peris" w:date="2019-05-30T15:24:00Z">
            <w:rPr>
              <w:ins w:id="1015" w:author="Pablo Blanco Peris" w:date="2019-05-30T15:23:00Z"/>
              <w:lang w:val="es-ES_tradnl"/>
            </w:rPr>
          </w:rPrChange>
        </w:rPr>
        <w:pPrChange w:id="1016" w:author="Pablo Blanco Peris" w:date="2019-05-30T15:23:00Z">
          <w:pPr>
            <w:widowControl w:val="0"/>
            <w:autoSpaceDE w:val="0"/>
            <w:autoSpaceDN w:val="0"/>
            <w:adjustRightInd w:val="0"/>
          </w:pPr>
        </w:pPrChange>
      </w:pPr>
      <w:ins w:id="1017" w:author="Pablo Blanco Peris" w:date="2019-05-30T15:23:00Z">
        <w:r w:rsidRPr="00382C27">
          <w:rPr>
            <w:lang w:val="es-ES_tradnl"/>
            <w:rPrChange w:id="1018" w:author="Pablo Blanco Peris" w:date="2019-05-30T15:23:00Z">
              <w:rPr>
                <w:lang w:val="es-ES_tradnl"/>
              </w:rPr>
            </w:rPrChange>
          </w:rPr>
          <w:t>[34]</w:t>
        </w:r>
        <w:r w:rsidRPr="00382C27">
          <w:rPr>
            <w:lang w:val="es-ES_tradnl"/>
            <w:rPrChange w:id="1019" w:author="Pablo Blanco Peris" w:date="2019-05-30T15:23:00Z">
              <w:rPr>
                <w:lang w:val="es-ES_tradnl"/>
              </w:rPr>
            </w:rPrChange>
          </w:rPr>
          <w:tab/>
          <w:t xml:space="preserve">«Firebase», </w:t>
        </w:r>
        <w:r w:rsidRPr="00382C27">
          <w:rPr>
            <w:i/>
            <w:iCs/>
            <w:lang w:val="es-ES_tradnl"/>
            <w:rPrChange w:id="1020" w:author="Pablo Blanco Peris" w:date="2019-05-30T15:23:00Z">
              <w:rPr>
                <w:i/>
                <w:iCs/>
                <w:lang w:val="es-ES_tradnl"/>
              </w:rPr>
            </w:rPrChange>
          </w:rPr>
          <w:t>Firebase</w:t>
        </w:r>
        <w:r w:rsidRPr="00382C27">
          <w:rPr>
            <w:lang w:val="es-ES_tradnl"/>
            <w:rPrChange w:id="1021" w:author="Pablo Blanco Peris" w:date="2019-05-30T15:23:00Z">
              <w:rPr>
                <w:lang w:val="es-ES_tradnl"/>
              </w:rPr>
            </w:rPrChange>
          </w:rPr>
          <w:t xml:space="preserve">. [En línea]. Disponible en: https://firebase.google.com/. </w:t>
        </w:r>
        <w:r w:rsidRPr="00382C27">
          <w:rPr>
            <w:lang w:val="en-US"/>
            <w:rPrChange w:id="1022" w:author="Pablo Blanco Peris" w:date="2019-05-30T15:24:00Z">
              <w:rPr>
                <w:lang w:val="es-ES_tradnl"/>
              </w:rPr>
            </w:rPrChange>
          </w:rPr>
          <w:t>[</w:t>
        </w:r>
        <w:proofErr w:type="spellStart"/>
        <w:r w:rsidRPr="00382C27">
          <w:rPr>
            <w:lang w:val="en-US"/>
            <w:rPrChange w:id="1023" w:author="Pablo Blanco Peris" w:date="2019-05-30T15:24:00Z">
              <w:rPr>
                <w:lang w:val="es-ES_tradnl"/>
              </w:rPr>
            </w:rPrChange>
          </w:rPr>
          <w:t>Accedido</w:t>
        </w:r>
        <w:proofErr w:type="spellEnd"/>
        <w:r w:rsidRPr="00382C27">
          <w:rPr>
            <w:lang w:val="en-US"/>
            <w:rPrChange w:id="1024" w:author="Pablo Blanco Peris" w:date="2019-05-30T15:24:00Z">
              <w:rPr>
                <w:lang w:val="es-ES_tradnl"/>
              </w:rPr>
            </w:rPrChange>
          </w:rPr>
          <w:t>: 26-may-2019].</w:t>
        </w:r>
      </w:ins>
    </w:p>
    <w:p w14:paraId="1A2CE7CA" w14:textId="77777777" w:rsidR="00382C27" w:rsidRPr="00382C27" w:rsidRDefault="00382C27" w:rsidP="00382C27">
      <w:pPr>
        <w:widowControl w:val="0"/>
        <w:autoSpaceDE w:val="0"/>
        <w:autoSpaceDN w:val="0"/>
        <w:adjustRightInd w:val="0"/>
        <w:rPr>
          <w:ins w:id="1025" w:author="Pablo Blanco Peris" w:date="2019-05-30T15:23:00Z"/>
          <w:lang w:val="en-US"/>
          <w:rPrChange w:id="1026" w:author="Pablo Blanco Peris" w:date="2019-05-30T15:24:00Z">
            <w:rPr>
              <w:ins w:id="1027" w:author="Pablo Blanco Peris" w:date="2019-05-30T15:23:00Z"/>
              <w:lang w:val="es-ES_tradnl"/>
            </w:rPr>
          </w:rPrChange>
        </w:rPr>
        <w:pPrChange w:id="1028" w:author="Pablo Blanco Peris" w:date="2019-05-30T15:23:00Z">
          <w:pPr>
            <w:widowControl w:val="0"/>
            <w:autoSpaceDE w:val="0"/>
            <w:autoSpaceDN w:val="0"/>
            <w:adjustRightInd w:val="0"/>
          </w:pPr>
        </w:pPrChange>
      </w:pPr>
      <w:ins w:id="1029" w:author="Pablo Blanco Peris" w:date="2019-05-30T15:23:00Z">
        <w:r w:rsidRPr="00382C27">
          <w:rPr>
            <w:lang w:val="en-US"/>
            <w:rPrChange w:id="1030" w:author="Pablo Blanco Peris" w:date="2019-05-30T15:24:00Z">
              <w:rPr>
                <w:lang w:val="es-ES_tradnl"/>
              </w:rPr>
            </w:rPrChange>
          </w:rPr>
          <w:t>[35]</w:t>
        </w:r>
        <w:r w:rsidRPr="00382C27">
          <w:rPr>
            <w:lang w:val="en-US"/>
            <w:rPrChange w:id="1031" w:author="Pablo Blanco Peris" w:date="2019-05-30T15:24:00Z">
              <w:rPr>
                <w:lang w:val="es-ES_tradnl"/>
              </w:rPr>
            </w:rPrChange>
          </w:rPr>
          <w:tab/>
          <w:t xml:space="preserve">N. </w:t>
        </w:r>
        <w:proofErr w:type="spellStart"/>
        <w:r w:rsidRPr="00382C27">
          <w:rPr>
            <w:lang w:val="en-US"/>
            <w:rPrChange w:id="1032" w:author="Pablo Blanco Peris" w:date="2019-05-30T15:24:00Z">
              <w:rPr>
                <w:lang w:val="es-ES_tradnl"/>
              </w:rPr>
            </w:rPrChange>
          </w:rPr>
          <w:t>Bozic</w:t>
        </w:r>
        <w:proofErr w:type="spellEnd"/>
        <w:r w:rsidRPr="00382C27">
          <w:rPr>
            <w:lang w:val="en-US"/>
            <w:rPrChange w:id="1033" w:author="Pablo Blanco Peris" w:date="2019-05-30T15:24:00Z">
              <w:rPr>
                <w:lang w:val="es-ES_tradnl"/>
              </w:rPr>
            </w:rPrChange>
          </w:rPr>
          <w:t xml:space="preserve">, G. </w:t>
        </w:r>
        <w:proofErr w:type="spellStart"/>
        <w:r w:rsidRPr="00382C27">
          <w:rPr>
            <w:lang w:val="en-US"/>
            <w:rPrChange w:id="1034" w:author="Pablo Blanco Peris" w:date="2019-05-30T15:24:00Z">
              <w:rPr>
                <w:lang w:val="es-ES_tradnl"/>
              </w:rPr>
            </w:rPrChange>
          </w:rPr>
          <w:t>Pujolle</w:t>
        </w:r>
        <w:proofErr w:type="spellEnd"/>
        <w:r w:rsidRPr="00382C27">
          <w:rPr>
            <w:lang w:val="en-US"/>
            <w:rPrChange w:id="1035" w:author="Pablo Blanco Peris" w:date="2019-05-30T15:24:00Z">
              <w:rPr>
                <w:lang w:val="es-ES_tradnl"/>
              </w:rPr>
            </w:rPrChange>
          </w:rPr>
          <w:t xml:space="preserve">, y S. </w:t>
        </w:r>
        <w:proofErr w:type="spellStart"/>
        <w:r w:rsidRPr="00382C27">
          <w:rPr>
            <w:lang w:val="en-US"/>
            <w:rPrChange w:id="1036" w:author="Pablo Blanco Peris" w:date="2019-05-30T15:24:00Z">
              <w:rPr>
                <w:lang w:val="es-ES_tradnl"/>
              </w:rPr>
            </w:rPrChange>
          </w:rPr>
          <w:t>Secci</w:t>
        </w:r>
        <w:proofErr w:type="spellEnd"/>
        <w:r w:rsidRPr="00382C27">
          <w:rPr>
            <w:lang w:val="en-US"/>
            <w:rPrChange w:id="1037" w:author="Pablo Blanco Peris" w:date="2019-05-30T15:24:00Z">
              <w:rPr>
                <w:lang w:val="es-ES_tradnl"/>
              </w:rPr>
            </w:rPrChange>
          </w:rPr>
          <w:t xml:space="preserve">, «A tutorial on blockchain and applications to secure network control-planes», </w:t>
        </w:r>
        <w:proofErr w:type="spellStart"/>
        <w:r w:rsidRPr="00382C27">
          <w:rPr>
            <w:lang w:val="en-US"/>
            <w:rPrChange w:id="1038" w:author="Pablo Blanco Peris" w:date="2019-05-30T15:24:00Z">
              <w:rPr>
                <w:lang w:val="es-ES_tradnl"/>
              </w:rPr>
            </w:rPrChange>
          </w:rPr>
          <w:t>en</w:t>
        </w:r>
        <w:proofErr w:type="spellEnd"/>
        <w:r w:rsidRPr="00382C27">
          <w:rPr>
            <w:lang w:val="en-US"/>
            <w:rPrChange w:id="1039" w:author="Pablo Blanco Peris" w:date="2019-05-30T15:24:00Z">
              <w:rPr>
                <w:lang w:val="es-ES_tradnl"/>
              </w:rPr>
            </w:rPrChange>
          </w:rPr>
          <w:t xml:space="preserve"> </w:t>
        </w:r>
        <w:r w:rsidRPr="00382C27">
          <w:rPr>
            <w:i/>
            <w:iCs/>
            <w:lang w:val="en-US"/>
            <w:rPrChange w:id="1040" w:author="Pablo Blanco Peris" w:date="2019-05-30T15:24:00Z">
              <w:rPr>
                <w:i/>
                <w:iCs/>
                <w:lang w:val="es-ES_tradnl"/>
              </w:rPr>
            </w:rPrChange>
          </w:rPr>
          <w:t>2016 3rd Smart Cloud Networks &amp; Systems (SCNS)</w:t>
        </w:r>
        <w:r w:rsidRPr="00382C27">
          <w:rPr>
            <w:lang w:val="en-US"/>
            <w:rPrChange w:id="1041" w:author="Pablo Blanco Peris" w:date="2019-05-30T15:24:00Z">
              <w:rPr>
                <w:lang w:val="es-ES_tradnl"/>
              </w:rPr>
            </w:rPrChange>
          </w:rPr>
          <w:t>, Dubai, United Arab Emirates, 2016, pp. 1-8.</w:t>
        </w:r>
      </w:ins>
    </w:p>
    <w:p w14:paraId="47C4DFAA" w14:textId="77777777" w:rsidR="00382C27" w:rsidRPr="00382C27" w:rsidRDefault="00382C27" w:rsidP="00382C27">
      <w:pPr>
        <w:widowControl w:val="0"/>
        <w:autoSpaceDE w:val="0"/>
        <w:autoSpaceDN w:val="0"/>
        <w:adjustRightInd w:val="0"/>
        <w:rPr>
          <w:ins w:id="1042" w:author="Pablo Blanco Peris" w:date="2019-05-30T15:23:00Z"/>
          <w:lang w:val="es-ES_tradnl"/>
          <w:rPrChange w:id="1043" w:author="Pablo Blanco Peris" w:date="2019-05-30T15:23:00Z">
            <w:rPr>
              <w:ins w:id="1044" w:author="Pablo Blanco Peris" w:date="2019-05-30T15:23:00Z"/>
              <w:lang w:val="es-ES_tradnl"/>
            </w:rPr>
          </w:rPrChange>
        </w:rPr>
        <w:pPrChange w:id="1045" w:author="Pablo Blanco Peris" w:date="2019-05-30T15:23:00Z">
          <w:pPr>
            <w:widowControl w:val="0"/>
            <w:autoSpaceDE w:val="0"/>
            <w:autoSpaceDN w:val="0"/>
            <w:adjustRightInd w:val="0"/>
          </w:pPr>
        </w:pPrChange>
      </w:pPr>
      <w:ins w:id="1046" w:author="Pablo Blanco Peris" w:date="2019-05-30T15:23:00Z">
        <w:r w:rsidRPr="00382C27">
          <w:rPr>
            <w:lang w:val="en-US"/>
            <w:rPrChange w:id="1047" w:author="Pablo Blanco Peris" w:date="2019-05-30T15:24:00Z">
              <w:rPr>
                <w:lang w:val="es-ES_tradnl"/>
              </w:rPr>
            </w:rPrChange>
          </w:rPr>
          <w:t>[36]</w:t>
        </w:r>
        <w:r w:rsidRPr="00382C27">
          <w:rPr>
            <w:lang w:val="en-US"/>
            <w:rPrChange w:id="1048" w:author="Pablo Blanco Peris" w:date="2019-05-30T15:24:00Z">
              <w:rPr>
                <w:lang w:val="es-ES_tradnl"/>
              </w:rPr>
            </w:rPrChange>
          </w:rPr>
          <w:tab/>
        </w:r>
        <w:r w:rsidRPr="00382C27">
          <w:rPr>
            <w:i/>
            <w:iCs/>
            <w:lang w:val="en-US"/>
            <w:rPrChange w:id="1049" w:author="Pablo Blanco Peris" w:date="2019-05-30T15:24:00Z">
              <w:rPr>
                <w:i/>
                <w:iCs/>
                <w:lang w:val="es-ES_tradnl"/>
              </w:rPr>
            </w:rPrChange>
          </w:rPr>
          <w:t xml:space="preserve">A pure swift Ethereum Web3 library. Contribute to </w:t>
        </w:r>
        <w:proofErr w:type="spellStart"/>
        <w:r w:rsidRPr="00382C27">
          <w:rPr>
            <w:i/>
            <w:iCs/>
            <w:lang w:val="en-US"/>
            <w:rPrChange w:id="1050" w:author="Pablo Blanco Peris" w:date="2019-05-30T15:24:00Z">
              <w:rPr>
                <w:i/>
                <w:iCs/>
                <w:lang w:val="es-ES_tradnl"/>
              </w:rPr>
            </w:rPrChange>
          </w:rPr>
          <w:t>Boilertalk</w:t>
        </w:r>
        <w:proofErr w:type="spellEnd"/>
        <w:r w:rsidRPr="00382C27">
          <w:rPr>
            <w:i/>
            <w:iCs/>
            <w:lang w:val="en-US"/>
            <w:rPrChange w:id="1051" w:author="Pablo Blanco Peris" w:date="2019-05-30T15:24:00Z">
              <w:rPr>
                <w:i/>
                <w:iCs/>
                <w:lang w:val="es-ES_tradnl"/>
              </w:rPr>
            </w:rPrChange>
          </w:rPr>
          <w:t>/Web3.swift development by creating an account on GitHub</w:t>
        </w:r>
        <w:r w:rsidRPr="00382C27">
          <w:rPr>
            <w:lang w:val="en-US"/>
            <w:rPrChange w:id="1052" w:author="Pablo Blanco Peris" w:date="2019-05-30T15:24:00Z">
              <w:rPr>
                <w:lang w:val="es-ES_tradnl"/>
              </w:rPr>
            </w:rPrChange>
          </w:rPr>
          <w:t xml:space="preserve">. </w:t>
        </w:r>
        <w:proofErr w:type="spellStart"/>
        <w:r w:rsidRPr="00382C27">
          <w:rPr>
            <w:lang w:val="es-ES_tradnl"/>
            <w:rPrChange w:id="1053" w:author="Pablo Blanco Peris" w:date="2019-05-30T15:23:00Z">
              <w:rPr>
                <w:lang w:val="es-ES_tradnl"/>
              </w:rPr>
            </w:rPrChange>
          </w:rPr>
          <w:t>Boilertalk</w:t>
        </w:r>
        <w:proofErr w:type="spellEnd"/>
        <w:r w:rsidRPr="00382C27">
          <w:rPr>
            <w:lang w:val="es-ES_tradnl"/>
            <w:rPrChange w:id="1054" w:author="Pablo Blanco Peris" w:date="2019-05-30T15:23:00Z">
              <w:rPr>
                <w:lang w:val="es-ES_tradnl"/>
              </w:rPr>
            </w:rPrChange>
          </w:rPr>
          <w:t>, 2019.</w:t>
        </w:r>
      </w:ins>
    </w:p>
    <w:p w14:paraId="66C547D5" w14:textId="77777777" w:rsidR="00382C27" w:rsidRPr="00382C27" w:rsidRDefault="00382C27" w:rsidP="00382C27">
      <w:pPr>
        <w:widowControl w:val="0"/>
        <w:autoSpaceDE w:val="0"/>
        <w:autoSpaceDN w:val="0"/>
        <w:adjustRightInd w:val="0"/>
        <w:rPr>
          <w:ins w:id="1055" w:author="Pablo Blanco Peris" w:date="2019-05-30T15:23:00Z"/>
          <w:lang w:val="en-US"/>
          <w:rPrChange w:id="1056" w:author="Pablo Blanco Peris" w:date="2019-05-30T15:24:00Z">
            <w:rPr>
              <w:ins w:id="1057" w:author="Pablo Blanco Peris" w:date="2019-05-30T15:23:00Z"/>
              <w:lang w:val="es-ES_tradnl"/>
            </w:rPr>
          </w:rPrChange>
        </w:rPr>
        <w:pPrChange w:id="1058" w:author="Pablo Blanco Peris" w:date="2019-05-30T15:23:00Z">
          <w:pPr>
            <w:widowControl w:val="0"/>
            <w:autoSpaceDE w:val="0"/>
            <w:autoSpaceDN w:val="0"/>
            <w:adjustRightInd w:val="0"/>
          </w:pPr>
        </w:pPrChange>
      </w:pPr>
      <w:ins w:id="1059" w:author="Pablo Blanco Peris" w:date="2019-05-30T15:23:00Z">
        <w:r w:rsidRPr="00382C27">
          <w:rPr>
            <w:lang w:val="es-ES_tradnl"/>
            <w:rPrChange w:id="1060" w:author="Pablo Blanco Peris" w:date="2019-05-30T15:23:00Z">
              <w:rPr>
                <w:lang w:val="es-ES_tradnl"/>
              </w:rPr>
            </w:rPrChange>
          </w:rPr>
          <w:t>[37]</w:t>
        </w:r>
        <w:r w:rsidRPr="00382C27">
          <w:rPr>
            <w:lang w:val="es-ES_tradnl"/>
            <w:rPrChange w:id="1061" w:author="Pablo Blanco Peris" w:date="2019-05-30T15:23:00Z">
              <w:rPr>
                <w:lang w:val="es-ES_tradnl"/>
              </w:rPr>
            </w:rPrChange>
          </w:rPr>
          <w:tab/>
          <w:t xml:space="preserve">«CocoaPods.org». [En línea]. Disponible en: https://cocoapods.org/. </w:t>
        </w:r>
        <w:r w:rsidRPr="00382C27">
          <w:rPr>
            <w:lang w:val="en-US"/>
            <w:rPrChange w:id="1062" w:author="Pablo Blanco Peris" w:date="2019-05-30T15:24:00Z">
              <w:rPr>
                <w:lang w:val="es-ES_tradnl"/>
              </w:rPr>
            </w:rPrChange>
          </w:rPr>
          <w:t>[</w:t>
        </w:r>
        <w:proofErr w:type="spellStart"/>
        <w:r w:rsidRPr="00382C27">
          <w:rPr>
            <w:lang w:val="en-US"/>
            <w:rPrChange w:id="1063" w:author="Pablo Blanco Peris" w:date="2019-05-30T15:24:00Z">
              <w:rPr>
                <w:lang w:val="es-ES_tradnl"/>
              </w:rPr>
            </w:rPrChange>
          </w:rPr>
          <w:t>Accedido</w:t>
        </w:r>
        <w:proofErr w:type="spellEnd"/>
        <w:r w:rsidRPr="00382C27">
          <w:rPr>
            <w:lang w:val="en-US"/>
            <w:rPrChange w:id="1064" w:author="Pablo Blanco Peris" w:date="2019-05-30T15:24:00Z">
              <w:rPr>
                <w:lang w:val="es-ES_tradnl"/>
              </w:rPr>
            </w:rPrChange>
          </w:rPr>
          <w:t>: 25-may-2019].</w:t>
        </w:r>
      </w:ins>
    </w:p>
    <w:p w14:paraId="3961B6BB" w14:textId="77777777" w:rsidR="00382C27" w:rsidRPr="00382C27" w:rsidRDefault="00382C27" w:rsidP="00382C27">
      <w:pPr>
        <w:widowControl w:val="0"/>
        <w:autoSpaceDE w:val="0"/>
        <w:autoSpaceDN w:val="0"/>
        <w:adjustRightInd w:val="0"/>
        <w:rPr>
          <w:ins w:id="1065" w:author="Pablo Blanco Peris" w:date="2019-05-30T15:23:00Z"/>
          <w:lang w:val="es-ES_tradnl"/>
          <w:rPrChange w:id="1066" w:author="Pablo Blanco Peris" w:date="2019-05-30T15:23:00Z">
            <w:rPr>
              <w:ins w:id="1067" w:author="Pablo Blanco Peris" w:date="2019-05-30T15:23:00Z"/>
              <w:lang w:val="es-ES_tradnl"/>
            </w:rPr>
          </w:rPrChange>
        </w:rPr>
        <w:pPrChange w:id="1068" w:author="Pablo Blanco Peris" w:date="2019-05-30T15:23:00Z">
          <w:pPr>
            <w:widowControl w:val="0"/>
            <w:autoSpaceDE w:val="0"/>
            <w:autoSpaceDN w:val="0"/>
            <w:adjustRightInd w:val="0"/>
          </w:pPr>
        </w:pPrChange>
      </w:pPr>
      <w:ins w:id="1069" w:author="Pablo Blanco Peris" w:date="2019-05-30T15:23:00Z">
        <w:r w:rsidRPr="00382C27">
          <w:rPr>
            <w:lang w:val="en-US"/>
            <w:rPrChange w:id="1070" w:author="Pablo Blanco Peris" w:date="2019-05-30T15:24:00Z">
              <w:rPr>
                <w:lang w:val="es-ES_tradnl"/>
              </w:rPr>
            </w:rPrChange>
          </w:rPr>
          <w:t>[38]</w:t>
        </w:r>
        <w:r w:rsidRPr="00382C27">
          <w:rPr>
            <w:lang w:val="en-US"/>
            <w:rPrChange w:id="1071" w:author="Pablo Blanco Peris" w:date="2019-05-30T15:24:00Z">
              <w:rPr>
                <w:lang w:val="es-ES_tradnl"/>
              </w:rPr>
            </w:rPrChange>
          </w:rPr>
          <w:tab/>
        </w:r>
        <w:r w:rsidRPr="00382C27">
          <w:rPr>
            <w:i/>
            <w:iCs/>
            <w:lang w:val="en-US"/>
            <w:rPrChange w:id="1072" w:author="Pablo Blanco Peris" w:date="2019-05-30T15:24:00Z">
              <w:rPr>
                <w:i/>
                <w:iCs/>
                <w:lang w:val="es-ES_tradnl"/>
              </w:rPr>
            </w:rPrChange>
          </w:rPr>
          <w:t>A simple, decentralized dependency manager for Cocoa: Carthage/Carthage</w:t>
        </w:r>
        <w:r w:rsidRPr="00382C27">
          <w:rPr>
            <w:lang w:val="en-US"/>
            <w:rPrChange w:id="1073" w:author="Pablo Blanco Peris" w:date="2019-05-30T15:24:00Z">
              <w:rPr>
                <w:lang w:val="es-ES_tradnl"/>
              </w:rPr>
            </w:rPrChange>
          </w:rPr>
          <w:t xml:space="preserve">. </w:t>
        </w:r>
        <w:r w:rsidRPr="00382C27">
          <w:rPr>
            <w:lang w:val="es-ES_tradnl"/>
            <w:rPrChange w:id="1074" w:author="Pablo Blanco Peris" w:date="2019-05-30T15:23:00Z">
              <w:rPr>
                <w:lang w:val="es-ES_tradnl"/>
              </w:rPr>
            </w:rPrChange>
          </w:rPr>
          <w:t>Carthage, 2019.</w:t>
        </w:r>
      </w:ins>
    </w:p>
    <w:p w14:paraId="74AC038A" w14:textId="77777777" w:rsidR="00382C27" w:rsidRPr="00382C27" w:rsidRDefault="00382C27" w:rsidP="00382C27">
      <w:pPr>
        <w:widowControl w:val="0"/>
        <w:autoSpaceDE w:val="0"/>
        <w:autoSpaceDN w:val="0"/>
        <w:adjustRightInd w:val="0"/>
        <w:rPr>
          <w:ins w:id="1075" w:author="Pablo Blanco Peris" w:date="2019-05-30T15:23:00Z"/>
          <w:lang w:val="es-ES_tradnl"/>
          <w:rPrChange w:id="1076" w:author="Pablo Blanco Peris" w:date="2019-05-30T15:23:00Z">
            <w:rPr>
              <w:ins w:id="1077" w:author="Pablo Blanco Peris" w:date="2019-05-30T15:23:00Z"/>
              <w:lang w:val="es-ES_tradnl"/>
            </w:rPr>
          </w:rPrChange>
        </w:rPr>
        <w:pPrChange w:id="1078" w:author="Pablo Blanco Peris" w:date="2019-05-30T15:23:00Z">
          <w:pPr>
            <w:widowControl w:val="0"/>
            <w:autoSpaceDE w:val="0"/>
            <w:autoSpaceDN w:val="0"/>
            <w:adjustRightInd w:val="0"/>
          </w:pPr>
        </w:pPrChange>
      </w:pPr>
      <w:ins w:id="1079" w:author="Pablo Blanco Peris" w:date="2019-05-30T15:23:00Z">
        <w:r w:rsidRPr="00382C27">
          <w:rPr>
            <w:lang w:val="es-ES_tradnl"/>
            <w:rPrChange w:id="1080" w:author="Pablo Blanco Peris" w:date="2019-05-30T15:23:00Z">
              <w:rPr>
                <w:lang w:val="es-ES_tradnl"/>
              </w:rPr>
            </w:rPrChange>
          </w:rPr>
          <w:t>[39]</w:t>
        </w:r>
        <w:r w:rsidRPr="00382C27">
          <w:rPr>
            <w:lang w:val="es-ES_tradnl"/>
            <w:rPrChange w:id="1081" w:author="Pablo Blanco Peris" w:date="2019-05-30T15:23:00Z">
              <w:rPr>
                <w:lang w:val="es-ES_tradnl"/>
              </w:rPr>
            </w:rPrChange>
          </w:rPr>
          <w:tab/>
          <w:t xml:space="preserve">A. </w:t>
        </w:r>
        <w:proofErr w:type="spellStart"/>
        <w:r w:rsidRPr="00382C27">
          <w:rPr>
            <w:lang w:val="es-ES_tradnl"/>
            <w:rPrChange w:id="1082" w:author="Pablo Blanco Peris" w:date="2019-05-30T15:23:00Z">
              <w:rPr>
                <w:lang w:val="es-ES_tradnl"/>
              </w:rPr>
            </w:rPrChange>
          </w:rPr>
          <w:t>Inc</w:t>
        </w:r>
        <w:proofErr w:type="spellEnd"/>
        <w:r w:rsidRPr="00382C27">
          <w:rPr>
            <w:lang w:val="es-ES_tradnl"/>
            <w:rPrChange w:id="1083" w:author="Pablo Blanco Peris" w:date="2019-05-30T15:23:00Z">
              <w:rPr>
                <w:lang w:val="es-ES_tradnl"/>
              </w:rPr>
            </w:rPrChange>
          </w:rPr>
          <w:t xml:space="preserve">, «Swift.org», </w:t>
        </w:r>
        <w:r w:rsidRPr="00382C27">
          <w:rPr>
            <w:i/>
            <w:iCs/>
            <w:lang w:val="es-ES_tradnl"/>
            <w:rPrChange w:id="1084" w:author="Pablo Blanco Peris" w:date="2019-05-30T15:23:00Z">
              <w:rPr>
                <w:i/>
                <w:iCs/>
                <w:lang w:val="es-ES_tradnl"/>
              </w:rPr>
            </w:rPrChange>
          </w:rPr>
          <w:t>Swift.org</w:t>
        </w:r>
        <w:r w:rsidRPr="00382C27">
          <w:rPr>
            <w:lang w:val="es-ES_tradnl"/>
            <w:rPrChange w:id="1085" w:author="Pablo Blanco Peris" w:date="2019-05-30T15:23:00Z">
              <w:rPr>
                <w:lang w:val="es-ES_tradnl"/>
              </w:rPr>
            </w:rPrChange>
          </w:rPr>
          <w:t>. [En línea]. Disponible en: https://swift.org. [Accedido: 25-may-2019].</w:t>
        </w:r>
      </w:ins>
    </w:p>
    <w:p w14:paraId="0610BCA6" w14:textId="77777777" w:rsidR="00382C27" w:rsidRPr="00382C27" w:rsidRDefault="00382C27" w:rsidP="00382C27">
      <w:pPr>
        <w:widowControl w:val="0"/>
        <w:autoSpaceDE w:val="0"/>
        <w:autoSpaceDN w:val="0"/>
        <w:adjustRightInd w:val="0"/>
        <w:rPr>
          <w:ins w:id="1086" w:author="Pablo Blanco Peris" w:date="2019-05-30T15:23:00Z"/>
          <w:lang w:val="es-ES_tradnl"/>
          <w:rPrChange w:id="1087" w:author="Pablo Blanco Peris" w:date="2019-05-30T15:23:00Z">
            <w:rPr>
              <w:ins w:id="1088" w:author="Pablo Blanco Peris" w:date="2019-05-30T15:23:00Z"/>
              <w:lang w:val="es-ES_tradnl"/>
            </w:rPr>
          </w:rPrChange>
        </w:rPr>
        <w:pPrChange w:id="1089" w:author="Pablo Blanco Peris" w:date="2019-05-30T15:23:00Z">
          <w:pPr>
            <w:widowControl w:val="0"/>
            <w:autoSpaceDE w:val="0"/>
            <w:autoSpaceDN w:val="0"/>
            <w:adjustRightInd w:val="0"/>
          </w:pPr>
        </w:pPrChange>
      </w:pPr>
      <w:ins w:id="1090" w:author="Pablo Blanco Peris" w:date="2019-05-30T15:23:00Z">
        <w:r w:rsidRPr="00382C27">
          <w:rPr>
            <w:lang w:val="es-ES_tradnl"/>
            <w:rPrChange w:id="1091" w:author="Pablo Blanco Peris" w:date="2019-05-30T15:23:00Z">
              <w:rPr>
                <w:lang w:val="es-ES_tradnl"/>
              </w:rPr>
            </w:rPrChange>
          </w:rPr>
          <w:lastRenderedPageBreak/>
          <w:t>[40]</w:t>
        </w:r>
        <w:r w:rsidRPr="00382C27">
          <w:rPr>
            <w:lang w:val="es-ES_tradnl"/>
            <w:rPrChange w:id="1092" w:author="Pablo Blanco Peris" w:date="2019-05-30T15:23:00Z">
              <w:rPr>
                <w:lang w:val="es-ES_tradnl"/>
              </w:rPr>
            </w:rPrChange>
          </w:rPr>
          <w:tab/>
          <w:t>«MetaMask». [En línea]. Disponible en: https://metamask.io/. [Accedido: 25-may-2019].</w:t>
        </w:r>
      </w:ins>
    </w:p>
    <w:p w14:paraId="4B21D4FE" w14:textId="77777777" w:rsidR="00382C27" w:rsidRPr="00382C27" w:rsidRDefault="00382C27" w:rsidP="00382C27">
      <w:pPr>
        <w:widowControl w:val="0"/>
        <w:autoSpaceDE w:val="0"/>
        <w:autoSpaceDN w:val="0"/>
        <w:adjustRightInd w:val="0"/>
        <w:rPr>
          <w:ins w:id="1093" w:author="Pablo Blanco Peris" w:date="2019-05-30T15:23:00Z"/>
          <w:lang w:val="es-ES_tradnl"/>
          <w:rPrChange w:id="1094" w:author="Pablo Blanco Peris" w:date="2019-05-30T15:23:00Z">
            <w:rPr>
              <w:ins w:id="1095" w:author="Pablo Blanco Peris" w:date="2019-05-30T15:23:00Z"/>
              <w:lang w:val="es-ES_tradnl"/>
            </w:rPr>
          </w:rPrChange>
        </w:rPr>
        <w:pPrChange w:id="1096" w:author="Pablo Blanco Peris" w:date="2019-05-30T15:23:00Z">
          <w:pPr>
            <w:widowControl w:val="0"/>
            <w:autoSpaceDE w:val="0"/>
            <w:autoSpaceDN w:val="0"/>
            <w:adjustRightInd w:val="0"/>
          </w:pPr>
        </w:pPrChange>
      </w:pPr>
      <w:ins w:id="1097" w:author="Pablo Blanco Peris" w:date="2019-05-30T15:23:00Z">
        <w:r w:rsidRPr="00382C27">
          <w:rPr>
            <w:lang w:val="es-ES_tradnl"/>
            <w:rPrChange w:id="1098" w:author="Pablo Blanco Peris" w:date="2019-05-30T15:23:00Z">
              <w:rPr>
                <w:lang w:val="es-ES_tradnl"/>
              </w:rPr>
            </w:rPrChange>
          </w:rPr>
          <w:t>[41]</w:t>
        </w:r>
        <w:r w:rsidRPr="00382C27">
          <w:rPr>
            <w:lang w:val="es-ES_tradnl"/>
            <w:rPrChange w:id="1099" w:author="Pablo Blanco Peris" w:date="2019-05-30T15:23:00Z">
              <w:rPr>
                <w:lang w:val="es-ES_tradnl"/>
              </w:rPr>
            </w:rPrChange>
          </w:rPr>
          <w:tab/>
          <w:t>«TESTNET Rinkeby (ETH) Blockchain Explorer». [En línea]. Disponible en: https://rinkeby.etherscan.io/. [Accedido: 25-may-2019].</w:t>
        </w:r>
      </w:ins>
    </w:p>
    <w:p w14:paraId="366D72D1" w14:textId="4656D4C5" w:rsidR="002B2A99" w:rsidRPr="00382C27" w:rsidDel="00382C27" w:rsidRDefault="002B2A99" w:rsidP="00382C27">
      <w:pPr>
        <w:widowControl w:val="0"/>
        <w:autoSpaceDE w:val="0"/>
        <w:autoSpaceDN w:val="0"/>
        <w:adjustRightInd w:val="0"/>
        <w:rPr>
          <w:del w:id="1100" w:author="Pablo Blanco Peris" w:date="2019-05-30T15:21:00Z"/>
          <w:lang w:val="en-US"/>
          <w:rPrChange w:id="1101" w:author="Pablo Blanco Peris" w:date="2019-05-30T15:23:00Z">
            <w:rPr>
              <w:del w:id="1102" w:author="Pablo Blanco Peris" w:date="2019-05-30T15:21:00Z"/>
              <w:lang w:val="en-US"/>
            </w:rPr>
          </w:rPrChange>
        </w:rPr>
        <w:pPrChange w:id="1103" w:author="Pablo Blanco Peris" w:date="2019-05-30T15:23:00Z">
          <w:pPr>
            <w:widowControl w:val="0"/>
            <w:autoSpaceDE w:val="0"/>
            <w:autoSpaceDN w:val="0"/>
            <w:adjustRightInd w:val="0"/>
          </w:pPr>
        </w:pPrChange>
      </w:pPr>
      <w:del w:id="1104" w:author="Pablo Blanco Peris" w:date="2019-05-30T15:21:00Z">
        <w:r w:rsidRPr="00382C27" w:rsidDel="00382C27">
          <w:rPr>
            <w:lang w:val="en-US"/>
            <w:rPrChange w:id="1105" w:author="Pablo Blanco Peris" w:date="2019-05-30T15:23:00Z">
              <w:rPr>
                <w:lang w:val="en-US"/>
              </w:rPr>
            </w:rPrChange>
          </w:rPr>
          <w:delText>[1]</w:delText>
        </w:r>
        <w:r w:rsidRPr="00382C27" w:rsidDel="00382C27">
          <w:rPr>
            <w:lang w:val="en-US"/>
            <w:rPrChange w:id="1106" w:author="Pablo Blanco Peris" w:date="2019-05-30T15:23:00Z">
              <w:rPr>
                <w:lang w:val="en-US"/>
              </w:rPr>
            </w:rPrChange>
          </w:rPr>
          <w:tab/>
          <w:delText>S. Nakamoto, «Bitcoin: A Peer-to-Peer Electronic Cash System», p. 9.</w:delText>
        </w:r>
      </w:del>
    </w:p>
    <w:p w14:paraId="1FDA9E02" w14:textId="065A4599" w:rsidR="002B2A99" w:rsidRPr="00382C27" w:rsidDel="00382C27" w:rsidRDefault="002B2A99" w:rsidP="00382C27">
      <w:pPr>
        <w:widowControl w:val="0"/>
        <w:autoSpaceDE w:val="0"/>
        <w:autoSpaceDN w:val="0"/>
        <w:adjustRightInd w:val="0"/>
        <w:rPr>
          <w:del w:id="1107" w:author="Pablo Blanco Peris" w:date="2019-05-30T15:21:00Z"/>
          <w:lang w:val="es-ES_tradnl"/>
          <w:rPrChange w:id="1108" w:author="Pablo Blanco Peris" w:date="2019-05-30T15:23:00Z">
            <w:rPr>
              <w:del w:id="1109" w:author="Pablo Blanco Peris" w:date="2019-05-30T15:21:00Z"/>
              <w:lang w:val="es-ES_tradnl"/>
            </w:rPr>
          </w:rPrChange>
        </w:rPr>
        <w:pPrChange w:id="1110" w:author="Pablo Blanco Peris" w:date="2019-05-30T15:23:00Z">
          <w:pPr>
            <w:widowControl w:val="0"/>
            <w:autoSpaceDE w:val="0"/>
            <w:autoSpaceDN w:val="0"/>
            <w:adjustRightInd w:val="0"/>
          </w:pPr>
        </w:pPrChange>
      </w:pPr>
      <w:del w:id="1111" w:author="Pablo Blanco Peris" w:date="2019-05-30T15:21:00Z">
        <w:r w:rsidRPr="00382C27" w:rsidDel="00382C27">
          <w:rPr>
            <w:lang w:val="es-ES_tradnl"/>
            <w:rPrChange w:id="1112" w:author="Pablo Blanco Peris" w:date="2019-05-30T15:23:00Z">
              <w:rPr>
                <w:lang w:val="es-ES_tradnl"/>
              </w:rPr>
            </w:rPrChange>
          </w:rPr>
          <w:delText>[2]</w:delText>
        </w:r>
        <w:r w:rsidRPr="00382C27" w:rsidDel="00382C27">
          <w:rPr>
            <w:lang w:val="es-ES_tradnl"/>
            <w:rPrChange w:id="1113" w:author="Pablo Blanco Peris" w:date="2019-05-30T15:23:00Z">
              <w:rPr>
                <w:lang w:val="es-ES_tradnl"/>
              </w:rPr>
            </w:rPrChange>
          </w:rPr>
          <w:tab/>
          <w:delText>«46 días tomó Bitcoin en saltar de $6900 a $20000 en 2017, ¿Se repite la historia? – CRIPTO TENDENCIA». [En línea]. Disponible en: https://criptotendencia.com/2019/05/14/46-dias-tomo-bitcoin-en-saltar-de-6900-a-20000-en-2017-se-repite-la-historia/. [Accedido: 18-may-2019].</w:delText>
        </w:r>
      </w:del>
    </w:p>
    <w:p w14:paraId="20EC83A7" w14:textId="575A4A61" w:rsidR="002B2A99" w:rsidRPr="00382C27" w:rsidDel="00382C27" w:rsidRDefault="002B2A99" w:rsidP="00382C27">
      <w:pPr>
        <w:widowControl w:val="0"/>
        <w:autoSpaceDE w:val="0"/>
        <w:autoSpaceDN w:val="0"/>
        <w:adjustRightInd w:val="0"/>
        <w:rPr>
          <w:del w:id="1114" w:author="Pablo Blanco Peris" w:date="2019-05-30T15:21:00Z"/>
          <w:lang w:val="es-ES_tradnl"/>
          <w:rPrChange w:id="1115" w:author="Pablo Blanco Peris" w:date="2019-05-30T15:23:00Z">
            <w:rPr>
              <w:del w:id="1116" w:author="Pablo Blanco Peris" w:date="2019-05-30T15:21:00Z"/>
              <w:lang w:val="es-ES_tradnl"/>
            </w:rPr>
          </w:rPrChange>
        </w:rPr>
        <w:pPrChange w:id="1117" w:author="Pablo Blanco Peris" w:date="2019-05-30T15:23:00Z">
          <w:pPr>
            <w:widowControl w:val="0"/>
            <w:autoSpaceDE w:val="0"/>
            <w:autoSpaceDN w:val="0"/>
            <w:adjustRightInd w:val="0"/>
          </w:pPr>
        </w:pPrChange>
      </w:pPr>
      <w:del w:id="1118" w:author="Pablo Blanco Peris" w:date="2019-05-30T15:21:00Z">
        <w:r w:rsidRPr="00382C27" w:rsidDel="00382C27">
          <w:rPr>
            <w:lang w:val="es-ES_tradnl"/>
            <w:rPrChange w:id="1119" w:author="Pablo Blanco Peris" w:date="2019-05-30T15:23:00Z">
              <w:rPr>
                <w:lang w:val="es-ES_tradnl"/>
              </w:rPr>
            </w:rPrChange>
          </w:rPr>
          <w:delText>[3]</w:delText>
        </w:r>
        <w:r w:rsidRPr="00382C27" w:rsidDel="00382C27">
          <w:rPr>
            <w:lang w:val="es-ES_tradnl"/>
            <w:rPrChange w:id="1120" w:author="Pablo Blanco Peris" w:date="2019-05-30T15:23:00Z">
              <w:rPr>
                <w:lang w:val="es-ES_tradnl"/>
              </w:rPr>
            </w:rPrChange>
          </w:rPr>
          <w:tab/>
          <w:delText xml:space="preserve">«Gobierno japonés reinventará su registro de propiedades con blockchain», </w:delText>
        </w:r>
        <w:r w:rsidRPr="00382C27" w:rsidDel="00382C27">
          <w:rPr>
            <w:i/>
            <w:iCs/>
            <w:lang w:val="es-ES_tradnl"/>
            <w:rPrChange w:id="1121" w:author="Pablo Blanco Peris" w:date="2019-05-30T15:23:00Z">
              <w:rPr>
                <w:i/>
                <w:iCs/>
                <w:lang w:val="es-ES_tradnl"/>
              </w:rPr>
            </w:rPrChange>
          </w:rPr>
          <w:delText>CriptoNoticias - Bitcoin, blockchains y criptomonedas</w:delText>
        </w:r>
        <w:r w:rsidRPr="00382C27" w:rsidDel="00382C27">
          <w:rPr>
            <w:lang w:val="es-ES_tradnl"/>
            <w:rPrChange w:id="1122" w:author="Pablo Blanco Peris" w:date="2019-05-30T15:23:00Z">
              <w:rPr>
                <w:lang w:val="es-ES_tradnl"/>
              </w:rPr>
            </w:rPrChange>
          </w:rPr>
          <w:delText>, 23-jun-2017. [En línea]. Disponible en: https://www.criptonoticias.com/aplicaciones/gobierno-japones-reinventara-registro-propiedades-blockchain/. [Accedido: 18-may-2019].</w:delText>
        </w:r>
      </w:del>
    </w:p>
    <w:p w14:paraId="2C8357BD" w14:textId="5D7DDF88" w:rsidR="002B2A99" w:rsidRPr="00382C27" w:rsidDel="00382C27" w:rsidRDefault="002B2A99" w:rsidP="00382C27">
      <w:pPr>
        <w:widowControl w:val="0"/>
        <w:autoSpaceDE w:val="0"/>
        <w:autoSpaceDN w:val="0"/>
        <w:adjustRightInd w:val="0"/>
        <w:rPr>
          <w:del w:id="1123" w:author="Pablo Blanco Peris" w:date="2019-05-30T15:21:00Z"/>
          <w:lang w:val="en-US"/>
          <w:rPrChange w:id="1124" w:author="Pablo Blanco Peris" w:date="2019-05-30T15:23:00Z">
            <w:rPr>
              <w:del w:id="1125" w:author="Pablo Blanco Peris" w:date="2019-05-30T15:21:00Z"/>
              <w:lang w:val="en-US"/>
            </w:rPr>
          </w:rPrChange>
        </w:rPr>
        <w:pPrChange w:id="1126" w:author="Pablo Blanco Peris" w:date="2019-05-30T15:23:00Z">
          <w:pPr>
            <w:widowControl w:val="0"/>
            <w:autoSpaceDE w:val="0"/>
            <w:autoSpaceDN w:val="0"/>
            <w:adjustRightInd w:val="0"/>
          </w:pPr>
        </w:pPrChange>
      </w:pPr>
      <w:del w:id="1127" w:author="Pablo Blanco Peris" w:date="2019-05-30T15:21:00Z">
        <w:r w:rsidRPr="00382C27" w:rsidDel="00382C27">
          <w:rPr>
            <w:lang w:val="es-ES_tradnl"/>
            <w:rPrChange w:id="1128" w:author="Pablo Blanco Peris" w:date="2019-05-30T15:23:00Z">
              <w:rPr>
                <w:lang w:val="es-ES_tradnl"/>
              </w:rPr>
            </w:rPrChange>
          </w:rPr>
          <w:delText>[4]</w:delText>
        </w:r>
        <w:r w:rsidRPr="00382C27" w:rsidDel="00382C27">
          <w:rPr>
            <w:lang w:val="es-ES_tradnl"/>
            <w:rPrChange w:id="1129" w:author="Pablo Blanco Peris" w:date="2019-05-30T15:23:00Z">
              <w:rPr>
                <w:lang w:val="es-ES_tradnl"/>
              </w:rPr>
            </w:rPrChange>
          </w:rPr>
          <w:tab/>
          <w:delText xml:space="preserve">J. Pastor, «Spotify sí que cree en blockchain: así funciona Mediachain, la empresa que acaba de comprar», </w:delText>
        </w:r>
        <w:r w:rsidRPr="00382C27" w:rsidDel="00382C27">
          <w:rPr>
            <w:i/>
            <w:iCs/>
            <w:lang w:val="es-ES_tradnl"/>
            <w:rPrChange w:id="1130" w:author="Pablo Blanco Peris" w:date="2019-05-30T15:23:00Z">
              <w:rPr>
                <w:i/>
                <w:iCs/>
                <w:lang w:val="es-ES_tradnl"/>
              </w:rPr>
            </w:rPrChange>
          </w:rPr>
          <w:delText>Xataka</w:delText>
        </w:r>
        <w:r w:rsidRPr="00382C27" w:rsidDel="00382C27">
          <w:rPr>
            <w:lang w:val="es-ES_tradnl"/>
            <w:rPrChange w:id="1131" w:author="Pablo Blanco Peris" w:date="2019-05-30T15:23:00Z">
              <w:rPr>
                <w:lang w:val="es-ES_tradnl"/>
              </w:rPr>
            </w:rPrChange>
          </w:rPr>
          <w:delText xml:space="preserve">, 08-may-2017. [En línea]. Disponible en: https://www.xataka.com/empresas-y-economia/spotify-si-que-cree-en-blockchain-asi-funciona-mediachain-la-empresa-que-acaba-de-comprar. </w:delText>
        </w:r>
        <w:r w:rsidRPr="00382C27" w:rsidDel="00382C27">
          <w:rPr>
            <w:lang w:val="en-US"/>
            <w:rPrChange w:id="1132" w:author="Pablo Blanco Peris" w:date="2019-05-30T15:23:00Z">
              <w:rPr>
                <w:lang w:val="en-US"/>
              </w:rPr>
            </w:rPrChange>
          </w:rPr>
          <w:delText>[Accedido: 18-may-2019].</w:delText>
        </w:r>
      </w:del>
    </w:p>
    <w:p w14:paraId="45C9BEBC" w14:textId="5C2A2161" w:rsidR="002B2A99" w:rsidRPr="00382C27" w:rsidDel="00382C27" w:rsidRDefault="002B2A99" w:rsidP="00382C27">
      <w:pPr>
        <w:widowControl w:val="0"/>
        <w:autoSpaceDE w:val="0"/>
        <w:autoSpaceDN w:val="0"/>
        <w:adjustRightInd w:val="0"/>
        <w:rPr>
          <w:del w:id="1133" w:author="Pablo Blanco Peris" w:date="2019-05-30T15:21:00Z"/>
          <w:lang w:val="es-ES_tradnl"/>
          <w:rPrChange w:id="1134" w:author="Pablo Blanco Peris" w:date="2019-05-30T15:23:00Z">
            <w:rPr>
              <w:del w:id="1135" w:author="Pablo Blanco Peris" w:date="2019-05-30T15:21:00Z"/>
              <w:lang w:val="es-ES_tradnl"/>
            </w:rPr>
          </w:rPrChange>
        </w:rPr>
        <w:pPrChange w:id="1136" w:author="Pablo Blanco Peris" w:date="2019-05-30T15:23:00Z">
          <w:pPr>
            <w:widowControl w:val="0"/>
            <w:autoSpaceDE w:val="0"/>
            <w:autoSpaceDN w:val="0"/>
            <w:adjustRightInd w:val="0"/>
          </w:pPr>
        </w:pPrChange>
      </w:pPr>
      <w:del w:id="1137" w:author="Pablo Blanco Peris" w:date="2019-05-30T15:21:00Z">
        <w:r w:rsidRPr="00382C27" w:rsidDel="00382C27">
          <w:rPr>
            <w:lang w:val="en-US"/>
            <w:rPrChange w:id="1138" w:author="Pablo Blanco Peris" w:date="2019-05-30T15:23:00Z">
              <w:rPr>
                <w:lang w:val="en-US"/>
              </w:rPr>
            </w:rPrChange>
          </w:rPr>
          <w:delText>[5]</w:delText>
        </w:r>
        <w:r w:rsidRPr="00382C27" w:rsidDel="00382C27">
          <w:rPr>
            <w:lang w:val="en-US"/>
            <w:rPrChange w:id="1139" w:author="Pablo Blanco Peris" w:date="2019-05-30T15:23:00Z">
              <w:rPr>
                <w:lang w:val="en-US"/>
              </w:rPr>
            </w:rPrChange>
          </w:rPr>
          <w:tab/>
          <w:delText xml:space="preserve">M. Orcutt, «Blockchain technology will revolutionize medical records—just not anytime soon», </w:delText>
        </w:r>
        <w:r w:rsidRPr="00382C27" w:rsidDel="00382C27">
          <w:rPr>
            <w:i/>
            <w:iCs/>
            <w:lang w:val="en-US"/>
            <w:rPrChange w:id="1140" w:author="Pablo Blanco Peris" w:date="2019-05-30T15:23:00Z">
              <w:rPr>
                <w:i/>
                <w:iCs/>
                <w:lang w:val="en-US"/>
              </w:rPr>
            </w:rPrChange>
          </w:rPr>
          <w:delText>MIT Technology Review</w:delText>
        </w:r>
        <w:r w:rsidRPr="00382C27" w:rsidDel="00382C27">
          <w:rPr>
            <w:lang w:val="en-US"/>
            <w:rPrChange w:id="1141" w:author="Pablo Blanco Peris" w:date="2019-05-30T15:23:00Z">
              <w:rPr>
                <w:lang w:val="en-US"/>
              </w:rPr>
            </w:rPrChange>
          </w:rPr>
          <w:delText xml:space="preserve">. </w:delText>
        </w:r>
        <w:r w:rsidRPr="00382C27" w:rsidDel="00382C27">
          <w:rPr>
            <w:lang w:val="es-ES_tradnl"/>
            <w:rPrChange w:id="1142" w:author="Pablo Blanco Peris" w:date="2019-05-30T15:23:00Z">
              <w:rPr>
                <w:lang w:val="es-ES_tradnl"/>
              </w:rPr>
            </w:rPrChange>
          </w:rPr>
          <w:delText>[En línea]. Disponible en: https://www.technologyreview.com/s/608821/who-will-build-the-health-care-blockchain/. [Accedido: 18-may-2019].</w:delText>
        </w:r>
      </w:del>
    </w:p>
    <w:p w14:paraId="67A6FA4D" w14:textId="79E54665" w:rsidR="002B2A99" w:rsidRPr="00382C27" w:rsidDel="00382C27" w:rsidRDefault="002B2A99" w:rsidP="00382C27">
      <w:pPr>
        <w:widowControl w:val="0"/>
        <w:autoSpaceDE w:val="0"/>
        <w:autoSpaceDN w:val="0"/>
        <w:adjustRightInd w:val="0"/>
        <w:rPr>
          <w:del w:id="1143" w:author="Pablo Blanco Peris" w:date="2019-05-30T15:21:00Z"/>
          <w:lang w:val="es-ES_tradnl"/>
          <w:rPrChange w:id="1144" w:author="Pablo Blanco Peris" w:date="2019-05-30T15:23:00Z">
            <w:rPr>
              <w:del w:id="1145" w:author="Pablo Blanco Peris" w:date="2019-05-30T15:21:00Z"/>
              <w:lang w:val="es-ES_tradnl"/>
            </w:rPr>
          </w:rPrChange>
        </w:rPr>
        <w:pPrChange w:id="1146" w:author="Pablo Blanco Peris" w:date="2019-05-30T15:23:00Z">
          <w:pPr>
            <w:widowControl w:val="0"/>
            <w:autoSpaceDE w:val="0"/>
            <w:autoSpaceDN w:val="0"/>
            <w:adjustRightInd w:val="0"/>
          </w:pPr>
        </w:pPrChange>
      </w:pPr>
      <w:del w:id="1147" w:author="Pablo Blanco Peris" w:date="2019-05-30T15:21:00Z">
        <w:r w:rsidRPr="00382C27" w:rsidDel="00382C27">
          <w:rPr>
            <w:lang w:val="es-ES_tradnl"/>
            <w:rPrChange w:id="1148" w:author="Pablo Blanco Peris" w:date="2019-05-30T15:23:00Z">
              <w:rPr>
                <w:lang w:val="es-ES_tradnl"/>
              </w:rPr>
            </w:rPrChange>
          </w:rPr>
          <w:delText>[6]</w:delText>
        </w:r>
        <w:r w:rsidRPr="00382C27" w:rsidDel="00382C27">
          <w:rPr>
            <w:lang w:val="es-ES_tradnl"/>
            <w:rPrChange w:id="1149" w:author="Pablo Blanco Peris" w:date="2019-05-30T15:23:00Z">
              <w:rPr>
                <w:lang w:val="es-ES_tradnl"/>
              </w:rPr>
            </w:rPrChange>
          </w:rPr>
          <w:tab/>
          <w:delText xml:space="preserve">«Transparencia electoral: 5 plataformas blockchain para votaciones», </w:delText>
        </w:r>
        <w:r w:rsidRPr="00382C27" w:rsidDel="00382C27">
          <w:rPr>
            <w:i/>
            <w:iCs/>
            <w:lang w:val="es-ES_tradnl"/>
            <w:rPrChange w:id="1150" w:author="Pablo Blanco Peris" w:date="2019-05-30T15:23:00Z">
              <w:rPr>
                <w:i/>
                <w:iCs/>
                <w:lang w:val="es-ES_tradnl"/>
              </w:rPr>
            </w:rPrChange>
          </w:rPr>
          <w:delText>CriptoNoticias - Bitcoin, blockchains y criptomonedas</w:delText>
        </w:r>
        <w:r w:rsidRPr="00382C27" w:rsidDel="00382C27">
          <w:rPr>
            <w:lang w:val="es-ES_tradnl"/>
            <w:rPrChange w:id="1151" w:author="Pablo Blanco Peris" w:date="2019-05-30T15:23:00Z">
              <w:rPr>
                <w:lang w:val="es-ES_tradnl"/>
              </w:rPr>
            </w:rPrChange>
          </w:rPr>
          <w:delText>, 06-may-2018. [En línea]. Disponible en: https://www.criptonoticias.com/colecciones/transparencia-electoral-5-plataformas-blockchain-para-votaciones/. [Accedido: 18-may-2019].</w:delText>
        </w:r>
      </w:del>
    </w:p>
    <w:p w14:paraId="0BDD4B2B" w14:textId="11838B7F" w:rsidR="002B2A99" w:rsidRPr="00382C27" w:rsidDel="00382C27" w:rsidRDefault="002B2A99" w:rsidP="00382C27">
      <w:pPr>
        <w:widowControl w:val="0"/>
        <w:autoSpaceDE w:val="0"/>
        <w:autoSpaceDN w:val="0"/>
        <w:adjustRightInd w:val="0"/>
        <w:rPr>
          <w:del w:id="1152" w:author="Pablo Blanco Peris" w:date="2019-05-30T15:21:00Z"/>
          <w:lang w:val="es-ES_tradnl"/>
          <w:rPrChange w:id="1153" w:author="Pablo Blanco Peris" w:date="2019-05-30T15:23:00Z">
            <w:rPr>
              <w:del w:id="1154" w:author="Pablo Blanco Peris" w:date="2019-05-30T15:21:00Z"/>
              <w:lang w:val="es-ES_tradnl"/>
            </w:rPr>
          </w:rPrChange>
        </w:rPr>
        <w:pPrChange w:id="1155" w:author="Pablo Blanco Peris" w:date="2019-05-30T15:23:00Z">
          <w:pPr>
            <w:widowControl w:val="0"/>
            <w:autoSpaceDE w:val="0"/>
            <w:autoSpaceDN w:val="0"/>
            <w:adjustRightInd w:val="0"/>
          </w:pPr>
        </w:pPrChange>
      </w:pPr>
      <w:del w:id="1156" w:author="Pablo Blanco Peris" w:date="2019-05-30T15:21:00Z">
        <w:r w:rsidRPr="00382C27" w:rsidDel="00382C27">
          <w:rPr>
            <w:lang w:val="es-ES_tradnl"/>
            <w:rPrChange w:id="1157" w:author="Pablo Blanco Peris" w:date="2019-05-30T15:23:00Z">
              <w:rPr>
                <w:lang w:val="es-ES_tradnl"/>
              </w:rPr>
            </w:rPrChange>
          </w:rPr>
          <w:delText>[7]</w:delText>
        </w:r>
        <w:r w:rsidRPr="00382C27" w:rsidDel="00382C27">
          <w:rPr>
            <w:lang w:val="es-ES_tradnl"/>
            <w:rPrChange w:id="1158" w:author="Pablo Blanco Peris" w:date="2019-05-30T15:23:00Z">
              <w:rPr>
                <w:lang w:val="es-ES_tradnl"/>
              </w:rPr>
            </w:rPrChange>
          </w:rPr>
          <w:tab/>
          <w:delText xml:space="preserve">«Ethereum», </w:delText>
        </w:r>
        <w:r w:rsidRPr="00382C27" w:rsidDel="00382C27">
          <w:rPr>
            <w:i/>
            <w:iCs/>
            <w:lang w:val="es-ES_tradnl"/>
            <w:rPrChange w:id="1159" w:author="Pablo Blanco Peris" w:date="2019-05-30T15:23:00Z">
              <w:rPr>
                <w:i/>
                <w:iCs/>
                <w:lang w:val="es-ES_tradnl"/>
              </w:rPr>
            </w:rPrChange>
          </w:rPr>
          <w:delText>ethereum.org</w:delText>
        </w:r>
        <w:r w:rsidRPr="00382C27" w:rsidDel="00382C27">
          <w:rPr>
            <w:lang w:val="es-ES_tradnl"/>
            <w:rPrChange w:id="1160" w:author="Pablo Blanco Peris" w:date="2019-05-30T15:23:00Z">
              <w:rPr>
                <w:lang w:val="es-ES_tradnl"/>
              </w:rPr>
            </w:rPrChange>
          </w:rPr>
          <w:delText>. [En línea]. Disponible en: https://ethereum.org. [Accedido: 19-may-2019].</w:delText>
        </w:r>
      </w:del>
    </w:p>
    <w:p w14:paraId="43997960" w14:textId="23086EC0" w:rsidR="002B2A99" w:rsidRPr="00382C27" w:rsidDel="00382C27" w:rsidRDefault="002B2A99" w:rsidP="00382C27">
      <w:pPr>
        <w:widowControl w:val="0"/>
        <w:autoSpaceDE w:val="0"/>
        <w:autoSpaceDN w:val="0"/>
        <w:adjustRightInd w:val="0"/>
        <w:rPr>
          <w:del w:id="1161" w:author="Pablo Blanco Peris" w:date="2019-05-30T15:21:00Z"/>
          <w:lang w:val="es-ES_tradnl"/>
          <w:rPrChange w:id="1162" w:author="Pablo Blanco Peris" w:date="2019-05-30T15:23:00Z">
            <w:rPr>
              <w:del w:id="1163" w:author="Pablo Blanco Peris" w:date="2019-05-30T15:21:00Z"/>
              <w:lang w:val="es-ES_tradnl"/>
            </w:rPr>
          </w:rPrChange>
        </w:rPr>
        <w:pPrChange w:id="1164" w:author="Pablo Blanco Peris" w:date="2019-05-30T15:23:00Z">
          <w:pPr>
            <w:widowControl w:val="0"/>
            <w:autoSpaceDE w:val="0"/>
            <w:autoSpaceDN w:val="0"/>
            <w:adjustRightInd w:val="0"/>
          </w:pPr>
        </w:pPrChange>
      </w:pPr>
      <w:del w:id="1165" w:author="Pablo Blanco Peris" w:date="2019-05-30T15:21:00Z">
        <w:r w:rsidRPr="00382C27" w:rsidDel="00382C27">
          <w:rPr>
            <w:lang w:val="en-US"/>
            <w:rPrChange w:id="1166" w:author="Pablo Blanco Peris" w:date="2019-05-30T15:23:00Z">
              <w:rPr>
                <w:lang w:val="en-US"/>
              </w:rPr>
            </w:rPrChange>
          </w:rPr>
          <w:delText>[8]</w:delText>
        </w:r>
        <w:r w:rsidRPr="00382C27" w:rsidDel="00382C27">
          <w:rPr>
            <w:lang w:val="en-US"/>
            <w:rPrChange w:id="1167" w:author="Pablo Blanco Peris" w:date="2019-05-30T15:23:00Z">
              <w:rPr>
                <w:lang w:val="en-US"/>
              </w:rPr>
            </w:rPrChange>
          </w:rPr>
          <w:tab/>
          <w:delText xml:space="preserve">«Rinkeby: Ethereum Testnet». [En línea]. </w:delText>
        </w:r>
        <w:r w:rsidRPr="00382C27" w:rsidDel="00382C27">
          <w:rPr>
            <w:lang w:val="es-ES_tradnl"/>
            <w:rPrChange w:id="1168" w:author="Pablo Blanco Peris" w:date="2019-05-30T15:23:00Z">
              <w:rPr>
                <w:lang w:val="es-ES_tradnl"/>
              </w:rPr>
            </w:rPrChange>
          </w:rPr>
          <w:delText>Disponible en: https://www.rinkeby.io/#stats. [Accedido: 15-may-2019].</w:delText>
        </w:r>
      </w:del>
    </w:p>
    <w:p w14:paraId="71D24006" w14:textId="71C8B30D" w:rsidR="002B2A99" w:rsidRPr="00382C27" w:rsidDel="00382C27" w:rsidRDefault="002B2A99" w:rsidP="00382C27">
      <w:pPr>
        <w:widowControl w:val="0"/>
        <w:autoSpaceDE w:val="0"/>
        <w:autoSpaceDN w:val="0"/>
        <w:adjustRightInd w:val="0"/>
        <w:rPr>
          <w:del w:id="1169" w:author="Pablo Blanco Peris" w:date="2019-05-30T15:21:00Z"/>
          <w:lang w:val="es-ES_tradnl"/>
          <w:rPrChange w:id="1170" w:author="Pablo Blanco Peris" w:date="2019-05-30T15:23:00Z">
            <w:rPr>
              <w:del w:id="1171" w:author="Pablo Blanco Peris" w:date="2019-05-30T15:21:00Z"/>
              <w:lang w:val="es-ES_tradnl"/>
            </w:rPr>
          </w:rPrChange>
        </w:rPr>
        <w:pPrChange w:id="1172" w:author="Pablo Blanco Peris" w:date="2019-05-30T15:23:00Z">
          <w:pPr>
            <w:widowControl w:val="0"/>
            <w:autoSpaceDE w:val="0"/>
            <w:autoSpaceDN w:val="0"/>
            <w:adjustRightInd w:val="0"/>
          </w:pPr>
        </w:pPrChange>
      </w:pPr>
      <w:del w:id="1173" w:author="Pablo Blanco Peris" w:date="2019-05-30T15:21:00Z">
        <w:r w:rsidRPr="00382C27" w:rsidDel="00382C27">
          <w:rPr>
            <w:lang w:val="es-ES_tradnl"/>
            <w:rPrChange w:id="1174" w:author="Pablo Blanco Peris" w:date="2019-05-30T15:23:00Z">
              <w:rPr>
                <w:lang w:val="es-ES_tradnl"/>
              </w:rPr>
            </w:rPrChange>
          </w:rPr>
          <w:delText>[9]</w:delText>
        </w:r>
        <w:r w:rsidRPr="00382C27" w:rsidDel="00382C27">
          <w:rPr>
            <w:lang w:val="es-ES_tradnl"/>
            <w:rPrChange w:id="1175" w:author="Pablo Blanco Peris" w:date="2019-05-30T15:23:00Z">
              <w:rPr>
                <w:lang w:val="es-ES_tradnl"/>
              </w:rPr>
            </w:rPrChange>
          </w:rPr>
          <w:tab/>
          <w:delText xml:space="preserve">«car2go carsharing España», </w:delText>
        </w:r>
        <w:r w:rsidRPr="00382C27" w:rsidDel="00382C27">
          <w:rPr>
            <w:i/>
            <w:iCs/>
            <w:lang w:val="es-ES_tradnl"/>
            <w:rPrChange w:id="1176" w:author="Pablo Blanco Peris" w:date="2019-05-30T15:23:00Z">
              <w:rPr>
                <w:i/>
                <w:iCs/>
                <w:lang w:val="es-ES_tradnl"/>
              </w:rPr>
            </w:rPrChange>
          </w:rPr>
          <w:delText>car2go</w:delText>
        </w:r>
        <w:r w:rsidRPr="00382C27" w:rsidDel="00382C27">
          <w:rPr>
            <w:lang w:val="es-ES_tradnl"/>
            <w:rPrChange w:id="1177" w:author="Pablo Blanco Peris" w:date="2019-05-30T15:23:00Z">
              <w:rPr>
                <w:lang w:val="es-ES_tradnl"/>
              </w:rPr>
            </w:rPrChange>
          </w:rPr>
          <w:delText>. [En línea]. Disponible en: https://www.car2go.com/ES/es/. [Accedido: 19-may-2019].</w:delText>
        </w:r>
      </w:del>
    </w:p>
    <w:p w14:paraId="29EF1274" w14:textId="0FEFDA5D" w:rsidR="002B2A99" w:rsidRPr="00382C27" w:rsidDel="00382C27" w:rsidRDefault="002B2A99" w:rsidP="00382C27">
      <w:pPr>
        <w:widowControl w:val="0"/>
        <w:autoSpaceDE w:val="0"/>
        <w:autoSpaceDN w:val="0"/>
        <w:adjustRightInd w:val="0"/>
        <w:rPr>
          <w:del w:id="1178" w:author="Pablo Blanco Peris" w:date="2019-05-30T15:21:00Z"/>
          <w:lang w:val="es-ES_tradnl"/>
          <w:rPrChange w:id="1179" w:author="Pablo Blanco Peris" w:date="2019-05-30T15:23:00Z">
            <w:rPr>
              <w:del w:id="1180" w:author="Pablo Blanco Peris" w:date="2019-05-30T15:21:00Z"/>
              <w:lang w:val="es-ES_tradnl"/>
            </w:rPr>
          </w:rPrChange>
        </w:rPr>
        <w:pPrChange w:id="1181" w:author="Pablo Blanco Peris" w:date="2019-05-30T15:23:00Z">
          <w:pPr>
            <w:widowControl w:val="0"/>
            <w:autoSpaceDE w:val="0"/>
            <w:autoSpaceDN w:val="0"/>
            <w:adjustRightInd w:val="0"/>
          </w:pPr>
        </w:pPrChange>
      </w:pPr>
      <w:del w:id="1182" w:author="Pablo Blanco Peris" w:date="2019-05-30T15:21:00Z">
        <w:r w:rsidRPr="00382C27" w:rsidDel="00382C27">
          <w:rPr>
            <w:lang w:val="es-ES_tradnl"/>
            <w:rPrChange w:id="1183" w:author="Pablo Blanco Peris" w:date="2019-05-30T15:23:00Z">
              <w:rPr>
                <w:lang w:val="es-ES_tradnl"/>
              </w:rPr>
            </w:rPrChange>
          </w:rPr>
          <w:delText>[10]</w:delText>
        </w:r>
        <w:r w:rsidRPr="00382C27" w:rsidDel="00382C27">
          <w:rPr>
            <w:lang w:val="es-ES_tradnl"/>
            <w:rPrChange w:id="1184" w:author="Pablo Blanco Peris" w:date="2019-05-30T15:23:00Z">
              <w:rPr>
                <w:lang w:val="es-ES_tradnl"/>
              </w:rPr>
            </w:rPrChange>
          </w:rPr>
          <w:tab/>
          <w:delText>«Muévete de forma sostenible e inteligente por Madrid con emov». [En línea]. Disponible en: https://www.emov.eco/. [Accedido: 19-may-2019].</w:delText>
        </w:r>
      </w:del>
    </w:p>
    <w:p w14:paraId="53A3B1C0" w14:textId="63662978" w:rsidR="002B2A99" w:rsidRPr="00382C27" w:rsidDel="00382C27" w:rsidRDefault="002B2A99" w:rsidP="00382C27">
      <w:pPr>
        <w:widowControl w:val="0"/>
        <w:autoSpaceDE w:val="0"/>
        <w:autoSpaceDN w:val="0"/>
        <w:adjustRightInd w:val="0"/>
        <w:rPr>
          <w:del w:id="1185" w:author="Pablo Blanco Peris" w:date="2019-05-30T15:21:00Z"/>
          <w:lang w:val="en-US"/>
          <w:rPrChange w:id="1186" w:author="Pablo Blanco Peris" w:date="2019-05-30T15:23:00Z">
            <w:rPr>
              <w:del w:id="1187" w:author="Pablo Blanco Peris" w:date="2019-05-30T15:21:00Z"/>
              <w:lang w:val="en-US"/>
            </w:rPr>
          </w:rPrChange>
        </w:rPr>
        <w:pPrChange w:id="1188" w:author="Pablo Blanco Peris" w:date="2019-05-30T15:23:00Z">
          <w:pPr>
            <w:widowControl w:val="0"/>
            <w:autoSpaceDE w:val="0"/>
            <w:autoSpaceDN w:val="0"/>
            <w:adjustRightInd w:val="0"/>
          </w:pPr>
        </w:pPrChange>
      </w:pPr>
      <w:del w:id="1189" w:author="Pablo Blanco Peris" w:date="2019-05-30T15:21:00Z">
        <w:r w:rsidRPr="00382C27" w:rsidDel="00382C27">
          <w:rPr>
            <w:lang w:val="es-ES_tradnl"/>
            <w:rPrChange w:id="1190" w:author="Pablo Blanco Peris" w:date="2019-05-30T15:23:00Z">
              <w:rPr>
                <w:lang w:val="es-ES_tradnl"/>
              </w:rPr>
            </w:rPrChange>
          </w:rPr>
          <w:delText>[11]</w:delText>
        </w:r>
        <w:r w:rsidRPr="00382C27" w:rsidDel="00382C27">
          <w:rPr>
            <w:lang w:val="es-ES_tradnl"/>
            <w:rPrChange w:id="1191" w:author="Pablo Blanco Peris" w:date="2019-05-30T15:23:00Z">
              <w:rPr>
                <w:lang w:val="es-ES_tradnl"/>
              </w:rPr>
            </w:rPrChange>
          </w:rPr>
          <w:tab/>
          <w:delText xml:space="preserve">D. Tapscott, A. Tapscott, y J. M. Salmerón, </w:delText>
        </w:r>
        <w:r w:rsidRPr="00382C27" w:rsidDel="00382C27">
          <w:rPr>
            <w:i/>
            <w:iCs/>
            <w:lang w:val="es-ES_tradnl"/>
            <w:rPrChange w:id="1192" w:author="Pablo Blanco Peris" w:date="2019-05-30T15:23:00Z">
              <w:rPr>
                <w:i/>
                <w:iCs/>
                <w:lang w:val="es-ES_tradnl"/>
              </w:rPr>
            </w:rPrChange>
          </w:rPr>
          <w:delText>La revolución blockchain: descubre cómo esta nueva tecnología transformará la economía global</w:delText>
        </w:r>
        <w:r w:rsidRPr="00382C27" w:rsidDel="00382C27">
          <w:rPr>
            <w:lang w:val="es-ES_tradnl"/>
            <w:rPrChange w:id="1193" w:author="Pablo Blanco Peris" w:date="2019-05-30T15:23:00Z">
              <w:rPr>
                <w:lang w:val="es-ES_tradnl"/>
              </w:rPr>
            </w:rPrChange>
          </w:rPr>
          <w:delText xml:space="preserve">. </w:delText>
        </w:r>
        <w:r w:rsidRPr="00382C27" w:rsidDel="00382C27">
          <w:rPr>
            <w:lang w:val="en-US"/>
            <w:rPrChange w:id="1194" w:author="Pablo Blanco Peris" w:date="2019-05-30T15:23:00Z">
              <w:rPr>
                <w:lang w:val="en-US"/>
              </w:rPr>
            </w:rPrChange>
          </w:rPr>
          <w:delText>Barcelona: Deusto, 2018.</w:delText>
        </w:r>
      </w:del>
    </w:p>
    <w:p w14:paraId="49E6E2C6" w14:textId="18A6093F" w:rsidR="002B2A99" w:rsidRPr="00382C27" w:rsidDel="00382C27" w:rsidRDefault="002B2A99" w:rsidP="00382C27">
      <w:pPr>
        <w:widowControl w:val="0"/>
        <w:autoSpaceDE w:val="0"/>
        <w:autoSpaceDN w:val="0"/>
        <w:adjustRightInd w:val="0"/>
        <w:rPr>
          <w:del w:id="1195" w:author="Pablo Blanco Peris" w:date="2019-05-30T15:21:00Z"/>
          <w:lang w:val="en-US"/>
          <w:rPrChange w:id="1196" w:author="Pablo Blanco Peris" w:date="2019-05-30T15:23:00Z">
            <w:rPr>
              <w:del w:id="1197" w:author="Pablo Blanco Peris" w:date="2019-05-30T15:21:00Z"/>
              <w:lang w:val="en-US"/>
            </w:rPr>
          </w:rPrChange>
        </w:rPr>
        <w:pPrChange w:id="1198" w:author="Pablo Blanco Peris" w:date="2019-05-30T15:23:00Z">
          <w:pPr>
            <w:widowControl w:val="0"/>
            <w:autoSpaceDE w:val="0"/>
            <w:autoSpaceDN w:val="0"/>
            <w:adjustRightInd w:val="0"/>
          </w:pPr>
        </w:pPrChange>
      </w:pPr>
      <w:del w:id="1199" w:author="Pablo Blanco Peris" w:date="2019-05-30T15:21:00Z">
        <w:r w:rsidRPr="00382C27" w:rsidDel="00382C27">
          <w:rPr>
            <w:lang w:val="en-US"/>
            <w:rPrChange w:id="1200" w:author="Pablo Blanco Peris" w:date="2019-05-30T15:23:00Z">
              <w:rPr>
                <w:lang w:val="en-US"/>
              </w:rPr>
            </w:rPrChange>
          </w:rPr>
          <w:delText>[12]</w:delText>
        </w:r>
        <w:r w:rsidRPr="00382C27" w:rsidDel="00382C27">
          <w:rPr>
            <w:lang w:val="en-US"/>
            <w:rPrChange w:id="1201" w:author="Pablo Blanco Peris" w:date="2019-05-30T15:23:00Z">
              <w:rPr>
                <w:lang w:val="en-US"/>
              </w:rPr>
            </w:rPrChange>
          </w:rPr>
          <w:tab/>
          <w:delText xml:space="preserve">K. Christidis y M. Devetsikiotis, «Blockchains and Smart Contracts for the Internet of Things», </w:delText>
        </w:r>
        <w:r w:rsidRPr="00382C27" w:rsidDel="00382C27">
          <w:rPr>
            <w:i/>
            <w:iCs/>
            <w:lang w:val="en-US"/>
            <w:rPrChange w:id="1202" w:author="Pablo Blanco Peris" w:date="2019-05-30T15:23:00Z">
              <w:rPr>
                <w:i/>
                <w:iCs/>
                <w:lang w:val="en-US"/>
              </w:rPr>
            </w:rPrChange>
          </w:rPr>
          <w:delText>IEEE Access</w:delText>
        </w:r>
        <w:r w:rsidRPr="00382C27" w:rsidDel="00382C27">
          <w:rPr>
            <w:lang w:val="en-US"/>
            <w:rPrChange w:id="1203" w:author="Pablo Blanco Peris" w:date="2019-05-30T15:23:00Z">
              <w:rPr>
                <w:lang w:val="en-US"/>
              </w:rPr>
            </w:rPrChange>
          </w:rPr>
          <w:delText>, vol. 4, pp. 2292-2303, 2016.</w:delText>
        </w:r>
      </w:del>
    </w:p>
    <w:p w14:paraId="39969F78" w14:textId="62D8D6F0" w:rsidR="002B2A99" w:rsidRPr="00382C27" w:rsidDel="00382C27" w:rsidRDefault="002B2A99" w:rsidP="00382C27">
      <w:pPr>
        <w:widowControl w:val="0"/>
        <w:autoSpaceDE w:val="0"/>
        <w:autoSpaceDN w:val="0"/>
        <w:adjustRightInd w:val="0"/>
        <w:rPr>
          <w:del w:id="1204" w:author="Pablo Blanco Peris" w:date="2019-05-30T15:21:00Z"/>
          <w:lang w:val="en-US"/>
          <w:rPrChange w:id="1205" w:author="Pablo Blanco Peris" w:date="2019-05-30T15:23:00Z">
            <w:rPr>
              <w:del w:id="1206" w:author="Pablo Blanco Peris" w:date="2019-05-30T15:21:00Z"/>
              <w:lang w:val="en-US"/>
            </w:rPr>
          </w:rPrChange>
        </w:rPr>
        <w:pPrChange w:id="1207" w:author="Pablo Blanco Peris" w:date="2019-05-30T15:23:00Z">
          <w:pPr>
            <w:widowControl w:val="0"/>
            <w:autoSpaceDE w:val="0"/>
            <w:autoSpaceDN w:val="0"/>
            <w:adjustRightInd w:val="0"/>
          </w:pPr>
        </w:pPrChange>
      </w:pPr>
      <w:del w:id="1208" w:author="Pablo Blanco Peris" w:date="2019-05-30T15:21:00Z">
        <w:r w:rsidRPr="00382C27" w:rsidDel="00382C27">
          <w:rPr>
            <w:lang w:val="en-US"/>
            <w:rPrChange w:id="1209" w:author="Pablo Blanco Peris" w:date="2019-05-30T15:23:00Z">
              <w:rPr>
                <w:lang w:val="en-US"/>
              </w:rPr>
            </w:rPrChange>
          </w:rPr>
          <w:delText>[13]</w:delText>
        </w:r>
        <w:r w:rsidRPr="00382C27" w:rsidDel="00382C27">
          <w:rPr>
            <w:lang w:val="en-US"/>
            <w:rPrChange w:id="1210" w:author="Pablo Blanco Peris" w:date="2019-05-30T15:23:00Z">
              <w:rPr>
                <w:lang w:val="en-US"/>
              </w:rPr>
            </w:rPrChange>
          </w:rPr>
          <w:tab/>
          <w:delText>BUTERIN, Vitalik, «Ethereum white paper». ethereum, 2013.</w:delText>
        </w:r>
      </w:del>
    </w:p>
    <w:p w14:paraId="62709AC1" w14:textId="11E0B2E8" w:rsidR="002B2A99" w:rsidRPr="00382C27" w:rsidDel="00382C27" w:rsidRDefault="002B2A99" w:rsidP="00382C27">
      <w:pPr>
        <w:widowControl w:val="0"/>
        <w:autoSpaceDE w:val="0"/>
        <w:autoSpaceDN w:val="0"/>
        <w:adjustRightInd w:val="0"/>
        <w:rPr>
          <w:del w:id="1211" w:author="Pablo Blanco Peris" w:date="2019-05-30T15:21:00Z"/>
          <w:lang w:val="es-ES_tradnl"/>
          <w:rPrChange w:id="1212" w:author="Pablo Blanco Peris" w:date="2019-05-30T15:23:00Z">
            <w:rPr>
              <w:del w:id="1213" w:author="Pablo Blanco Peris" w:date="2019-05-30T15:21:00Z"/>
              <w:lang w:val="es-ES_tradnl"/>
            </w:rPr>
          </w:rPrChange>
        </w:rPr>
        <w:pPrChange w:id="1214" w:author="Pablo Blanco Peris" w:date="2019-05-30T15:23:00Z">
          <w:pPr>
            <w:widowControl w:val="0"/>
            <w:autoSpaceDE w:val="0"/>
            <w:autoSpaceDN w:val="0"/>
            <w:adjustRightInd w:val="0"/>
          </w:pPr>
        </w:pPrChange>
      </w:pPr>
      <w:del w:id="1215" w:author="Pablo Blanco Peris" w:date="2019-05-30T15:21:00Z">
        <w:r w:rsidRPr="00382C27" w:rsidDel="00382C27">
          <w:rPr>
            <w:lang w:val="es-ES_tradnl"/>
            <w:rPrChange w:id="1216" w:author="Pablo Blanco Peris" w:date="2019-05-30T15:23:00Z">
              <w:rPr>
                <w:lang w:val="es-ES_tradnl"/>
              </w:rPr>
            </w:rPrChange>
          </w:rPr>
          <w:delText>[14]</w:delText>
        </w:r>
        <w:r w:rsidRPr="00382C27" w:rsidDel="00382C27">
          <w:rPr>
            <w:lang w:val="es-ES_tradnl"/>
            <w:rPrChange w:id="1217" w:author="Pablo Blanco Peris" w:date="2019-05-30T15:23:00Z">
              <w:rPr>
                <w:lang w:val="es-ES_tradnl"/>
              </w:rPr>
            </w:rPrChange>
          </w:rPr>
          <w:tab/>
          <w:delText>I. Mendívil, «El ABC de los Documentos Electrónicos Seguros», p. 28.</w:delText>
        </w:r>
      </w:del>
    </w:p>
    <w:p w14:paraId="14EDC7FD" w14:textId="64374206" w:rsidR="002B2A99" w:rsidRPr="00382C27" w:rsidDel="00382C27" w:rsidRDefault="002B2A99" w:rsidP="00382C27">
      <w:pPr>
        <w:widowControl w:val="0"/>
        <w:autoSpaceDE w:val="0"/>
        <w:autoSpaceDN w:val="0"/>
        <w:adjustRightInd w:val="0"/>
        <w:rPr>
          <w:del w:id="1218" w:author="Pablo Blanco Peris" w:date="2019-05-30T15:21:00Z"/>
          <w:lang w:val="es-ES_tradnl"/>
          <w:rPrChange w:id="1219" w:author="Pablo Blanco Peris" w:date="2019-05-30T15:23:00Z">
            <w:rPr>
              <w:del w:id="1220" w:author="Pablo Blanco Peris" w:date="2019-05-30T15:21:00Z"/>
              <w:lang w:val="es-ES_tradnl"/>
            </w:rPr>
          </w:rPrChange>
        </w:rPr>
        <w:pPrChange w:id="1221" w:author="Pablo Blanco Peris" w:date="2019-05-30T15:23:00Z">
          <w:pPr>
            <w:widowControl w:val="0"/>
            <w:autoSpaceDE w:val="0"/>
            <w:autoSpaceDN w:val="0"/>
            <w:adjustRightInd w:val="0"/>
          </w:pPr>
        </w:pPrChange>
      </w:pPr>
      <w:del w:id="1222" w:author="Pablo Blanco Peris" w:date="2019-05-30T15:21:00Z">
        <w:r w:rsidRPr="00382C27" w:rsidDel="00382C27">
          <w:rPr>
            <w:lang w:val="es-ES_tradnl"/>
            <w:rPrChange w:id="1223" w:author="Pablo Blanco Peris" w:date="2019-05-30T15:23:00Z">
              <w:rPr>
                <w:lang w:val="es-ES_tradnl"/>
              </w:rPr>
            </w:rPrChange>
          </w:rPr>
          <w:delText>[15]</w:delText>
        </w:r>
        <w:r w:rsidRPr="00382C27" w:rsidDel="00382C27">
          <w:rPr>
            <w:lang w:val="es-ES_tradnl"/>
            <w:rPrChange w:id="1224" w:author="Pablo Blanco Peris" w:date="2019-05-30T15:23:00Z">
              <w:rPr>
                <w:lang w:val="es-ES_tradnl"/>
              </w:rPr>
            </w:rPrChange>
          </w:rPr>
          <w:tab/>
          <w:delText xml:space="preserve">«Dapps movilizaron US$ 6.700 millones en 2018», </w:delText>
        </w:r>
        <w:r w:rsidRPr="00382C27" w:rsidDel="00382C27">
          <w:rPr>
            <w:i/>
            <w:iCs/>
            <w:lang w:val="es-ES_tradnl"/>
            <w:rPrChange w:id="1225" w:author="Pablo Blanco Peris" w:date="2019-05-30T15:23:00Z">
              <w:rPr>
                <w:i/>
                <w:iCs/>
                <w:lang w:val="es-ES_tradnl"/>
              </w:rPr>
            </w:rPrChange>
          </w:rPr>
          <w:delText>CriptoNoticias - Bitcoin, blockchains y criptomonedas</w:delText>
        </w:r>
        <w:r w:rsidRPr="00382C27" w:rsidDel="00382C27">
          <w:rPr>
            <w:lang w:val="es-ES_tradnl"/>
            <w:rPrChange w:id="1226" w:author="Pablo Blanco Peris" w:date="2019-05-30T15:23:00Z">
              <w:rPr>
                <w:lang w:val="es-ES_tradnl"/>
              </w:rPr>
            </w:rPrChange>
          </w:rPr>
          <w:delText>, 18-ene-2019. [En línea]. Disponible en: https://www.criptonoticias.com/comunidad/arte-entretenimiento/dapps-movilizaron-usd-6700-millones-2018/. [Accedido: 15-may-2019].</w:delText>
        </w:r>
      </w:del>
    </w:p>
    <w:p w14:paraId="011E01A4" w14:textId="0457B662" w:rsidR="002B2A99" w:rsidRPr="00382C27" w:rsidDel="00382C27" w:rsidRDefault="002B2A99" w:rsidP="00382C27">
      <w:pPr>
        <w:widowControl w:val="0"/>
        <w:autoSpaceDE w:val="0"/>
        <w:autoSpaceDN w:val="0"/>
        <w:adjustRightInd w:val="0"/>
        <w:rPr>
          <w:del w:id="1227" w:author="Pablo Blanco Peris" w:date="2019-05-30T15:21:00Z"/>
          <w:lang w:val="es-ES_tradnl"/>
          <w:rPrChange w:id="1228" w:author="Pablo Blanco Peris" w:date="2019-05-30T15:23:00Z">
            <w:rPr>
              <w:del w:id="1229" w:author="Pablo Blanco Peris" w:date="2019-05-30T15:21:00Z"/>
              <w:lang w:val="es-ES_tradnl"/>
            </w:rPr>
          </w:rPrChange>
        </w:rPr>
        <w:pPrChange w:id="1230" w:author="Pablo Blanco Peris" w:date="2019-05-30T15:23:00Z">
          <w:pPr>
            <w:widowControl w:val="0"/>
            <w:autoSpaceDE w:val="0"/>
            <w:autoSpaceDN w:val="0"/>
            <w:adjustRightInd w:val="0"/>
          </w:pPr>
        </w:pPrChange>
      </w:pPr>
      <w:del w:id="1231" w:author="Pablo Blanco Peris" w:date="2019-05-30T15:21:00Z">
        <w:r w:rsidRPr="00382C27" w:rsidDel="00382C27">
          <w:rPr>
            <w:lang w:val="es-ES_tradnl"/>
            <w:rPrChange w:id="1232" w:author="Pablo Blanco Peris" w:date="2019-05-30T15:23:00Z">
              <w:rPr>
                <w:lang w:val="es-ES_tradnl"/>
              </w:rPr>
            </w:rPrChange>
          </w:rPr>
          <w:delText>[16]</w:delText>
        </w:r>
        <w:r w:rsidRPr="00382C27" w:rsidDel="00382C27">
          <w:rPr>
            <w:lang w:val="es-ES_tradnl"/>
            <w:rPrChange w:id="1233" w:author="Pablo Blanco Peris" w:date="2019-05-30T15:23:00Z">
              <w:rPr>
                <w:lang w:val="es-ES_tradnl"/>
              </w:rPr>
            </w:rPrChange>
          </w:rPr>
          <w:tab/>
          <w:delText xml:space="preserve">«Criptonoticias», </w:delText>
        </w:r>
        <w:r w:rsidRPr="00382C27" w:rsidDel="00382C27">
          <w:rPr>
            <w:i/>
            <w:iCs/>
            <w:lang w:val="es-ES_tradnl"/>
            <w:rPrChange w:id="1234" w:author="Pablo Blanco Peris" w:date="2019-05-30T15:23:00Z">
              <w:rPr>
                <w:i/>
                <w:iCs/>
                <w:lang w:val="es-ES_tradnl"/>
              </w:rPr>
            </w:rPrChange>
          </w:rPr>
          <w:delText>CriptoNoticias - Bitcoin, blockchains y criptomonedas</w:delText>
        </w:r>
        <w:r w:rsidRPr="00382C27" w:rsidDel="00382C27">
          <w:rPr>
            <w:lang w:val="es-ES_tradnl"/>
            <w:rPrChange w:id="1235" w:author="Pablo Blanco Peris" w:date="2019-05-30T15:23:00Z">
              <w:rPr>
                <w:lang w:val="es-ES_tradnl"/>
              </w:rPr>
            </w:rPrChange>
          </w:rPr>
          <w:delText>, 27-abr-2019. [En línea]. Disponible en: https://www.criptonoticias.com. [Accedido: 15-may-2019].</w:delText>
        </w:r>
      </w:del>
    </w:p>
    <w:p w14:paraId="7731A40D" w14:textId="5F89B401" w:rsidR="002B2A99" w:rsidRPr="00382C27" w:rsidDel="00382C27" w:rsidRDefault="002B2A99" w:rsidP="00382C27">
      <w:pPr>
        <w:widowControl w:val="0"/>
        <w:autoSpaceDE w:val="0"/>
        <w:autoSpaceDN w:val="0"/>
        <w:adjustRightInd w:val="0"/>
        <w:rPr>
          <w:del w:id="1236" w:author="Pablo Blanco Peris" w:date="2019-05-30T15:21:00Z"/>
          <w:lang w:val="es-ES_tradnl"/>
          <w:rPrChange w:id="1237" w:author="Pablo Blanco Peris" w:date="2019-05-30T15:23:00Z">
            <w:rPr>
              <w:del w:id="1238" w:author="Pablo Blanco Peris" w:date="2019-05-30T15:21:00Z"/>
              <w:lang w:val="es-ES_tradnl"/>
            </w:rPr>
          </w:rPrChange>
        </w:rPr>
        <w:pPrChange w:id="1239" w:author="Pablo Blanco Peris" w:date="2019-05-30T15:23:00Z">
          <w:pPr>
            <w:widowControl w:val="0"/>
            <w:autoSpaceDE w:val="0"/>
            <w:autoSpaceDN w:val="0"/>
            <w:adjustRightInd w:val="0"/>
          </w:pPr>
        </w:pPrChange>
      </w:pPr>
      <w:del w:id="1240" w:author="Pablo Blanco Peris" w:date="2019-05-30T15:21:00Z">
        <w:r w:rsidRPr="00382C27" w:rsidDel="00382C27">
          <w:rPr>
            <w:lang w:val="es-ES_tradnl"/>
            <w:rPrChange w:id="1241" w:author="Pablo Blanco Peris" w:date="2019-05-30T15:23:00Z">
              <w:rPr>
                <w:lang w:val="es-ES_tradnl"/>
              </w:rPr>
            </w:rPrChange>
          </w:rPr>
          <w:delText>[17]</w:delText>
        </w:r>
        <w:r w:rsidRPr="00382C27" w:rsidDel="00382C27">
          <w:rPr>
            <w:lang w:val="es-ES_tradnl"/>
            <w:rPrChange w:id="1242" w:author="Pablo Blanco Peris" w:date="2019-05-30T15:23:00Z">
              <w:rPr>
                <w:lang w:val="es-ES_tradnl"/>
              </w:rPr>
            </w:rPrChange>
          </w:rPr>
          <w:tab/>
          <w:delText>«Litecoin - La moneda electrónica». [En línea]. Disponible en: https://litecoin.org/es/. [Accedido: 15-may-2019].</w:delText>
        </w:r>
      </w:del>
    </w:p>
    <w:p w14:paraId="466F7EC2" w14:textId="77423ED8" w:rsidR="002B2A99" w:rsidRPr="00382C27" w:rsidDel="00382C27" w:rsidRDefault="002B2A99" w:rsidP="00382C27">
      <w:pPr>
        <w:widowControl w:val="0"/>
        <w:autoSpaceDE w:val="0"/>
        <w:autoSpaceDN w:val="0"/>
        <w:adjustRightInd w:val="0"/>
        <w:rPr>
          <w:del w:id="1243" w:author="Pablo Blanco Peris" w:date="2019-05-30T15:21:00Z"/>
          <w:lang w:val="es-ES_tradnl"/>
          <w:rPrChange w:id="1244" w:author="Pablo Blanco Peris" w:date="2019-05-30T15:23:00Z">
            <w:rPr>
              <w:del w:id="1245" w:author="Pablo Blanco Peris" w:date="2019-05-30T15:21:00Z"/>
              <w:lang w:val="es-ES_tradnl"/>
            </w:rPr>
          </w:rPrChange>
        </w:rPr>
        <w:pPrChange w:id="1246" w:author="Pablo Blanco Peris" w:date="2019-05-30T15:23:00Z">
          <w:pPr>
            <w:widowControl w:val="0"/>
            <w:autoSpaceDE w:val="0"/>
            <w:autoSpaceDN w:val="0"/>
            <w:adjustRightInd w:val="0"/>
          </w:pPr>
        </w:pPrChange>
      </w:pPr>
      <w:del w:id="1247" w:author="Pablo Blanco Peris" w:date="2019-05-30T15:21:00Z">
        <w:r w:rsidRPr="00382C27" w:rsidDel="00382C27">
          <w:rPr>
            <w:lang w:val="es-ES_tradnl"/>
            <w:rPrChange w:id="1248" w:author="Pablo Blanco Peris" w:date="2019-05-30T15:23:00Z">
              <w:rPr>
                <w:lang w:val="es-ES_tradnl"/>
              </w:rPr>
            </w:rPrChange>
          </w:rPr>
          <w:delText>[18]</w:delText>
        </w:r>
        <w:r w:rsidRPr="00382C27" w:rsidDel="00382C27">
          <w:rPr>
            <w:lang w:val="es-ES_tradnl"/>
            <w:rPrChange w:id="1249" w:author="Pablo Blanco Peris" w:date="2019-05-30T15:23:00Z">
              <w:rPr>
                <w:lang w:val="es-ES_tradnl"/>
              </w:rPr>
            </w:rPrChange>
          </w:rPr>
          <w:tab/>
          <w:delText xml:space="preserve">«Monero», </w:delText>
        </w:r>
        <w:r w:rsidRPr="00382C27" w:rsidDel="00382C27">
          <w:rPr>
            <w:i/>
            <w:iCs/>
            <w:lang w:val="es-ES_tradnl"/>
            <w:rPrChange w:id="1250" w:author="Pablo Blanco Peris" w:date="2019-05-30T15:23:00Z">
              <w:rPr>
                <w:i/>
                <w:iCs/>
                <w:lang w:val="es-ES_tradnl"/>
              </w:rPr>
            </w:rPrChange>
          </w:rPr>
          <w:delText>getmonero.org, The Monero Project</w:delText>
        </w:r>
        <w:r w:rsidRPr="00382C27" w:rsidDel="00382C27">
          <w:rPr>
            <w:lang w:val="es-ES_tradnl"/>
            <w:rPrChange w:id="1251" w:author="Pablo Blanco Peris" w:date="2019-05-30T15:23:00Z">
              <w:rPr>
                <w:lang w:val="es-ES_tradnl"/>
              </w:rPr>
            </w:rPrChange>
          </w:rPr>
          <w:delText>. [En línea]. Disponible en: https://getmonero.org/index.html. [Accedido: 15-may-2019].</w:delText>
        </w:r>
      </w:del>
    </w:p>
    <w:p w14:paraId="3E5EBD68" w14:textId="1643E20C" w:rsidR="002B2A99" w:rsidRPr="00382C27" w:rsidDel="00382C27" w:rsidRDefault="002B2A99" w:rsidP="00382C27">
      <w:pPr>
        <w:widowControl w:val="0"/>
        <w:autoSpaceDE w:val="0"/>
        <w:autoSpaceDN w:val="0"/>
        <w:adjustRightInd w:val="0"/>
        <w:rPr>
          <w:del w:id="1252" w:author="Pablo Blanco Peris" w:date="2019-05-30T15:21:00Z"/>
          <w:lang w:val="es-ES_tradnl"/>
          <w:rPrChange w:id="1253" w:author="Pablo Blanco Peris" w:date="2019-05-30T15:23:00Z">
            <w:rPr>
              <w:del w:id="1254" w:author="Pablo Blanco Peris" w:date="2019-05-30T15:21:00Z"/>
              <w:lang w:val="es-ES_tradnl"/>
            </w:rPr>
          </w:rPrChange>
        </w:rPr>
        <w:pPrChange w:id="1255" w:author="Pablo Blanco Peris" w:date="2019-05-30T15:23:00Z">
          <w:pPr>
            <w:widowControl w:val="0"/>
            <w:autoSpaceDE w:val="0"/>
            <w:autoSpaceDN w:val="0"/>
            <w:adjustRightInd w:val="0"/>
          </w:pPr>
        </w:pPrChange>
      </w:pPr>
      <w:del w:id="1256" w:author="Pablo Blanco Peris" w:date="2019-05-30T15:21:00Z">
        <w:r w:rsidRPr="00382C27" w:rsidDel="00382C27">
          <w:rPr>
            <w:lang w:val="en-US"/>
            <w:rPrChange w:id="1257" w:author="Pablo Blanco Peris" w:date="2019-05-30T15:23:00Z">
              <w:rPr>
                <w:lang w:val="en-US"/>
              </w:rPr>
            </w:rPrChange>
          </w:rPr>
          <w:delText>[19]</w:delText>
        </w:r>
        <w:r w:rsidRPr="00382C27" w:rsidDel="00382C27">
          <w:rPr>
            <w:lang w:val="en-US"/>
            <w:rPrChange w:id="1258" w:author="Pablo Blanco Peris" w:date="2019-05-30T15:23:00Z">
              <w:rPr>
                <w:lang w:val="en-US"/>
              </w:rPr>
            </w:rPrChange>
          </w:rPr>
          <w:tab/>
          <w:delText xml:space="preserve">«Hyperledger – Open Source Blockchain Technologies», </w:delText>
        </w:r>
        <w:r w:rsidRPr="00382C27" w:rsidDel="00382C27">
          <w:rPr>
            <w:i/>
            <w:iCs/>
            <w:lang w:val="en-US"/>
            <w:rPrChange w:id="1259" w:author="Pablo Blanco Peris" w:date="2019-05-30T15:23:00Z">
              <w:rPr>
                <w:i/>
                <w:iCs/>
                <w:lang w:val="en-US"/>
              </w:rPr>
            </w:rPrChange>
          </w:rPr>
          <w:delText>Hyperledger</w:delText>
        </w:r>
        <w:r w:rsidRPr="00382C27" w:rsidDel="00382C27">
          <w:rPr>
            <w:lang w:val="en-US"/>
            <w:rPrChange w:id="1260" w:author="Pablo Blanco Peris" w:date="2019-05-30T15:23:00Z">
              <w:rPr>
                <w:lang w:val="en-US"/>
              </w:rPr>
            </w:rPrChange>
          </w:rPr>
          <w:delText xml:space="preserve">. </w:delText>
        </w:r>
        <w:r w:rsidRPr="00382C27" w:rsidDel="00382C27">
          <w:rPr>
            <w:lang w:val="es-ES_tradnl"/>
            <w:rPrChange w:id="1261" w:author="Pablo Blanco Peris" w:date="2019-05-30T15:23:00Z">
              <w:rPr>
                <w:lang w:val="es-ES_tradnl"/>
              </w:rPr>
            </w:rPrChange>
          </w:rPr>
          <w:delText>[En línea]. Disponible en: https://www.hyperledger.org/. [Accedido: 15-may-2019].</w:delText>
        </w:r>
      </w:del>
    </w:p>
    <w:p w14:paraId="53950BF5" w14:textId="494F248F" w:rsidR="002B2A99" w:rsidRPr="00382C27" w:rsidDel="00382C27" w:rsidRDefault="002B2A99" w:rsidP="00382C27">
      <w:pPr>
        <w:widowControl w:val="0"/>
        <w:autoSpaceDE w:val="0"/>
        <w:autoSpaceDN w:val="0"/>
        <w:adjustRightInd w:val="0"/>
        <w:rPr>
          <w:del w:id="1262" w:author="Pablo Blanco Peris" w:date="2019-05-30T15:21:00Z"/>
          <w:lang w:val="en-US"/>
          <w:rPrChange w:id="1263" w:author="Pablo Blanco Peris" w:date="2019-05-30T15:23:00Z">
            <w:rPr>
              <w:del w:id="1264" w:author="Pablo Blanco Peris" w:date="2019-05-30T15:21:00Z"/>
              <w:lang w:val="en-US"/>
            </w:rPr>
          </w:rPrChange>
        </w:rPr>
        <w:pPrChange w:id="1265" w:author="Pablo Blanco Peris" w:date="2019-05-30T15:23:00Z">
          <w:pPr>
            <w:widowControl w:val="0"/>
            <w:autoSpaceDE w:val="0"/>
            <w:autoSpaceDN w:val="0"/>
            <w:adjustRightInd w:val="0"/>
          </w:pPr>
        </w:pPrChange>
      </w:pPr>
      <w:del w:id="1266" w:author="Pablo Blanco Peris" w:date="2019-05-30T15:21:00Z">
        <w:r w:rsidRPr="00382C27" w:rsidDel="00382C27">
          <w:rPr>
            <w:lang w:val="es-ES_tradnl"/>
            <w:rPrChange w:id="1267" w:author="Pablo Blanco Peris" w:date="2019-05-30T15:23:00Z">
              <w:rPr>
                <w:lang w:val="es-ES_tradnl"/>
              </w:rPr>
            </w:rPrChange>
          </w:rPr>
          <w:delText>[20]</w:delText>
        </w:r>
        <w:r w:rsidRPr="00382C27" w:rsidDel="00382C27">
          <w:rPr>
            <w:lang w:val="es-ES_tradnl"/>
            <w:rPrChange w:id="1268" w:author="Pablo Blanco Peris" w:date="2019-05-30T15:23:00Z">
              <w:rPr>
                <w:lang w:val="es-ES_tradnl"/>
              </w:rPr>
            </w:rPrChange>
          </w:rPr>
          <w:tab/>
          <w:delText xml:space="preserve">«r3.com», </w:delText>
        </w:r>
        <w:r w:rsidRPr="00382C27" w:rsidDel="00382C27">
          <w:rPr>
            <w:i/>
            <w:iCs/>
            <w:lang w:val="es-ES_tradnl"/>
            <w:rPrChange w:id="1269" w:author="Pablo Blanco Peris" w:date="2019-05-30T15:23:00Z">
              <w:rPr>
                <w:i/>
                <w:iCs/>
                <w:lang w:val="es-ES_tradnl"/>
              </w:rPr>
            </w:rPrChange>
          </w:rPr>
          <w:delText>r3.com</w:delText>
        </w:r>
        <w:r w:rsidRPr="00382C27" w:rsidDel="00382C27">
          <w:rPr>
            <w:lang w:val="es-ES_tradnl"/>
            <w:rPrChange w:id="1270" w:author="Pablo Blanco Peris" w:date="2019-05-30T15:23:00Z">
              <w:rPr>
                <w:lang w:val="es-ES_tradnl"/>
              </w:rPr>
            </w:rPrChange>
          </w:rPr>
          <w:delText xml:space="preserve">. [En línea]. Disponible en: https://www.r3.com/. </w:delText>
        </w:r>
        <w:r w:rsidRPr="00382C27" w:rsidDel="00382C27">
          <w:rPr>
            <w:lang w:val="en-US"/>
            <w:rPrChange w:id="1271" w:author="Pablo Blanco Peris" w:date="2019-05-30T15:23:00Z">
              <w:rPr>
                <w:lang w:val="en-US"/>
              </w:rPr>
            </w:rPrChange>
          </w:rPr>
          <w:delText>[Accedido: 15-may-2019].</w:delText>
        </w:r>
      </w:del>
    </w:p>
    <w:p w14:paraId="17F8934B" w14:textId="06C8DC43" w:rsidR="002B2A99" w:rsidRPr="00382C27" w:rsidDel="00382C27" w:rsidRDefault="002B2A99" w:rsidP="00382C27">
      <w:pPr>
        <w:widowControl w:val="0"/>
        <w:autoSpaceDE w:val="0"/>
        <w:autoSpaceDN w:val="0"/>
        <w:adjustRightInd w:val="0"/>
        <w:rPr>
          <w:del w:id="1272" w:author="Pablo Blanco Peris" w:date="2019-05-30T15:21:00Z"/>
          <w:lang w:val="es-ES_tradnl"/>
          <w:rPrChange w:id="1273" w:author="Pablo Blanco Peris" w:date="2019-05-30T15:23:00Z">
            <w:rPr>
              <w:del w:id="1274" w:author="Pablo Blanco Peris" w:date="2019-05-30T15:21:00Z"/>
              <w:lang w:val="es-ES_tradnl"/>
            </w:rPr>
          </w:rPrChange>
        </w:rPr>
        <w:pPrChange w:id="1275" w:author="Pablo Blanco Peris" w:date="2019-05-30T15:23:00Z">
          <w:pPr>
            <w:widowControl w:val="0"/>
            <w:autoSpaceDE w:val="0"/>
            <w:autoSpaceDN w:val="0"/>
            <w:adjustRightInd w:val="0"/>
          </w:pPr>
        </w:pPrChange>
      </w:pPr>
      <w:del w:id="1276" w:author="Pablo Blanco Peris" w:date="2019-05-30T15:21:00Z">
        <w:r w:rsidRPr="00382C27" w:rsidDel="00382C27">
          <w:rPr>
            <w:lang w:val="en-US"/>
            <w:rPrChange w:id="1277" w:author="Pablo Blanco Peris" w:date="2019-05-30T15:23:00Z">
              <w:rPr>
                <w:lang w:val="en-US"/>
              </w:rPr>
            </w:rPrChange>
          </w:rPr>
          <w:delText>[21]</w:delText>
        </w:r>
        <w:r w:rsidRPr="00382C27" w:rsidDel="00382C27">
          <w:rPr>
            <w:lang w:val="en-US"/>
            <w:rPrChange w:id="1278" w:author="Pablo Blanco Peris" w:date="2019-05-30T15:23:00Z">
              <w:rPr>
                <w:lang w:val="en-US"/>
              </w:rPr>
            </w:rPrChange>
          </w:rPr>
          <w:tab/>
          <w:delText xml:space="preserve">«Ripple - One Frictionless Experience To Send Money Globally», </w:delText>
        </w:r>
        <w:r w:rsidRPr="00382C27" w:rsidDel="00382C27">
          <w:rPr>
            <w:i/>
            <w:iCs/>
            <w:lang w:val="en-US"/>
            <w:rPrChange w:id="1279" w:author="Pablo Blanco Peris" w:date="2019-05-30T15:23:00Z">
              <w:rPr>
                <w:i/>
                <w:iCs/>
                <w:lang w:val="en-US"/>
              </w:rPr>
            </w:rPrChange>
          </w:rPr>
          <w:delText>Ripple</w:delText>
        </w:r>
        <w:r w:rsidRPr="00382C27" w:rsidDel="00382C27">
          <w:rPr>
            <w:lang w:val="en-US"/>
            <w:rPrChange w:id="1280" w:author="Pablo Blanco Peris" w:date="2019-05-30T15:23:00Z">
              <w:rPr>
                <w:lang w:val="en-US"/>
              </w:rPr>
            </w:rPrChange>
          </w:rPr>
          <w:delText xml:space="preserve">. </w:delText>
        </w:r>
        <w:r w:rsidRPr="00382C27" w:rsidDel="00382C27">
          <w:rPr>
            <w:lang w:val="es-ES_tradnl"/>
            <w:rPrChange w:id="1281" w:author="Pablo Blanco Peris" w:date="2019-05-30T15:23:00Z">
              <w:rPr>
                <w:lang w:val="es-ES_tradnl"/>
              </w:rPr>
            </w:rPrChange>
          </w:rPr>
          <w:delText>[En línea]. Disponible en: https://ripple.com/. [Accedido: 15-may-2019].</w:delText>
        </w:r>
      </w:del>
    </w:p>
    <w:p w14:paraId="36375D31" w14:textId="3C42E52E" w:rsidR="002B2A99" w:rsidRPr="00382C27" w:rsidDel="00382C27" w:rsidRDefault="002B2A99" w:rsidP="00382C27">
      <w:pPr>
        <w:widowControl w:val="0"/>
        <w:autoSpaceDE w:val="0"/>
        <w:autoSpaceDN w:val="0"/>
        <w:adjustRightInd w:val="0"/>
        <w:rPr>
          <w:del w:id="1282" w:author="Pablo Blanco Peris" w:date="2019-05-30T15:21:00Z"/>
          <w:lang w:val="es-ES_tradnl"/>
          <w:rPrChange w:id="1283" w:author="Pablo Blanco Peris" w:date="2019-05-30T15:23:00Z">
            <w:rPr>
              <w:del w:id="1284" w:author="Pablo Blanco Peris" w:date="2019-05-30T15:21:00Z"/>
              <w:lang w:val="es-ES_tradnl"/>
            </w:rPr>
          </w:rPrChange>
        </w:rPr>
        <w:pPrChange w:id="1285" w:author="Pablo Blanco Peris" w:date="2019-05-30T15:23:00Z">
          <w:pPr>
            <w:widowControl w:val="0"/>
            <w:autoSpaceDE w:val="0"/>
            <w:autoSpaceDN w:val="0"/>
            <w:adjustRightInd w:val="0"/>
          </w:pPr>
        </w:pPrChange>
      </w:pPr>
      <w:del w:id="1286" w:author="Pablo Blanco Peris" w:date="2019-05-30T15:21:00Z">
        <w:r w:rsidRPr="00382C27" w:rsidDel="00382C27">
          <w:rPr>
            <w:lang w:val="es-ES_tradnl"/>
            <w:rPrChange w:id="1287" w:author="Pablo Blanco Peris" w:date="2019-05-30T15:23:00Z">
              <w:rPr>
                <w:lang w:val="es-ES_tradnl"/>
              </w:rPr>
            </w:rPrChange>
          </w:rPr>
          <w:delText>[22]</w:delText>
        </w:r>
        <w:r w:rsidRPr="00382C27" w:rsidDel="00382C27">
          <w:rPr>
            <w:lang w:val="es-ES_tradnl"/>
            <w:rPrChange w:id="1288" w:author="Pablo Blanco Peris" w:date="2019-05-30T15:23:00Z">
              <w:rPr>
                <w:lang w:val="es-ES_tradnl"/>
              </w:rPr>
            </w:rPrChange>
          </w:rPr>
          <w:tab/>
          <w:delText xml:space="preserve">«BigchainDB • • The blockchain database.», </w:delText>
        </w:r>
        <w:r w:rsidRPr="00382C27" w:rsidDel="00382C27">
          <w:rPr>
            <w:i/>
            <w:iCs/>
            <w:lang w:val="es-ES_tradnl"/>
            <w:rPrChange w:id="1289" w:author="Pablo Blanco Peris" w:date="2019-05-30T15:23:00Z">
              <w:rPr>
                <w:i/>
                <w:iCs/>
                <w:lang w:val="es-ES_tradnl"/>
              </w:rPr>
            </w:rPrChange>
          </w:rPr>
          <w:delText>BigchainDB</w:delText>
        </w:r>
        <w:r w:rsidRPr="00382C27" w:rsidDel="00382C27">
          <w:rPr>
            <w:lang w:val="es-ES_tradnl"/>
            <w:rPrChange w:id="1290" w:author="Pablo Blanco Peris" w:date="2019-05-30T15:23:00Z">
              <w:rPr>
                <w:lang w:val="es-ES_tradnl"/>
              </w:rPr>
            </w:rPrChange>
          </w:rPr>
          <w:delText>. [En línea]. Disponible en: https://www.bigchaindb.com/. [Accedido: 15-may-2019].</w:delText>
        </w:r>
      </w:del>
    </w:p>
    <w:p w14:paraId="04FEFC71" w14:textId="3B4CE1E9" w:rsidR="002B2A99" w:rsidRPr="00382C27" w:rsidDel="00382C27" w:rsidRDefault="002B2A99" w:rsidP="00382C27">
      <w:pPr>
        <w:widowControl w:val="0"/>
        <w:autoSpaceDE w:val="0"/>
        <w:autoSpaceDN w:val="0"/>
        <w:adjustRightInd w:val="0"/>
        <w:rPr>
          <w:del w:id="1291" w:author="Pablo Blanco Peris" w:date="2019-05-30T15:21:00Z"/>
          <w:lang w:val="es-ES_tradnl"/>
          <w:rPrChange w:id="1292" w:author="Pablo Blanco Peris" w:date="2019-05-30T15:23:00Z">
            <w:rPr>
              <w:del w:id="1293" w:author="Pablo Blanco Peris" w:date="2019-05-30T15:21:00Z"/>
              <w:lang w:val="es-ES_tradnl"/>
            </w:rPr>
          </w:rPrChange>
        </w:rPr>
        <w:pPrChange w:id="1294" w:author="Pablo Blanco Peris" w:date="2019-05-30T15:23:00Z">
          <w:pPr>
            <w:widowControl w:val="0"/>
            <w:autoSpaceDE w:val="0"/>
            <w:autoSpaceDN w:val="0"/>
            <w:adjustRightInd w:val="0"/>
          </w:pPr>
        </w:pPrChange>
      </w:pPr>
      <w:del w:id="1295" w:author="Pablo Blanco Peris" w:date="2019-05-30T15:21:00Z">
        <w:r w:rsidRPr="00382C27" w:rsidDel="00382C27">
          <w:rPr>
            <w:lang w:val="es-ES_tradnl"/>
            <w:rPrChange w:id="1296" w:author="Pablo Blanco Peris" w:date="2019-05-30T15:23:00Z">
              <w:rPr>
                <w:lang w:val="es-ES_tradnl"/>
              </w:rPr>
            </w:rPrChange>
          </w:rPr>
          <w:delText>[23]</w:delText>
        </w:r>
        <w:r w:rsidRPr="00382C27" w:rsidDel="00382C27">
          <w:rPr>
            <w:lang w:val="es-ES_tradnl"/>
            <w:rPrChange w:id="1297" w:author="Pablo Blanco Peris" w:date="2019-05-30T15:23:00Z">
              <w:rPr>
                <w:lang w:val="es-ES_tradnl"/>
              </w:rPr>
            </w:rPrChange>
          </w:rPr>
          <w:tab/>
          <w:delText xml:space="preserve">«The Solution», </w:delText>
        </w:r>
        <w:r w:rsidRPr="00382C27" w:rsidDel="00382C27">
          <w:rPr>
            <w:i/>
            <w:iCs/>
            <w:lang w:val="es-ES_tradnl"/>
            <w:rPrChange w:id="1298" w:author="Pablo Blanco Peris" w:date="2019-05-30T15:23:00Z">
              <w:rPr>
                <w:i/>
                <w:iCs/>
                <w:lang w:val="es-ES_tradnl"/>
              </w:rPr>
            </w:rPrChange>
          </w:rPr>
          <w:delText>Evernym</w:delText>
        </w:r>
        <w:r w:rsidRPr="00382C27" w:rsidDel="00382C27">
          <w:rPr>
            <w:lang w:val="es-ES_tradnl"/>
            <w:rPrChange w:id="1299" w:author="Pablo Blanco Peris" w:date="2019-05-30T15:23:00Z">
              <w:rPr>
                <w:lang w:val="es-ES_tradnl"/>
              </w:rPr>
            </w:rPrChange>
          </w:rPr>
          <w:delText>. [En línea]. Disponible en: https://www.evernym.com/solution/. [Accedido: 15-may-2019].</w:delText>
        </w:r>
      </w:del>
    </w:p>
    <w:p w14:paraId="45273425" w14:textId="2A5C7805" w:rsidR="002B2A99" w:rsidRPr="00382C27" w:rsidDel="00382C27" w:rsidRDefault="002B2A99" w:rsidP="00382C27">
      <w:pPr>
        <w:widowControl w:val="0"/>
        <w:autoSpaceDE w:val="0"/>
        <w:autoSpaceDN w:val="0"/>
        <w:adjustRightInd w:val="0"/>
        <w:rPr>
          <w:del w:id="1300" w:author="Pablo Blanco Peris" w:date="2019-05-30T15:21:00Z"/>
          <w:lang w:val="en-US"/>
          <w:rPrChange w:id="1301" w:author="Pablo Blanco Peris" w:date="2019-05-30T15:23:00Z">
            <w:rPr>
              <w:del w:id="1302" w:author="Pablo Blanco Peris" w:date="2019-05-30T15:21:00Z"/>
              <w:lang w:val="en-US"/>
            </w:rPr>
          </w:rPrChange>
        </w:rPr>
        <w:pPrChange w:id="1303" w:author="Pablo Blanco Peris" w:date="2019-05-30T15:23:00Z">
          <w:pPr>
            <w:widowControl w:val="0"/>
            <w:autoSpaceDE w:val="0"/>
            <w:autoSpaceDN w:val="0"/>
            <w:adjustRightInd w:val="0"/>
          </w:pPr>
        </w:pPrChange>
      </w:pPr>
      <w:del w:id="1304" w:author="Pablo Blanco Peris" w:date="2019-05-30T15:21:00Z">
        <w:r w:rsidRPr="00382C27" w:rsidDel="00382C27">
          <w:rPr>
            <w:lang w:val="es-ES_tradnl"/>
            <w:rPrChange w:id="1305" w:author="Pablo Blanco Peris" w:date="2019-05-30T15:23:00Z">
              <w:rPr>
                <w:lang w:val="es-ES_tradnl"/>
              </w:rPr>
            </w:rPrChange>
          </w:rPr>
          <w:delText>[24]</w:delText>
        </w:r>
        <w:r w:rsidRPr="00382C27" w:rsidDel="00382C27">
          <w:rPr>
            <w:lang w:val="es-ES_tradnl"/>
            <w:rPrChange w:id="1306" w:author="Pablo Blanco Peris" w:date="2019-05-30T15:23:00Z">
              <w:rPr>
                <w:lang w:val="es-ES_tradnl"/>
              </w:rPr>
            </w:rPrChange>
          </w:rPr>
          <w:tab/>
          <w:delText xml:space="preserve">«Cuestiones básicas de Ethereum | Billetera de Blockchain». [En línea]. Disponible en: https://www.blockchain.com/es/learning-portal/ether-basics. </w:delText>
        </w:r>
        <w:r w:rsidRPr="00382C27" w:rsidDel="00382C27">
          <w:rPr>
            <w:lang w:val="en-US"/>
            <w:rPrChange w:id="1307" w:author="Pablo Blanco Peris" w:date="2019-05-30T15:23:00Z">
              <w:rPr>
                <w:lang w:val="en-US"/>
              </w:rPr>
            </w:rPrChange>
          </w:rPr>
          <w:delText>[Accedido: 09-may-2019].</w:delText>
        </w:r>
      </w:del>
    </w:p>
    <w:p w14:paraId="0C085905" w14:textId="7F3BD706" w:rsidR="002B2A99" w:rsidRPr="00382C27" w:rsidDel="00382C27" w:rsidRDefault="002B2A99" w:rsidP="00382C27">
      <w:pPr>
        <w:widowControl w:val="0"/>
        <w:autoSpaceDE w:val="0"/>
        <w:autoSpaceDN w:val="0"/>
        <w:adjustRightInd w:val="0"/>
        <w:rPr>
          <w:del w:id="1308" w:author="Pablo Blanco Peris" w:date="2019-05-30T15:21:00Z"/>
          <w:lang w:val="en-US"/>
          <w:rPrChange w:id="1309" w:author="Pablo Blanco Peris" w:date="2019-05-30T15:23:00Z">
            <w:rPr>
              <w:del w:id="1310" w:author="Pablo Blanco Peris" w:date="2019-05-30T15:21:00Z"/>
              <w:lang w:val="en-US"/>
            </w:rPr>
          </w:rPrChange>
        </w:rPr>
        <w:pPrChange w:id="1311" w:author="Pablo Blanco Peris" w:date="2019-05-30T15:23:00Z">
          <w:pPr>
            <w:widowControl w:val="0"/>
            <w:autoSpaceDE w:val="0"/>
            <w:autoSpaceDN w:val="0"/>
            <w:adjustRightInd w:val="0"/>
          </w:pPr>
        </w:pPrChange>
      </w:pPr>
      <w:del w:id="1312" w:author="Pablo Blanco Peris" w:date="2019-05-30T15:21:00Z">
        <w:r w:rsidRPr="00382C27" w:rsidDel="00382C27">
          <w:rPr>
            <w:lang w:val="en-US"/>
            <w:rPrChange w:id="1313" w:author="Pablo Blanco Peris" w:date="2019-05-30T15:23:00Z">
              <w:rPr>
                <w:lang w:val="en-US"/>
              </w:rPr>
            </w:rPrChange>
          </w:rPr>
          <w:delText>[25]</w:delText>
        </w:r>
        <w:r w:rsidRPr="00382C27" w:rsidDel="00382C27">
          <w:rPr>
            <w:lang w:val="en-US"/>
            <w:rPrChange w:id="1314" w:author="Pablo Blanco Peris" w:date="2019-05-30T15:23:00Z">
              <w:rPr>
                <w:lang w:val="en-US"/>
              </w:rPr>
            </w:rPrChange>
          </w:rPr>
          <w:tab/>
          <w:delText>D. G. Wood, «ETHEREUM: A SECURE DECENTRALISED GENERALISED TRANSACTION LEDGER», p. 32.</w:delText>
        </w:r>
      </w:del>
    </w:p>
    <w:p w14:paraId="374BC5AC" w14:textId="7B885BFB" w:rsidR="002B2A99" w:rsidRPr="00382C27" w:rsidDel="00382C27" w:rsidRDefault="002B2A99" w:rsidP="00382C27">
      <w:pPr>
        <w:widowControl w:val="0"/>
        <w:autoSpaceDE w:val="0"/>
        <w:autoSpaceDN w:val="0"/>
        <w:adjustRightInd w:val="0"/>
        <w:rPr>
          <w:del w:id="1315" w:author="Pablo Blanco Peris" w:date="2019-05-30T15:21:00Z"/>
          <w:lang w:val="es-ES_tradnl"/>
          <w:rPrChange w:id="1316" w:author="Pablo Blanco Peris" w:date="2019-05-30T15:23:00Z">
            <w:rPr>
              <w:del w:id="1317" w:author="Pablo Blanco Peris" w:date="2019-05-30T15:21:00Z"/>
              <w:lang w:val="es-ES_tradnl"/>
            </w:rPr>
          </w:rPrChange>
        </w:rPr>
        <w:pPrChange w:id="1318" w:author="Pablo Blanco Peris" w:date="2019-05-30T15:23:00Z">
          <w:pPr>
            <w:widowControl w:val="0"/>
            <w:autoSpaceDE w:val="0"/>
            <w:autoSpaceDN w:val="0"/>
            <w:adjustRightInd w:val="0"/>
          </w:pPr>
        </w:pPrChange>
      </w:pPr>
      <w:del w:id="1319" w:author="Pablo Blanco Peris" w:date="2019-05-30T15:21:00Z">
        <w:r w:rsidRPr="00382C27" w:rsidDel="00382C27">
          <w:rPr>
            <w:lang w:val="es-ES_tradnl"/>
            <w:rPrChange w:id="1320" w:author="Pablo Blanco Peris" w:date="2019-05-30T15:23:00Z">
              <w:rPr>
                <w:lang w:val="es-ES_tradnl"/>
              </w:rPr>
            </w:rPrChange>
          </w:rPr>
          <w:delText>[26]</w:delText>
        </w:r>
        <w:r w:rsidRPr="00382C27" w:rsidDel="00382C27">
          <w:rPr>
            <w:lang w:val="es-ES_tradnl"/>
            <w:rPrChange w:id="1321" w:author="Pablo Blanco Peris" w:date="2019-05-30T15:23:00Z">
              <w:rPr>
                <w:lang w:val="es-ES_tradnl"/>
              </w:rPr>
            </w:rPrChange>
          </w:rPr>
          <w:tab/>
          <w:delText>«Remix - Solidity IDE». [En línea]. Disponible en: https://remix.ethereum.org/#optimize=false&amp;version=soljson-v0.5.1+commit.c8a2cb62.js. [Accedido: 19-may-2019].</w:delText>
        </w:r>
      </w:del>
    </w:p>
    <w:p w14:paraId="70EB1B71" w14:textId="112798EC" w:rsidR="002B2A99" w:rsidRPr="00382C27" w:rsidDel="00382C27" w:rsidRDefault="002B2A99" w:rsidP="00382C27">
      <w:pPr>
        <w:widowControl w:val="0"/>
        <w:autoSpaceDE w:val="0"/>
        <w:autoSpaceDN w:val="0"/>
        <w:adjustRightInd w:val="0"/>
        <w:rPr>
          <w:del w:id="1322" w:author="Pablo Blanco Peris" w:date="2019-05-30T15:21:00Z"/>
          <w:lang w:val="es-ES_tradnl"/>
          <w:rPrChange w:id="1323" w:author="Pablo Blanco Peris" w:date="2019-05-30T15:23:00Z">
            <w:rPr>
              <w:del w:id="1324" w:author="Pablo Blanco Peris" w:date="2019-05-30T15:21:00Z"/>
              <w:lang w:val="es-ES_tradnl"/>
            </w:rPr>
          </w:rPrChange>
        </w:rPr>
        <w:pPrChange w:id="1325" w:author="Pablo Blanco Peris" w:date="2019-05-30T15:23:00Z">
          <w:pPr>
            <w:widowControl w:val="0"/>
            <w:autoSpaceDE w:val="0"/>
            <w:autoSpaceDN w:val="0"/>
            <w:adjustRightInd w:val="0"/>
          </w:pPr>
        </w:pPrChange>
      </w:pPr>
      <w:del w:id="1326" w:author="Pablo Blanco Peris" w:date="2019-05-30T15:21:00Z">
        <w:r w:rsidRPr="00382C27" w:rsidDel="00382C27">
          <w:rPr>
            <w:lang w:val="es-ES_tradnl"/>
            <w:rPrChange w:id="1327" w:author="Pablo Blanco Peris" w:date="2019-05-30T15:23:00Z">
              <w:rPr>
                <w:lang w:val="es-ES_tradnl"/>
              </w:rPr>
            </w:rPrChange>
          </w:rPr>
          <w:delText>[27]</w:delText>
        </w:r>
        <w:r w:rsidRPr="00382C27" w:rsidDel="00382C27">
          <w:rPr>
            <w:lang w:val="es-ES_tradnl"/>
            <w:rPrChange w:id="1328" w:author="Pablo Blanco Peris" w:date="2019-05-30T15:23:00Z">
              <w:rPr>
                <w:lang w:val="es-ES_tradnl"/>
              </w:rPr>
            </w:rPrChange>
          </w:rPr>
          <w:tab/>
          <w:delText xml:space="preserve">«Estructura y elementos de un contrato», </w:delText>
        </w:r>
        <w:r w:rsidRPr="00382C27" w:rsidDel="00382C27">
          <w:rPr>
            <w:i/>
            <w:iCs/>
            <w:lang w:val="es-ES_tradnl"/>
            <w:rPrChange w:id="1329" w:author="Pablo Blanco Peris" w:date="2019-05-30T15:23:00Z">
              <w:rPr>
                <w:i/>
                <w:iCs/>
                <w:lang w:val="es-ES_tradnl"/>
              </w:rPr>
            </w:rPrChange>
          </w:rPr>
          <w:delText>APRENDE BLOCKCHAIN</w:delText>
        </w:r>
        <w:r w:rsidRPr="00382C27" w:rsidDel="00382C27">
          <w:rPr>
            <w:lang w:val="es-ES_tradnl"/>
            <w:rPrChange w:id="1330" w:author="Pablo Blanco Peris" w:date="2019-05-30T15:23:00Z">
              <w:rPr>
                <w:lang w:val="es-ES_tradnl"/>
              </w:rPr>
            </w:rPrChange>
          </w:rPr>
          <w:delText>, 28-feb-2018. .</w:delText>
        </w:r>
      </w:del>
    </w:p>
    <w:p w14:paraId="0688B497" w14:textId="6FB10FE7" w:rsidR="002B2A99" w:rsidRPr="00382C27" w:rsidDel="00382C27" w:rsidRDefault="002B2A99" w:rsidP="00382C27">
      <w:pPr>
        <w:widowControl w:val="0"/>
        <w:autoSpaceDE w:val="0"/>
        <w:autoSpaceDN w:val="0"/>
        <w:adjustRightInd w:val="0"/>
        <w:rPr>
          <w:del w:id="1331" w:author="Pablo Blanco Peris" w:date="2019-05-30T15:21:00Z"/>
          <w:lang w:val="es-ES_tradnl"/>
          <w:rPrChange w:id="1332" w:author="Pablo Blanco Peris" w:date="2019-05-30T15:23:00Z">
            <w:rPr>
              <w:del w:id="1333" w:author="Pablo Blanco Peris" w:date="2019-05-30T15:21:00Z"/>
              <w:lang w:val="es-ES_tradnl"/>
            </w:rPr>
          </w:rPrChange>
        </w:rPr>
        <w:pPrChange w:id="1334" w:author="Pablo Blanco Peris" w:date="2019-05-30T15:23:00Z">
          <w:pPr>
            <w:widowControl w:val="0"/>
            <w:autoSpaceDE w:val="0"/>
            <w:autoSpaceDN w:val="0"/>
            <w:adjustRightInd w:val="0"/>
          </w:pPr>
        </w:pPrChange>
      </w:pPr>
      <w:del w:id="1335" w:author="Pablo Blanco Peris" w:date="2019-05-30T15:21:00Z">
        <w:r w:rsidRPr="00382C27" w:rsidDel="00382C27">
          <w:rPr>
            <w:lang w:val="es-ES_tradnl"/>
            <w:rPrChange w:id="1336" w:author="Pablo Blanco Peris" w:date="2019-05-30T15:23:00Z">
              <w:rPr>
                <w:lang w:val="es-ES_tradnl"/>
              </w:rPr>
            </w:rPrChange>
          </w:rPr>
          <w:delText>[28]</w:delText>
        </w:r>
        <w:r w:rsidRPr="00382C27" w:rsidDel="00382C27">
          <w:rPr>
            <w:lang w:val="es-ES_tradnl"/>
            <w:rPrChange w:id="1337" w:author="Pablo Blanco Peris" w:date="2019-05-30T15:23:00Z">
              <w:rPr>
                <w:lang w:val="es-ES_tradnl"/>
              </w:rPr>
            </w:rPrChange>
          </w:rPr>
          <w:tab/>
          <w:delText xml:space="preserve">«¿Qué es y para qué sirve el “Gas” en Ethereum?», </w:delText>
        </w:r>
        <w:r w:rsidRPr="00382C27" w:rsidDel="00382C27">
          <w:rPr>
            <w:i/>
            <w:iCs/>
            <w:lang w:val="es-ES_tradnl"/>
            <w:rPrChange w:id="1338" w:author="Pablo Blanco Peris" w:date="2019-05-30T15:23:00Z">
              <w:rPr>
                <w:i/>
                <w:iCs/>
                <w:lang w:val="es-ES_tradnl"/>
              </w:rPr>
            </w:rPrChange>
          </w:rPr>
          <w:delText>Ethereum</w:delText>
        </w:r>
        <w:r w:rsidRPr="00382C27" w:rsidDel="00382C27">
          <w:rPr>
            <w:lang w:val="es-ES_tradnl"/>
            <w:rPrChange w:id="1339" w:author="Pablo Blanco Peris" w:date="2019-05-30T15:23:00Z">
              <w:rPr>
                <w:lang w:val="es-ES_tradnl"/>
              </w:rPr>
            </w:rPrChange>
          </w:rPr>
          <w:delText>, 25-ene-2018. .</w:delText>
        </w:r>
      </w:del>
    </w:p>
    <w:p w14:paraId="4584C61E" w14:textId="07F8F73B" w:rsidR="002B2A99" w:rsidRPr="00382C27" w:rsidDel="00382C27" w:rsidRDefault="002B2A99" w:rsidP="00382C27">
      <w:pPr>
        <w:widowControl w:val="0"/>
        <w:autoSpaceDE w:val="0"/>
        <w:autoSpaceDN w:val="0"/>
        <w:adjustRightInd w:val="0"/>
        <w:rPr>
          <w:del w:id="1340" w:author="Pablo Blanco Peris" w:date="2019-05-30T15:21:00Z"/>
          <w:lang w:val="en-US"/>
          <w:rPrChange w:id="1341" w:author="Pablo Blanco Peris" w:date="2019-05-30T15:23:00Z">
            <w:rPr>
              <w:del w:id="1342" w:author="Pablo Blanco Peris" w:date="2019-05-30T15:21:00Z"/>
              <w:lang w:val="en-US"/>
            </w:rPr>
          </w:rPrChange>
        </w:rPr>
        <w:pPrChange w:id="1343" w:author="Pablo Blanco Peris" w:date="2019-05-30T15:23:00Z">
          <w:pPr>
            <w:widowControl w:val="0"/>
            <w:autoSpaceDE w:val="0"/>
            <w:autoSpaceDN w:val="0"/>
            <w:adjustRightInd w:val="0"/>
          </w:pPr>
        </w:pPrChange>
      </w:pPr>
      <w:del w:id="1344" w:author="Pablo Blanco Peris" w:date="2019-05-30T15:21:00Z">
        <w:r w:rsidRPr="00382C27" w:rsidDel="00382C27">
          <w:rPr>
            <w:lang w:val="en-US"/>
            <w:rPrChange w:id="1345" w:author="Pablo Blanco Peris" w:date="2019-05-30T15:23:00Z">
              <w:rPr>
                <w:lang w:val="en-US"/>
              </w:rPr>
            </w:rPrChange>
          </w:rPr>
          <w:delText>[29]</w:delText>
        </w:r>
        <w:r w:rsidRPr="00382C27" w:rsidDel="00382C27">
          <w:rPr>
            <w:lang w:val="en-US"/>
            <w:rPrChange w:id="1346" w:author="Pablo Blanco Peris" w:date="2019-05-30T15:23:00Z">
              <w:rPr>
                <w:lang w:val="en-US"/>
              </w:rPr>
            </w:rPrChange>
          </w:rPr>
          <w:tab/>
          <w:delText xml:space="preserve">C. G. García, J. P. Espada, B. C. P. G. Bustelo, y J. M. C. Lovelle, «Swift vs. Objective-C: A New Programming Language», </w:delText>
        </w:r>
        <w:r w:rsidRPr="00382C27" w:rsidDel="00382C27">
          <w:rPr>
            <w:i/>
            <w:iCs/>
            <w:lang w:val="en-US"/>
            <w:rPrChange w:id="1347" w:author="Pablo Blanco Peris" w:date="2019-05-30T15:23:00Z">
              <w:rPr>
                <w:i/>
                <w:iCs/>
                <w:lang w:val="en-US"/>
              </w:rPr>
            </w:rPrChange>
          </w:rPr>
          <w:delText>IJIMAI</w:delText>
        </w:r>
        <w:r w:rsidRPr="00382C27" w:rsidDel="00382C27">
          <w:rPr>
            <w:lang w:val="en-US"/>
            <w:rPrChange w:id="1348" w:author="Pablo Blanco Peris" w:date="2019-05-30T15:23:00Z">
              <w:rPr>
                <w:lang w:val="en-US"/>
              </w:rPr>
            </w:rPrChange>
          </w:rPr>
          <w:delText>, vol. 3, n.</w:delText>
        </w:r>
        <w:r w:rsidRPr="00382C27" w:rsidDel="00382C27">
          <w:rPr>
            <w:vertAlign w:val="superscript"/>
            <w:lang w:val="en-US"/>
            <w:rPrChange w:id="1349" w:author="Pablo Blanco Peris" w:date="2019-05-30T15:23:00Z">
              <w:rPr>
                <w:vertAlign w:val="superscript"/>
                <w:lang w:val="en-US"/>
              </w:rPr>
            </w:rPrChange>
          </w:rPr>
          <w:delText>o</w:delText>
        </w:r>
        <w:r w:rsidRPr="00382C27" w:rsidDel="00382C27">
          <w:rPr>
            <w:lang w:val="en-US"/>
            <w:rPrChange w:id="1350" w:author="Pablo Blanco Peris" w:date="2019-05-30T15:23:00Z">
              <w:rPr>
                <w:lang w:val="en-US"/>
              </w:rPr>
            </w:rPrChange>
          </w:rPr>
          <w:delText xml:space="preserve"> 3, pp. 74-81, 2015.</w:delText>
        </w:r>
      </w:del>
    </w:p>
    <w:p w14:paraId="11B14EC2" w14:textId="25506203" w:rsidR="002B2A99" w:rsidRPr="00382C27" w:rsidDel="00382C27" w:rsidRDefault="002B2A99" w:rsidP="00382C27">
      <w:pPr>
        <w:widowControl w:val="0"/>
        <w:autoSpaceDE w:val="0"/>
        <w:autoSpaceDN w:val="0"/>
        <w:adjustRightInd w:val="0"/>
        <w:rPr>
          <w:del w:id="1351" w:author="Pablo Blanco Peris" w:date="2019-05-30T15:21:00Z"/>
          <w:lang w:val="en-US"/>
          <w:rPrChange w:id="1352" w:author="Pablo Blanco Peris" w:date="2019-05-30T15:23:00Z">
            <w:rPr>
              <w:del w:id="1353" w:author="Pablo Blanco Peris" w:date="2019-05-30T15:21:00Z"/>
              <w:lang w:val="en-US"/>
            </w:rPr>
          </w:rPrChange>
        </w:rPr>
        <w:pPrChange w:id="1354" w:author="Pablo Blanco Peris" w:date="2019-05-30T15:23:00Z">
          <w:pPr>
            <w:widowControl w:val="0"/>
            <w:autoSpaceDE w:val="0"/>
            <w:autoSpaceDN w:val="0"/>
            <w:adjustRightInd w:val="0"/>
          </w:pPr>
        </w:pPrChange>
      </w:pPr>
      <w:del w:id="1355" w:author="Pablo Blanco Peris" w:date="2019-05-30T15:21:00Z">
        <w:r w:rsidRPr="00382C27" w:rsidDel="00382C27">
          <w:rPr>
            <w:lang w:val="en-US"/>
            <w:rPrChange w:id="1356" w:author="Pablo Blanco Peris" w:date="2019-05-30T15:23:00Z">
              <w:rPr>
                <w:lang w:val="en-US"/>
              </w:rPr>
            </w:rPrChange>
          </w:rPr>
          <w:delText>[30]</w:delText>
        </w:r>
        <w:r w:rsidRPr="00382C27" w:rsidDel="00382C27">
          <w:rPr>
            <w:lang w:val="en-US"/>
            <w:rPrChange w:id="1357" w:author="Pablo Blanco Peris" w:date="2019-05-30T15:23:00Z">
              <w:rPr>
                <w:lang w:val="en-US"/>
              </w:rPr>
            </w:rPrChange>
          </w:rPr>
          <w:tab/>
          <w:delText xml:space="preserve">M. Wohrer y U. Zdun, «Smart contracts: security patterns in the ethereum ecosystem and solidity», en </w:delText>
        </w:r>
        <w:r w:rsidRPr="00382C27" w:rsidDel="00382C27">
          <w:rPr>
            <w:i/>
            <w:iCs/>
            <w:lang w:val="en-US"/>
            <w:rPrChange w:id="1358" w:author="Pablo Blanco Peris" w:date="2019-05-30T15:23:00Z">
              <w:rPr>
                <w:i/>
                <w:iCs/>
                <w:lang w:val="en-US"/>
              </w:rPr>
            </w:rPrChange>
          </w:rPr>
          <w:delText>2018 International Workshop on Blockchain Oriented Software Engineering (IWBOSE)</w:delText>
        </w:r>
        <w:r w:rsidRPr="00382C27" w:rsidDel="00382C27">
          <w:rPr>
            <w:lang w:val="en-US"/>
            <w:rPrChange w:id="1359" w:author="Pablo Blanco Peris" w:date="2019-05-30T15:23:00Z">
              <w:rPr>
                <w:lang w:val="en-US"/>
              </w:rPr>
            </w:rPrChange>
          </w:rPr>
          <w:delText>, Campobasso, 2018, pp. 2-8.</w:delText>
        </w:r>
      </w:del>
    </w:p>
    <w:p w14:paraId="5A27247E" w14:textId="2776F028" w:rsidR="002B2A99" w:rsidRPr="00382C27" w:rsidDel="00382C27" w:rsidRDefault="002B2A99" w:rsidP="00382C27">
      <w:pPr>
        <w:widowControl w:val="0"/>
        <w:autoSpaceDE w:val="0"/>
        <w:autoSpaceDN w:val="0"/>
        <w:adjustRightInd w:val="0"/>
        <w:rPr>
          <w:del w:id="1360" w:author="Pablo Blanco Peris" w:date="2019-05-30T15:21:00Z"/>
          <w:lang w:val="en-US"/>
          <w:rPrChange w:id="1361" w:author="Pablo Blanco Peris" w:date="2019-05-30T15:23:00Z">
            <w:rPr>
              <w:del w:id="1362" w:author="Pablo Blanco Peris" w:date="2019-05-30T15:21:00Z"/>
              <w:lang w:val="en-US"/>
            </w:rPr>
          </w:rPrChange>
        </w:rPr>
        <w:pPrChange w:id="1363" w:author="Pablo Blanco Peris" w:date="2019-05-30T15:23:00Z">
          <w:pPr>
            <w:widowControl w:val="0"/>
            <w:autoSpaceDE w:val="0"/>
            <w:autoSpaceDN w:val="0"/>
            <w:adjustRightInd w:val="0"/>
          </w:pPr>
        </w:pPrChange>
      </w:pPr>
      <w:del w:id="1364" w:author="Pablo Blanco Peris" w:date="2019-05-30T15:21:00Z">
        <w:r w:rsidRPr="00382C27" w:rsidDel="00382C27">
          <w:rPr>
            <w:lang w:val="en-US"/>
            <w:rPrChange w:id="1365" w:author="Pablo Blanco Peris" w:date="2019-05-30T15:23:00Z">
              <w:rPr>
                <w:lang w:val="en-US"/>
              </w:rPr>
            </w:rPrChange>
          </w:rPr>
          <w:delText>[31]</w:delText>
        </w:r>
        <w:r w:rsidRPr="00382C27" w:rsidDel="00382C27">
          <w:rPr>
            <w:lang w:val="en-US"/>
            <w:rPrChange w:id="1366" w:author="Pablo Blanco Peris" w:date="2019-05-30T15:23:00Z">
              <w:rPr>
                <w:lang w:val="en-US"/>
              </w:rPr>
            </w:rPrChange>
          </w:rPr>
          <w:tab/>
          <w:delText>W. Warren y A. Bandeali, «0x: An open protocol for decentralized exchange on the Ethereum blockchain», p. 16.</w:delText>
        </w:r>
      </w:del>
    </w:p>
    <w:p w14:paraId="2AAFE292" w14:textId="6A01F989" w:rsidR="002B2A99" w:rsidRPr="00382C27" w:rsidDel="00382C27" w:rsidRDefault="002B2A99" w:rsidP="00382C27">
      <w:pPr>
        <w:widowControl w:val="0"/>
        <w:autoSpaceDE w:val="0"/>
        <w:autoSpaceDN w:val="0"/>
        <w:adjustRightInd w:val="0"/>
        <w:rPr>
          <w:del w:id="1367" w:author="Pablo Blanco Peris" w:date="2019-05-30T15:21:00Z"/>
          <w:lang w:val="en-US"/>
          <w:rPrChange w:id="1368" w:author="Pablo Blanco Peris" w:date="2019-05-30T15:23:00Z">
            <w:rPr>
              <w:del w:id="1369" w:author="Pablo Blanco Peris" w:date="2019-05-30T15:21:00Z"/>
              <w:lang w:val="en-US"/>
            </w:rPr>
          </w:rPrChange>
        </w:rPr>
        <w:pPrChange w:id="1370" w:author="Pablo Blanco Peris" w:date="2019-05-30T15:23:00Z">
          <w:pPr>
            <w:widowControl w:val="0"/>
            <w:autoSpaceDE w:val="0"/>
            <w:autoSpaceDN w:val="0"/>
            <w:adjustRightInd w:val="0"/>
          </w:pPr>
        </w:pPrChange>
      </w:pPr>
      <w:del w:id="1371" w:author="Pablo Blanco Peris" w:date="2019-05-30T15:21:00Z">
        <w:r w:rsidRPr="00382C27" w:rsidDel="00382C27">
          <w:rPr>
            <w:lang w:val="es-ES_tradnl"/>
            <w:rPrChange w:id="1372" w:author="Pablo Blanco Peris" w:date="2019-05-30T15:23:00Z">
              <w:rPr>
                <w:lang w:val="es-ES_tradnl"/>
              </w:rPr>
            </w:rPrChange>
          </w:rPr>
          <w:delText>[32]</w:delText>
        </w:r>
        <w:r w:rsidRPr="00382C27" w:rsidDel="00382C27">
          <w:rPr>
            <w:lang w:val="es-ES_tradnl"/>
            <w:rPrChange w:id="1373" w:author="Pablo Blanco Peris" w:date="2019-05-30T15:23:00Z">
              <w:rPr>
                <w:lang w:val="es-ES_tradnl"/>
              </w:rPr>
            </w:rPrChange>
          </w:rPr>
          <w:tab/>
          <w:delText xml:space="preserve">«Firebase», </w:delText>
        </w:r>
        <w:r w:rsidRPr="00382C27" w:rsidDel="00382C27">
          <w:rPr>
            <w:i/>
            <w:iCs/>
            <w:lang w:val="es-ES_tradnl"/>
            <w:rPrChange w:id="1374" w:author="Pablo Blanco Peris" w:date="2019-05-30T15:23:00Z">
              <w:rPr>
                <w:i/>
                <w:iCs/>
                <w:lang w:val="es-ES_tradnl"/>
              </w:rPr>
            </w:rPrChange>
          </w:rPr>
          <w:delText>Firebase</w:delText>
        </w:r>
        <w:r w:rsidRPr="00382C27" w:rsidDel="00382C27">
          <w:rPr>
            <w:lang w:val="es-ES_tradnl"/>
            <w:rPrChange w:id="1375" w:author="Pablo Blanco Peris" w:date="2019-05-30T15:23:00Z">
              <w:rPr>
                <w:lang w:val="es-ES_tradnl"/>
              </w:rPr>
            </w:rPrChange>
          </w:rPr>
          <w:delText xml:space="preserve">. [En línea]. Disponible en: https://firebase.google.com/. </w:delText>
        </w:r>
        <w:r w:rsidRPr="00382C27" w:rsidDel="00382C27">
          <w:rPr>
            <w:lang w:val="en-US"/>
            <w:rPrChange w:id="1376" w:author="Pablo Blanco Peris" w:date="2019-05-30T15:23:00Z">
              <w:rPr>
                <w:lang w:val="en-US"/>
              </w:rPr>
            </w:rPrChange>
          </w:rPr>
          <w:delText>[Accedido: 26-may-2019].</w:delText>
        </w:r>
      </w:del>
    </w:p>
    <w:p w14:paraId="3893CAFD" w14:textId="05086974" w:rsidR="002B2A99" w:rsidRPr="00382C27" w:rsidDel="00382C27" w:rsidRDefault="002B2A99" w:rsidP="00382C27">
      <w:pPr>
        <w:widowControl w:val="0"/>
        <w:autoSpaceDE w:val="0"/>
        <w:autoSpaceDN w:val="0"/>
        <w:adjustRightInd w:val="0"/>
        <w:rPr>
          <w:del w:id="1377" w:author="Pablo Blanco Peris" w:date="2019-05-30T15:21:00Z"/>
          <w:lang w:val="en-US"/>
          <w:rPrChange w:id="1378" w:author="Pablo Blanco Peris" w:date="2019-05-30T15:23:00Z">
            <w:rPr>
              <w:del w:id="1379" w:author="Pablo Blanco Peris" w:date="2019-05-30T15:21:00Z"/>
              <w:lang w:val="en-US"/>
            </w:rPr>
          </w:rPrChange>
        </w:rPr>
        <w:pPrChange w:id="1380" w:author="Pablo Blanco Peris" w:date="2019-05-30T15:23:00Z">
          <w:pPr>
            <w:widowControl w:val="0"/>
            <w:autoSpaceDE w:val="0"/>
            <w:autoSpaceDN w:val="0"/>
            <w:adjustRightInd w:val="0"/>
          </w:pPr>
        </w:pPrChange>
      </w:pPr>
      <w:del w:id="1381" w:author="Pablo Blanco Peris" w:date="2019-05-30T15:21:00Z">
        <w:r w:rsidRPr="00382C27" w:rsidDel="00382C27">
          <w:rPr>
            <w:lang w:val="en-US"/>
            <w:rPrChange w:id="1382" w:author="Pablo Blanco Peris" w:date="2019-05-30T15:23:00Z">
              <w:rPr>
                <w:lang w:val="en-US"/>
              </w:rPr>
            </w:rPrChange>
          </w:rPr>
          <w:delText>[33]</w:delText>
        </w:r>
        <w:r w:rsidRPr="00382C27" w:rsidDel="00382C27">
          <w:rPr>
            <w:lang w:val="en-US"/>
            <w:rPrChange w:id="1383" w:author="Pablo Blanco Peris" w:date="2019-05-30T15:23:00Z">
              <w:rPr>
                <w:lang w:val="en-US"/>
              </w:rPr>
            </w:rPrChange>
          </w:rPr>
          <w:tab/>
          <w:delText xml:space="preserve">N. Bozic, G. Pujolle, y S. Secci, «A tutorial on blockchain and applications to secure network control-planes», en </w:delText>
        </w:r>
        <w:r w:rsidRPr="00382C27" w:rsidDel="00382C27">
          <w:rPr>
            <w:i/>
            <w:iCs/>
            <w:lang w:val="en-US"/>
            <w:rPrChange w:id="1384" w:author="Pablo Blanco Peris" w:date="2019-05-30T15:23:00Z">
              <w:rPr>
                <w:i/>
                <w:iCs/>
                <w:lang w:val="en-US"/>
              </w:rPr>
            </w:rPrChange>
          </w:rPr>
          <w:delText>2016 3rd Smart Cloud Networks &amp; Systems (SCNS)</w:delText>
        </w:r>
        <w:r w:rsidRPr="00382C27" w:rsidDel="00382C27">
          <w:rPr>
            <w:lang w:val="en-US"/>
            <w:rPrChange w:id="1385" w:author="Pablo Blanco Peris" w:date="2019-05-30T15:23:00Z">
              <w:rPr>
                <w:lang w:val="en-US"/>
              </w:rPr>
            </w:rPrChange>
          </w:rPr>
          <w:delText>, Dubai, United Arab Emirates, 2016, pp. 1-8.</w:delText>
        </w:r>
      </w:del>
    </w:p>
    <w:p w14:paraId="18DF1E7C" w14:textId="3C4E0208" w:rsidR="002B2A99" w:rsidRPr="00382C27" w:rsidDel="00382C27" w:rsidRDefault="002B2A99" w:rsidP="00382C27">
      <w:pPr>
        <w:widowControl w:val="0"/>
        <w:autoSpaceDE w:val="0"/>
        <w:autoSpaceDN w:val="0"/>
        <w:adjustRightInd w:val="0"/>
        <w:rPr>
          <w:del w:id="1386" w:author="Pablo Blanco Peris" w:date="2019-05-30T15:21:00Z"/>
          <w:lang w:val="es-ES_tradnl"/>
          <w:rPrChange w:id="1387" w:author="Pablo Blanco Peris" w:date="2019-05-30T15:23:00Z">
            <w:rPr>
              <w:del w:id="1388" w:author="Pablo Blanco Peris" w:date="2019-05-30T15:21:00Z"/>
              <w:lang w:val="es-ES_tradnl"/>
            </w:rPr>
          </w:rPrChange>
        </w:rPr>
        <w:pPrChange w:id="1389" w:author="Pablo Blanco Peris" w:date="2019-05-30T15:23:00Z">
          <w:pPr>
            <w:widowControl w:val="0"/>
            <w:autoSpaceDE w:val="0"/>
            <w:autoSpaceDN w:val="0"/>
            <w:adjustRightInd w:val="0"/>
          </w:pPr>
        </w:pPrChange>
      </w:pPr>
      <w:del w:id="1390" w:author="Pablo Blanco Peris" w:date="2019-05-30T15:21:00Z">
        <w:r w:rsidRPr="00382C27" w:rsidDel="00382C27">
          <w:rPr>
            <w:lang w:val="en-US"/>
            <w:rPrChange w:id="1391" w:author="Pablo Blanco Peris" w:date="2019-05-30T15:23:00Z">
              <w:rPr>
                <w:lang w:val="en-US"/>
              </w:rPr>
            </w:rPrChange>
          </w:rPr>
          <w:delText>[34]</w:delText>
        </w:r>
        <w:r w:rsidRPr="00382C27" w:rsidDel="00382C27">
          <w:rPr>
            <w:lang w:val="en-US"/>
            <w:rPrChange w:id="1392" w:author="Pablo Blanco Peris" w:date="2019-05-30T15:23:00Z">
              <w:rPr>
                <w:lang w:val="en-US"/>
              </w:rPr>
            </w:rPrChange>
          </w:rPr>
          <w:tab/>
        </w:r>
        <w:r w:rsidRPr="00382C27" w:rsidDel="00382C27">
          <w:rPr>
            <w:i/>
            <w:iCs/>
            <w:lang w:val="en-US"/>
            <w:rPrChange w:id="1393" w:author="Pablo Blanco Peris" w:date="2019-05-30T15:23:00Z">
              <w:rPr>
                <w:i/>
                <w:iCs/>
                <w:lang w:val="en-US"/>
              </w:rPr>
            </w:rPrChange>
          </w:rPr>
          <w:delText>A pure swift Ethereum Web3 library. Contribute to Boilertalk/Web3.swift development by creating an account on GitHub</w:delText>
        </w:r>
        <w:r w:rsidRPr="00382C27" w:rsidDel="00382C27">
          <w:rPr>
            <w:lang w:val="en-US"/>
            <w:rPrChange w:id="1394" w:author="Pablo Blanco Peris" w:date="2019-05-30T15:23:00Z">
              <w:rPr>
                <w:lang w:val="en-US"/>
              </w:rPr>
            </w:rPrChange>
          </w:rPr>
          <w:delText xml:space="preserve">. </w:delText>
        </w:r>
        <w:r w:rsidRPr="00382C27" w:rsidDel="00382C27">
          <w:rPr>
            <w:lang w:val="es-ES_tradnl"/>
            <w:rPrChange w:id="1395" w:author="Pablo Blanco Peris" w:date="2019-05-30T15:23:00Z">
              <w:rPr>
                <w:lang w:val="es-ES_tradnl"/>
              </w:rPr>
            </w:rPrChange>
          </w:rPr>
          <w:delText>Boilertalk, 2019.</w:delText>
        </w:r>
      </w:del>
    </w:p>
    <w:p w14:paraId="42A134F7" w14:textId="1231439A" w:rsidR="002B2A99" w:rsidRPr="00382C27" w:rsidDel="00382C27" w:rsidRDefault="002B2A99" w:rsidP="00382C27">
      <w:pPr>
        <w:widowControl w:val="0"/>
        <w:autoSpaceDE w:val="0"/>
        <w:autoSpaceDN w:val="0"/>
        <w:adjustRightInd w:val="0"/>
        <w:rPr>
          <w:del w:id="1396" w:author="Pablo Blanco Peris" w:date="2019-05-30T15:21:00Z"/>
          <w:lang w:val="en-US"/>
          <w:rPrChange w:id="1397" w:author="Pablo Blanco Peris" w:date="2019-05-30T15:23:00Z">
            <w:rPr>
              <w:del w:id="1398" w:author="Pablo Blanco Peris" w:date="2019-05-30T15:21:00Z"/>
              <w:lang w:val="en-US"/>
            </w:rPr>
          </w:rPrChange>
        </w:rPr>
        <w:pPrChange w:id="1399" w:author="Pablo Blanco Peris" w:date="2019-05-30T15:23:00Z">
          <w:pPr>
            <w:widowControl w:val="0"/>
            <w:autoSpaceDE w:val="0"/>
            <w:autoSpaceDN w:val="0"/>
            <w:adjustRightInd w:val="0"/>
          </w:pPr>
        </w:pPrChange>
      </w:pPr>
      <w:del w:id="1400" w:author="Pablo Blanco Peris" w:date="2019-05-30T15:21:00Z">
        <w:r w:rsidRPr="00382C27" w:rsidDel="00382C27">
          <w:rPr>
            <w:lang w:val="es-ES_tradnl"/>
            <w:rPrChange w:id="1401" w:author="Pablo Blanco Peris" w:date="2019-05-30T15:23:00Z">
              <w:rPr>
                <w:lang w:val="es-ES_tradnl"/>
              </w:rPr>
            </w:rPrChange>
          </w:rPr>
          <w:delText>[35]</w:delText>
        </w:r>
        <w:r w:rsidRPr="00382C27" w:rsidDel="00382C27">
          <w:rPr>
            <w:lang w:val="es-ES_tradnl"/>
            <w:rPrChange w:id="1402" w:author="Pablo Blanco Peris" w:date="2019-05-30T15:23:00Z">
              <w:rPr>
                <w:lang w:val="es-ES_tradnl"/>
              </w:rPr>
            </w:rPrChange>
          </w:rPr>
          <w:tab/>
          <w:delText xml:space="preserve">«CocoaPods.org». [En línea]. Disponible en: https://cocoapods.org/. </w:delText>
        </w:r>
        <w:r w:rsidRPr="00382C27" w:rsidDel="00382C27">
          <w:rPr>
            <w:lang w:val="en-US"/>
            <w:rPrChange w:id="1403" w:author="Pablo Blanco Peris" w:date="2019-05-30T15:23:00Z">
              <w:rPr>
                <w:lang w:val="en-US"/>
              </w:rPr>
            </w:rPrChange>
          </w:rPr>
          <w:delText>[Accedido: 25-may-2019].</w:delText>
        </w:r>
      </w:del>
    </w:p>
    <w:p w14:paraId="3D79D13B" w14:textId="271D034D" w:rsidR="002B2A99" w:rsidRPr="00382C27" w:rsidDel="00382C27" w:rsidRDefault="002B2A99" w:rsidP="00382C27">
      <w:pPr>
        <w:widowControl w:val="0"/>
        <w:autoSpaceDE w:val="0"/>
        <w:autoSpaceDN w:val="0"/>
        <w:adjustRightInd w:val="0"/>
        <w:rPr>
          <w:del w:id="1404" w:author="Pablo Blanco Peris" w:date="2019-05-30T15:21:00Z"/>
          <w:lang w:val="es-ES_tradnl"/>
          <w:rPrChange w:id="1405" w:author="Pablo Blanco Peris" w:date="2019-05-30T15:23:00Z">
            <w:rPr>
              <w:del w:id="1406" w:author="Pablo Blanco Peris" w:date="2019-05-30T15:21:00Z"/>
              <w:lang w:val="es-ES_tradnl"/>
            </w:rPr>
          </w:rPrChange>
        </w:rPr>
        <w:pPrChange w:id="1407" w:author="Pablo Blanco Peris" w:date="2019-05-30T15:23:00Z">
          <w:pPr>
            <w:widowControl w:val="0"/>
            <w:autoSpaceDE w:val="0"/>
            <w:autoSpaceDN w:val="0"/>
            <w:adjustRightInd w:val="0"/>
          </w:pPr>
        </w:pPrChange>
      </w:pPr>
      <w:del w:id="1408" w:author="Pablo Blanco Peris" w:date="2019-05-30T15:21:00Z">
        <w:r w:rsidRPr="00382C27" w:rsidDel="00382C27">
          <w:rPr>
            <w:lang w:val="en-US"/>
            <w:rPrChange w:id="1409" w:author="Pablo Blanco Peris" w:date="2019-05-30T15:23:00Z">
              <w:rPr>
                <w:lang w:val="en-US"/>
              </w:rPr>
            </w:rPrChange>
          </w:rPr>
          <w:delText>[36]</w:delText>
        </w:r>
        <w:r w:rsidRPr="00382C27" w:rsidDel="00382C27">
          <w:rPr>
            <w:lang w:val="en-US"/>
            <w:rPrChange w:id="1410" w:author="Pablo Blanco Peris" w:date="2019-05-30T15:23:00Z">
              <w:rPr>
                <w:lang w:val="en-US"/>
              </w:rPr>
            </w:rPrChange>
          </w:rPr>
          <w:tab/>
        </w:r>
        <w:r w:rsidRPr="00382C27" w:rsidDel="00382C27">
          <w:rPr>
            <w:i/>
            <w:iCs/>
            <w:lang w:val="en-US"/>
            <w:rPrChange w:id="1411" w:author="Pablo Blanco Peris" w:date="2019-05-30T15:23:00Z">
              <w:rPr>
                <w:i/>
                <w:iCs/>
                <w:lang w:val="en-US"/>
              </w:rPr>
            </w:rPrChange>
          </w:rPr>
          <w:delText>A simple, decentralized dependency manager for Cocoa: Carthage/Carthage</w:delText>
        </w:r>
        <w:r w:rsidRPr="00382C27" w:rsidDel="00382C27">
          <w:rPr>
            <w:lang w:val="en-US"/>
            <w:rPrChange w:id="1412" w:author="Pablo Blanco Peris" w:date="2019-05-30T15:23:00Z">
              <w:rPr>
                <w:lang w:val="en-US"/>
              </w:rPr>
            </w:rPrChange>
          </w:rPr>
          <w:delText xml:space="preserve">. </w:delText>
        </w:r>
        <w:r w:rsidRPr="00382C27" w:rsidDel="00382C27">
          <w:rPr>
            <w:lang w:val="es-ES_tradnl"/>
            <w:rPrChange w:id="1413" w:author="Pablo Blanco Peris" w:date="2019-05-30T15:23:00Z">
              <w:rPr>
                <w:lang w:val="es-ES_tradnl"/>
              </w:rPr>
            </w:rPrChange>
          </w:rPr>
          <w:delText>Carthage, 2019.</w:delText>
        </w:r>
      </w:del>
    </w:p>
    <w:p w14:paraId="055C94B0" w14:textId="4B66A830" w:rsidR="002B2A99" w:rsidRPr="00382C27" w:rsidDel="00382C27" w:rsidRDefault="002B2A99" w:rsidP="00382C27">
      <w:pPr>
        <w:widowControl w:val="0"/>
        <w:autoSpaceDE w:val="0"/>
        <w:autoSpaceDN w:val="0"/>
        <w:adjustRightInd w:val="0"/>
        <w:rPr>
          <w:del w:id="1414" w:author="Pablo Blanco Peris" w:date="2019-05-30T15:21:00Z"/>
          <w:lang w:val="es-ES_tradnl"/>
          <w:rPrChange w:id="1415" w:author="Pablo Blanco Peris" w:date="2019-05-30T15:23:00Z">
            <w:rPr>
              <w:del w:id="1416" w:author="Pablo Blanco Peris" w:date="2019-05-30T15:21:00Z"/>
              <w:lang w:val="es-ES_tradnl"/>
            </w:rPr>
          </w:rPrChange>
        </w:rPr>
        <w:pPrChange w:id="1417" w:author="Pablo Blanco Peris" w:date="2019-05-30T15:23:00Z">
          <w:pPr>
            <w:widowControl w:val="0"/>
            <w:autoSpaceDE w:val="0"/>
            <w:autoSpaceDN w:val="0"/>
            <w:adjustRightInd w:val="0"/>
          </w:pPr>
        </w:pPrChange>
      </w:pPr>
      <w:del w:id="1418" w:author="Pablo Blanco Peris" w:date="2019-05-30T15:21:00Z">
        <w:r w:rsidRPr="00382C27" w:rsidDel="00382C27">
          <w:rPr>
            <w:lang w:val="es-ES_tradnl"/>
            <w:rPrChange w:id="1419" w:author="Pablo Blanco Peris" w:date="2019-05-30T15:23:00Z">
              <w:rPr>
                <w:lang w:val="es-ES_tradnl"/>
              </w:rPr>
            </w:rPrChange>
          </w:rPr>
          <w:delText>[37]</w:delText>
        </w:r>
        <w:r w:rsidRPr="00382C27" w:rsidDel="00382C27">
          <w:rPr>
            <w:lang w:val="es-ES_tradnl"/>
            <w:rPrChange w:id="1420" w:author="Pablo Blanco Peris" w:date="2019-05-30T15:23:00Z">
              <w:rPr>
                <w:lang w:val="es-ES_tradnl"/>
              </w:rPr>
            </w:rPrChange>
          </w:rPr>
          <w:tab/>
          <w:delText xml:space="preserve">A. Inc, «Swift.org», </w:delText>
        </w:r>
        <w:r w:rsidRPr="00382C27" w:rsidDel="00382C27">
          <w:rPr>
            <w:i/>
            <w:iCs/>
            <w:lang w:val="es-ES_tradnl"/>
            <w:rPrChange w:id="1421" w:author="Pablo Blanco Peris" w:date="2019-05-30T15:23:00Z">
              <w:rPr>
                <w:i/>
                <w:iCs/>
                <w:lang w:val="es-ES_tradnl"/>
              </w:rPr>
            </w:rPrChange>
          </w:rPr>
          <w:delText>Swift.org</w:delText>
        </w:r>
        <w:r w:rsidRPr="00382C27" w:rsidDel="00382C27">
          <w:rPr>
            <w:lang w:val="es-ES_tradnl"/>
            <w:rPrChange w:id="1422" w:author="Pablo Blanco Peris" w:date="2019-05-30T15:23:00Z">
              <w:rPr>
                <w:lang w:val="es-ES_tradnl"/>
              </w:rPr>
            </w:rPrChange>
          </w:rPr>
          <w:delText>. [En línea]. Disponible en: https://swift.org. [Accedido: 25-may-2019].</w:delText>
        </w:r>
      </w:del>
    </w:p>
    <w:p w14:paraId="4BC0C5A8" w14:textId="55C1C34C" w:rsidR="002B2A99" w:rsidRPr="00382C27" w:rsidDel="00382C27" w:rsidRDefault="002B2A99" w:rsidP="00382C27">
      <w:pPr>
        <w:widowControl w:val="0"/>
        <w:autoSpaceDE w:val="0"/>
        <w:autoSpaceDN w:val="0"/>
        <w:adjustRightInd w:val="0"/>
        <w:rPr>
          <w:del w:id="1423" w:author="Pablo Blanco Peris" w:date="2019-05-30T15:21:00Z"/>
          <w:lang w:val="es-ES_tradnl"/>
          <w:rPrChange w:id="1424" w:author="Pablo Blanco Peris" w:date="2019-05-30T15:23:00Z">
            <w:rPr>
              <w:del w:id="1425" w:author="Pablo Blanco Peris" w:date="2019-05-30T15:21:00Z"/>
              <w:lang w:val="es-ES_tradnl"/>
            </w:rPr>
          </w:rPrChange>
        </w:rPr>
        <w:pPrChange w:id="1426" w:author="Pablo Blanco Peris" w:date="2019-05-30T15:23:00Z">
          <w:pPr>
            <w:widowControl w:val="0"/>
            <w:autoSpaceDE w:val="0"/>
            <w:autoSpaceDN w:val="0"/>
            <w:adjustRightInd w:val="0"/>
          </w:pPr>
        </w:pPrChange>
      </w:pPr>
      <w:del w:id="1427" w:author="Pablo Blanco Peris" w:date="2019-05-30T15:21:00Z">
        <w:r w:rsidRPr="00382C27" w:rsidDel="00382C27">
          <w:rPr>
            <w:lang w:val="es-ES_tradnl"/>
            <w:rPrChange w:id="1428" w:author="Pablo Blanco Peris" w:date="2019-05-30T15:23:00Z">
              <w:rPr>
                <w:lang w:val="es-ES_tradnl"/>
              </w:rPr>
            </w:rPrChange>
          </w:rPr>
          <w:delText>[38]</w:delText>
        </w:r>
        <w:r w:rsidRPr="00382C27" w:rsidDel="00382C27">
          <w:rPr>
            <w:lang w:val="es-ES_tradnl"/>
            <w:rPrChange w:id="1429" w:author="Pablo Blanco Peris" w:date="2019-05-30T15:23:00Z">
              <w:rPr>
                <w:lang w:val="es-ES_tradnl"/>
              </w:rPr>
            </w:rPrChange>
          </w:rPr>
          <w:tab/>
          <w:delText>«MetaMask». [En línea]. Disponible en: https://metamask.io/. [Accedido: 25-may-2019].</w:delText>
        </w:r>
      </w:del>
    </w:p>
    <w:p w14:paraId="3D6B8DD5" w14:textId="6E88A99D" w:rsidR="002B2A99" w:rsidRPr="00382C27" w:rsidDel="00382C27" w:rsidRDefault="002B2A99" w:rsidP="00382C27">
      <w:pPr>
        <w:widowControl w:val="0"/>
        <w:autoSpaceDE w:val="0"/>
        <w:autoSpaceDN w:val="0"/>
        <w:adjustRightInd w:val="0"/>
        <w:rPr>
          <w:del w:id="1430" w:author="Pablo Blanco Peris" w:date="2019-05-30T15:21:00Z"/>
          <w:lang w:val="es-ES_tradnl"/>
          <w:rPrChange w:id="1431" w:author="Pablo Blanco Peris" w:date="2019-05-30T15:23:00Z">
            <w:rPr>
              <w:del w:id="1432" w:author="Pablo Blanco Peris" w:date="2019-05-30T15:21:00Z"/>
              <w:lang w:val="es-ES_tradnl"/>
            </w:rPr>
          </w:rPrChange>
        </w:rPr>
        <w:pPrChange w:id="1433" w:author="Pablo Blanco Peris" w:date="2019-05-30T15:23:00Z">
          <w:pPr>
            <w:widowControl w:val="0"/>
            <w:autoSpaceDE w:val="0"/>
            <w:autoSpaceDN w:val="0"/>
            <w:adjustRightInd w:val="0"/>
          </w:pPr>
        </w:pPrChange>
      </w:pPr>
      <w:del w:id="1434" w:author="Pablo Blanco Peris" w:date="2019-05-30T15:21:00Z">
        <w:r w:rsidRPr="00382C27" w:rsidDel="00382C27">
          <w:rPr>
            <w:lang w:val="es-ES_tradnl"/>
            <w:rPrChange w:id="1435" w:author="Pablo Blanco Peris" w:date="2019-05-30T15:23:00Z">
              <w:rPr>
                <w:lang w:val="es-ES_tradnl"/>
              </w:rPr>
            </w:rPrChange>
          </w:rPr>
          <w:delText>[39]</w:delText>
        </w:r>
        <w:r w:rsidRPr="00382C27" w:rsidDel="00382C27">
          <w:rPr>
            <w:lang w:val="es-ES_tradnl"/>
            <w:rPrChange w:id="1436" w:author="Pablo Blanco Peris" w:date="2019-05-30T15:23:00Z">
              <w:rPr>
                <w:lang w:val="es-ES_tradnl"/>
              </w:rPr>
            </w:rPrChange>
          </w:rPr>
          <w:tab/>
          <w:delText>«TESTNET Rinkeby (ETH) Blockchain Explorer». [En línea]. Disponible en: https://rinkeby.etherscan.io/. [Accedido: 25-may-2019].</w:delText>
        </w:r>
      </w:del>
    </w:p>
    <w:p w14:paraId="31AB7DAC" w14:textId="747B8DC8" w:rsidR="00140325" w:rsidRPr="00E31036" w:rsidRDefault="0030319D" w:rsidP="003E7FE7">
      <w:pPr>
        <w:rPr>
          <w:lang w:val="en-US"/>
        </w:rPr>
      </w:pPr>
      <w:r w:rsidRPr="000A3D5A">
        <w:fldChar w:fldCharType="end"/>
      </w:r>
      <w:proofErr w:type="spellStart"/>
      <w:r w:rsidR="00242AF6" w:rsidRPr="00E31036">
        <w:rPr>
          <w:lang w:val="en-US"/>
        </w:rPr>
        <w:t>asdasd</w:t>
      </w:r>
      <w:proofErr w:type="spellEnd"/>
      <w:r w:rsidR="001C5B2C" w:rsidRPr="00E31036">
        <w:rPr>
          <w:lang w:val="en-US"/>
        </w:rPr>
        <w:t xml:space="preserve"> </w:t>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1437" w:name="_Toc267562108"/>
      <w:r w:rsidR="008E36E4" w:rsidRPr="00E31036">
        <w:rPr>
          <w:lang w:val="en-US"/>
        </w:rPr>
        <w:lastRenderedPageBreak/>
        <w:t>Enter Your Appendix Title Here</w:t>
      </w:r>
      <w:bookmarkEnd w:id="1437"/>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numPr>
          <w:ins w:id="1438" w:author="" w:date="2010-06-04T12:20:00Z"/>
        </w:numPr>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77777777" w:rsidR="008E36E4" w:rsidRPr="006A0FBD" w:rsidRDefault="008E36E4">
      <w:pPr>
        <w:pStyle w:val="Epgrafe"/>
        <w:rPr>
          <w:lang w:val="en-US"/>
        </w:rPr>
      </w:pPr>
      <w:bookmarkStart w:id="1439"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A01489" w:rsidRPr="006A0FBD">
        <w:rPr>
          <w:noProof/>
          <w:lang w:val="en-US"/>
        </w:rPr>
        <w:t>A</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A01489" w:rsidRPr="006A0FBD">
        <w:rPr>
          <w:noProof/>
          <w:lang w:val="en-US"/>
        </w:rPr>
        <w:t>1</w:t>
      </w:r>
      <w:r w:rsidR="00A34CB9" w:rsidRPr="0094773E">
        <w:rPr>
          <w:lang w:val="es-ES_tradnl"/>
        </w:rPr>
        <w:fldChar w:fldCharType="end"/>
      </w:r>
      <w:r w:rsidRPr="006A0FBD">
        <w:rPr>
          <w:lang w:val="en-US"/>
        </w:rPr>
        <w:t xml:space="preserve"> First Figure in Appendix A</w:t>
      </w:r>
      <w:bookmarkEnd w:id="1439"/>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1440"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1440"/>
      <w:proofErr w:type="spellEnd"/>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5" w:author="ADRIAN RIESCO RODRIGUEZ" w:date="2019-05-30T11:00:00Z" w:initials="ARR">
    <w:p w14:paraId="01FEE4BF" w14:textId="4AB69F63" w:rsidR="00D66B7D" w:rsidRDefault="00D66B7D">
      <w:pPr>
        <w:pStyle w:val="Textocomentario"/>
      </w:pPr>
      <w:r>
        <w:rPr>
          <w:rStyle w:val="Refdecomentario"/>
        </w:rPr>
        <w:annotationRef/>
      </w:r>
      <w:r>
        <w:t>Link al código</w:t>
      </w:r>
    </w:p>
  </w:comment>
  <w:comment w:id="56" w:author="Pablo Blanco Peris" w:date="2019-05-30T15:26:00Z" w:initials="PBP">
    <w:p w14:paraId="61166054" w14:textId="77777777" w:rsidR="00B71DB9" w:rsidRDefault="00B71DB9">
      <w:pPr>
        <w:pStyle w:val="Textocomentario"/>
      </w:pPr>
      <w:r>
        <w:rPr>
          <w:rStyle w:val="Refdecomentario"/>
        </w:rPr>
        <w:annotationRef/>
      </w:r>
      <w:r>
        <w:t>Al repositorio de GitHub no? Hago entonces el repositorio público?</w:t>
      </w:r>
    </w:p>
    <w:p w14:paraId="72F36E37" w14:textId="6578A9C9" w:rsidR="00B71DB9" w:rsidRDefault="00B71DB9">
      <w:pPr>
        <w:pStyle w:val="Textocomentario"/>
      </w:pPr>
    </w:p>
  </w:comment>
  <w:comment w:id="122" w:author="ADRIAN RIESCO RODRIGUEZ" w:date="2019-05-16T14:53:00Z" w:initials="ARR">
    <w:p w14:paraId="7AEFA24A" w14:textId="6A0C66C0" w:rsidR="00C216AA" w:rsidRPr="008B1374" w:rsidRDefault="00C216AA">
      <w:pPr>
        <w:pStyle w:val="Textocomentario"/>
      </w:pPr>
      <w:r>
        <w:rPr>
          <w:rStyle w:val="Refdecomentario"/>
        </w:rPr>
        <w:annotationRef/>
      </w:r>
      <w:r w:rsidRPr="008B1374">
        <w:t xml:space="preserve">Iría </w:t>
      </w:r>
      <w:proofErr w:type="spellStart"/>
      <w:r w:rsidRPr="008B1374">
        <w:t>major</w:t>
      </w:r>
      <w:proofErr w:type="spellEnd"/>
      <w:r w:rsidRPr="008B1374">
        <w:t xml:space="preserve"> antes que la historia?</w:t>
      </w:r>
    </w:p>
  </w:comment>
  <w:comment w:id="123" w:author="Pablo Blanco Peris" w:date="2019-05-30T15:24:00Z" w:initials="PBP">
    <w:p w14:paraId="73BF3444" w14:textId="77777777" w:rsidR="00382C27" w:rsidRDefault="00382C27">
      <w:pPr>
        <w:pStyle w:val="Textocomentario"/>
      </w:pPr>
      <w:r>
        <w:rPr>
          <w:rStyle w:val="Refdecomentario"/>
        </w:rPr>
        <w:annotationRef/>
      </w:r>
      <w:r>
        <w:t>Como tu lo veas mejor</w:t>
      </w:r>
    </w:p>
    <w:p w14:paraId="42FB305C" w14:textId="67639E5D" w:rsidR="00382C27" w:rsidRDefault="00382C27">
      <w:pPr>
        <w:pStyle w:val="Textocomentario"/>
      </w:pPr>
    </w:p>
  </w:comment>
  <w:comment w:id="439" w:author="ADRIAN RIESCO RODRIGUEZ" w:date="2019-05-16T15:16:00Z" w:initials="ARR">
    <w:p w14:paraId="3A4B3020" w14:textId="190F350D" w:rsidR="00C216AA" w:rsidRPr="002F7A74" w:rsidRDefault="00C216AA">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440" w:author="ADRIAN RIESCO RODRIGUEZ" w:date="2019-05-30T11:17:00Z" w:initials="ARR">
    <w:p w14:paraId="1EA0C6DC" w14:textId="061180C9" w:rsidR="007549ED" w:rsidRDefault="007549ED">
      <w:pPr>
        <w:pStyle w:val="Textocomentario"/>
      </w:pPr>
      <w:r>
        <w:rPr>
          <w:rStyle w:val="Refdecomentario"/>
        </w:rPr>
        <w:annotationRef/>
      </w:r>
      <w:r>
        <w:t>En ese caso simplemente di “en la sección XX mostramos un ejemplo detall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EE4BF" w15:done="0"/>
  <w15:commentEx w15:paraId="72F36E37" w15:paraIdParent="01FEE4BF" w15:done="0"/>
  <w15:commentEx w15:paraId="7AEFA24A" w15:done="0"/>
  <w15:commentEx w15:paraId="42FB305C" w15:paraIdParent="7AEFA24A" w15:done="0"/>
  <w15:commentEx w15:paraId="3A4B3020" w15:done="1"/>
  <w15:commentEx w15:paraId="1EA0C6DC" w15:paraIdParent="3A4B302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EE4BF" w16cid:durableId="209A365D"/>
  <w16cid:commentId w16cid:paraId="72F36E37" w16cid:durableId="209A74A4"/>
  <w16cid:commentId w16cid:paraId="7AEFA24A" w16cid:durableId="2087F7DD"/>
  <w16cid:commentId w16cid:paraId="42FB305C" w16cid:durableId="209A7420"/>
  <w16cid:commentId w16cid:paraId="3A4B3020" w16cid:durableId="2087FD5F"/>
  <w16cid:commentId w16cid:paraId="1EA0C6DC" w16cid:durableId="209A3A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DC7F5" w14:textId="77777777" w:rsidR="00B4443D" w:rsidRDefault="00B4443D">
      <w:r>
        <w:separator/>
      </w:r>
    </w:p>
    <w:p w14:paraId="15ACAC7E" w14:textId="77777777" w:rsidR="00B4443D" w:rsidRDefault="00B4443D"/>
  </w:endnote>
  <w:endnote w:type="continuationSeparator" w:id="0">
    <w:p w14:paraId="792E3691" w14:textId="77777777" w:rsidR="00B4443D" w:rsidRDefault="00B4443D">
      <w:r>
        <w:continuationSeparator/>
      </w:r>
    </w:p>
    <w:p w14:paraId="7CF046AB" w14:textId="77777777" w:rsidR="00B4443D" w:rsidRDefault="00B444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C216AA" w:rsidRDefault="00C216AA">
    <w:pPr>
      <w:pStyle w:val="Piedepgina"/>
      <w:framePr w:wrap="around" w:vAnchor="text" w:hAnchor="margin" w:xAlign="center" w:y="1"/>
      <w:rPr>
        <w:rStyle w:val="Nmerodepgina"/>
      </w:rPr>
    </w:pPr>
  </w:p>
  <w:p w14:paraId="295A4B1E" w14:textId="77777777" w:rsidR="00C216AA" w:rsidRDefault="00C216A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C216AA" w:rsidRDefault="00C216AA">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C216AA" w:rsidRDefault="00C216AA">
    <w:pPr>
      <w:pStyle w:val="Piedepgina"/>
      <w:ind w:right="360"/>
    </w:pPr>
  </w:p>
  <w:p w14:paraId="59A9CA12" w14:textId="77777777" w:rsidR="00C216AA" w:rsidRDefault="00C216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20EEB" w14:textId="77777777" w:rsidR="00B4443D" w:rsidRDefault="00B4443D">
      <w:r>
        <w:separator/>
      </w:r>
    </w:p>
    <w:p w14:paraId="45C30B1D" w14:textId="77777777" w:rsidR="00B4443D" w:rsidRDefault="00B4443D"/>
  </w:footnote>
  <w:footnote w:type="continuationSeparator" w:id="0">
    <w:p w14:paraId="76261745" w14:textId="77777777" w:rsidR="00B4443D" w:rsidRDefault="00B4443D">
      <w:r>
        <w:continuationSeparator/>
      </w:r>
    </w:p>
    <w:p w14:paraId="2E57B39E" w14:textId="77777777" w:rsidR="00B4443D" w:rsidRDefault="00B4443D"/>
  </w:footnote>
  <w:footnote w:id="1">
    <w:p w14:paraId="69E05D58" w14:textId="676D2406" w:rsidR="00C216AA" w:rsidRPr="00FC350E" w:rsidRDefault="00C216AA" w:rsidP="0094773E">
      <w:pPr>
        <w:pStyle w:val="Textonotapie"/>
      </w:pPr>
      <w:r w:rsidRPr="00382C27">
        <w:rPr>
          <w:rStyle w:val="Refdenotaalpie"/>
        </w:rPr>
        <w:footnoteRef/>
      </w:r>
      <w:r w:rsidRPr="0094773E">
        <w:t xml:space="preserve"> Una función </w:t>
      </w:r>
      <w:ins w:id="160" w:author="ADRIAN RIESCO RODRIGUEZ" w:date="2019-04-26T15:13:00Z">
        <w:r w:rsidRPr="00342995">
          <w:rPr>
            <w:i/>
          </w:rPr>
          <w:t>hash</w:t>
        </w:r>
        <w:r w:rsidRPr="0094773E">
          <w:t xml:space="preserve"> </w:t>
        </w:r>
      </w:ins>
      <w:r w:rsidRPr="0094773E">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4EB2"/>
    <w:rsid w:val="00015A7C"/>
    <w:rsid w:val="00017313"/>
    <w:rsid w:val="00017398"/>
    <w:rsid w:val="00026392"/>
    <w:rsid w:val="00033E5C"/>
    <w:rsid w:val="000352C2"/>
    <w:rsid w:val="00040930"/>
    <w:rsid w:val="0006093C"/>
    <w:rsid w:val="00074CAD"/>
    <w:rsid w:val="00075F3C"/>
    <w:rsid w:val="00076706"/>
    <w:rsid w:val="00080D19"/>
    <w:rsid w:val="00080FEA"/>
    <w:rsid w:val="000833C4"/>
    <w:rsid w:val="00083D7A"/>
    <w:rsid w:val="000852A0"/>
    <w:rsid w:val="00085A62"/>
    <w:rsid w:val="000A0674"/>
    <w:rsid w:val="000A3D5A"/>
    <w:rsid w:val="000B587B"/>
    <w:rsid w:val="000C0526"/>
    <w:rsid w:val="000C3A2B"/>
    <w:rsid w:val="000D309E"/>
    <w:rsid w:val="000E3CF1"/>
    <w:rsid w:val="000E7E99"/>
    <w:rsid w:val="000F12C2"/>
    <w:rsid w:val="000F7D14"/>
    <w:rsid w:val="00107BD9"/>
    <w:rsid w:val="00111837"/>
    <w:rsid w:val="00121BC9"/>
    <w:rsid w:val="00123F1C"/>
    <w:rsid w:val="00126E5A"/>
    <w:rsid w:val="00130AB5"/>
    <w:rsid w:val="00133F8C"/>
    <w:rsid w:val="00140325"/>
    <w:rsid w:val="00143875"/>
    <w:rsid w:val="0014435C"/>
    <w:rsid w:val="00157389"/>
    <w:rsid w:val="0016071F"/>
    <w:rsid w:val="001775A8"/>
    <w:rsid w:val="0018042A"/>
    <w:rsid w:val="00181C18"/>
    <w:rsid w:val="001848A0"/>
    <w:rsid w:val="00191F2F"/>
    <w:rsid w:val="001940DF"/>
    <w:rsid w:val="001A3506"/>
    <w:rsid w:val="001A7B8D"/>
    <w:rsid w:val="001B67AD"/>
    <w:rsid w:val="001C19C9"/>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42AF6"/>
    <w:rsid w:val="00247C4B"/>
    <w:rsid w:val="00251AFF"/>
    <w:rsid w:val="00257FAF"/>
    <w:rsid w:val="0026443F"/>
    <w:rsid w:val="00270A8B"/>
    <w:rsid w:val="002744C3"/>
    <w:rsid w:val="00283436"/>
    <w:rsid w:val="00292B59"/>
    <w:rsid w:val="00295D8D"/>
    <w:rsid w:val="002A0917"/>
    <w:rsid w:val="002A5447"/>
    <w:rsid w:val="002B2A99"/>
    <w:rsid w:val="002C03FA"/>
    <w:rsid w:val="002C22CE"/>
    <w:rsid w:val="002C51AF"/>
    <w:rsid w:val="002C6E19"/>
    <w:rsid w:val="002E5A3A"/>
    <w:rsid w:val="002E5ADE"/>
    <w:rsid w:val="002F1C5F"/>
    <w:rsid w:val="002F7A74"/>
    <w:rsid w:val="003030A7"/>
    <w:rsid w:val="0030319D"/>
    <w:rsid w:val="00305239"/>
    <w:rsid w:val="003136ED"/>
    <w:rsid w:val="00315799"/>
    <w:rsid w:val="003160E6"/>
    <w:rsid w:val="003233CF"/>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73EB9"/>
    <w:rsid w:val="00373F5E"/>
    <w:rsid w:val="003746C1"/>
    <w:rsid w:val="00377EE3"/>
    <w:rsid w:val="00377F2B"/>
    <w:rsid w:val="00382C27"/>
    <w:rsid w:val="00387442"/>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163F9"/>
    <w:rsid w:val="004172F8"/>
    <w:rsid w:val="00427DEF"/>
    <w:rsid w:val="0043287C"/>
    <w:rsid w:val="00434EEB"/>
    <w:rsid w:val="00436C34"/>
    <w:rsid w:val="00441D26"/>
    <w:rsid w:val="004423E3"/>
    <w:rsid w:val="00443034"/>
    <w:rsid w:val="00446217"/>
    <w:rsid w:val="0045192E"/>
    <w:rsid w:val="004542DB"/>
    <w:rsid w:val="00457912"/>
    <w:rsid w:val="0046235B"/>
    <w:rsid w:val="00462579"/>
    <w:rsid w:val="0046775A"/>
    <w:rsid w:val="00472EFF"/>
    <w:rsid w:val="00473CA1"/>
    <w:rsid w:val="004757D1"/>
    <w:rsid w:val="0048277B"/>
    <w:rsid w:val="00484A59"/>
    <w:rsid w:val="00485065"/>
    <w:rsid w:val="00490516"/>
    <w:rsid w:val="00496D25"/>
    <w:rsid w:val="004A516C"/>
    <w:rsid w:val="004B3213"/>
    <w:rsid w:val="004B3368"/>
    <w:rsid w:val="004B58E4"/>
    <w:rsid w:val="004C1DA7"/>
    <w:rsid w:val="004C1FBD"/>
    <w:rsid w:val="004C1FDC"/>
    <w:rsid w:val="004D0801"/>
    <w:rsid w:val="004D4647"/>
    <w:rsid w:val="004D4DC6"/>
    <w:rsid w:val="004D547C"/>
    <w:rsid w:val="004E1B40"/>
    <w:rsid w:val="004E6133"/>
    <w:rsid w:val="004E7573"/>
    <w:rsid w:val="004E7A1C"/>
    <w:rsid w:val="004E7BFE"/>
    <w:rsid w:val="00502726"/>
    <w:rsid w:val="005048C7"/>
    <w:rsid w:val="0050613E"/>
    <w:rsid w:val="0050728E"/>
    <w:rsid w:val="00513BAE"/>
    <w:rsid w:val="005178D6"/>
    <w:rsid w:val="005215E3"/>
    <w:rsid w:val="00521D44"/>
    <w:rsid w:val="00522989"/>
    <w:rsid w:val="00541223"/>
    <w:rsid w:val="00541B91"/>
    <w:rsid w:val="005461E9"/>
    <w:rsid w:val="005465CB"/>
    <w:rsid w:val="005501AD"/>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5301"/>
    <w:rsid w:val="005A71F3"/>
    <w:rsid w:val="005B0154"/>
    <w:rsid w:val="005B2132"/>
    <w:rsid w:val="005B7956"/>
    <w:rsid w:val="005C1D71"/>
    <w:rsid w:val="005C1F95"/>
    <w:rsid w:val="005C5236"/>
    <w:rsid w:val="005D2EC9"/>
    <w:rsid w:val="005D57D0"/>
    <w:rsid w:val="005E4AAC"/>
    <w:rsid w:val="005E71FF"/>
    <w:rsid w:val="005E7B69"/>
    <w:rsid w:val="005E7BFA"/>
    <w:rsid w:val="005F139E"/>
    <w:rsid w:val="005F22AB"/>
    <w:rsid w:val="005F5E7A"/>
    <w:rsid w:val="0060451B"/>
    <w:rsid w:val="0060626A"/>
    <w:rsid w:val="00610C5B"/>
    <w:rsid w:val="00611404"/>
    <w:rsid w:val="00626DB2"/>
    <w:rsid w:val="00631B94"/>
    <w:rsid w:val="00631FEA"/>
    <w:rsid w:val="00635B5D"/>
    <w:rsid w:val="00637487"/>
    <w:rsid w:val="0064156A"/>
    <w:rsid w:val="00642CE8"/>
    <w:rsid w:val="0064709E"/>
    <w:rsid w:val="00663235"/>
    <w:rsid w:val="0066576C"/>
    <w:rsid w:val="0067657C"/>
    <w:rsid w:val="00693800"/>
    <w:rsid w:val="00695AB1"/>
    <w:rsid w:val="006A0FBD"/>
    <w:rsid w:val="006A3C4F"/>
    <w:rsid w:val="006B2BEA"/>
    <w:rsid w:val="006B36AB"/>
    <w:rsid w:val="006B50F3"/>
    <w:rsid w:val="006B6DF6"/>
    <w:rsid w:val="006C563D"/>
    <w:rsid w:val="006C685A"/>
    <w:rsid w:val="006D4A0F"/>
    <w:rsid w:val="006D5464"/>
    <w:rsid w:val="006E0D93"/>
    <w:rsid w:val="006E3ED8"/>
    <w:rsid w:val="006E6C86"/>
    <w:rsid w:val="006E7BAE"/>
    <w:rsid w:val="006F0EE6"/>
    <w:rsid w:val="006F295F"/>
    <w:rsid w:val="006F5DB8"/>
    <w:rsid w:val="006F60C8"/>
    <w:rsid w:val="006F6907"/>
    <w:rsid w:val="007022E1"/>
    <w:rsid w:val="00703FA7"/>
    <w:rsid w:val="00722814"/>
    <w:rsid w:val="0072600F"/>
    <w:rsid w:val="0073645D"/>
    <w:rsid w:val="00751928"/>
    <w:rsid w:val="007549ED"/>
    <w:rsid w:val="00760B86"/>
    <w:rsid w:val="0076212D"/>
    <w:rsid w:val="007635BC"/>
    <w:rsid w:val="00773291"/>
    <w:rsid w:val="00775C3C"/>
    <w:rsid w:val="00776555"/>
    <w:rsid w:val="0079363A"/>
    <w:rsid w:val="007A7231"/>
    <w:rsid w:val="007B245C"/>
    <w:rsid w:val="007C69C4"/>
    <w:rsid w:val="007C77B4"/>
    <w:rsid w:val="007E210C"/>
    <w:rsid w:val="007F758C"/>
    <w:rsid w:val="008143BF"/>
    <w:rsid w:val="0081536B"/>
    <w:rsid w:val="00824257"/>
    <w:rsid w:val="00827557"/>
    <w:rsid w:val="008306B4"/>
    <w:rsid w:val="00830D21"/>
    <w:rsid w:val="00833BB9"/>
    <w:rsid w:val="00835B63"/>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7A7F"/>
    <w:rsid w:val="008E1D78"/>
    <w:rsid w:val="008E2A0C"/>
    <w:rsid w:val="008E36E4"/>
    <w:rsid w:val="008E3FDA"/>
    <w:rsid w:val="008E5C64"/>
    <w:rsid w:val="008F0720"/>
    <w:rsid w:val="008F2D5F"/>
    <w:rsid w:val="008F3B7C"/>
    <w:rsid w:val="009023DC"/>
    <w:rsid w:val="009056CF"/>
    <w:rsid w:val="009120DA"/>
    <w:rsid w:val="00923729"/>
    <w:rsid w:val="00930BCF"/>
    <w:rsid w:val="00931450"/>
    <w:rsid w:val="00934E35"/>
    <w:rsid w:val="00937403"/>
    <w:rsid w:val="00943ED5"/>
    <w:rsid w:val="009469B6"/>
    <w:rsid w:val="0094773E"/>
    <w:rsid w:val="0095232C"/>
    <w:rsid w:val="009525EE"/>
    <w:rsid w:val="009534FF"/>
    <w:rsid w:val="00953958"/>
    <w:rsid w:val="009545F1"/>
    <w:rsid w:val="00954B8E"/>
    <w:rsid w:val="00955D90"/>
    <w:rsid w:val="009602F8"/>
    <w:rsid w:val="009633EC"/>
    <w:rsid w:val="009639D0"/>
    <w:rsid w:val="00970324"/>
    <w:rsid w:val="009721A8"/>
    <w:rsid w:val="00991EB8"/>
    <w:rsid w:val="009928DE"/>
    <w:rsid w:val="00993186"/>
    <w:rsid w:val="009A2B24"/>
    <w:rsid w:val="009A428E"/>
    <w:rsid w:val="009B2E7B"/>
    <w:rsid w:val="009C490E"/>
    <w:rsid w:val="009E1467"/>
    <w:rsid w:val="009E2848"/>
    <w:rsid w:val="009E4630"/>
    <w:rsid w:val="009E48BC"/>
    <w:rsid w:val="009E63FE"/>
    <w:rsid w:val="009F0083"/>
    <w:rsid w:val="009F0B4E"/>
    <w:rsid w:val="009F1CB5"/>
    <w:rsid w:val="009F2B7E"/>
    <w:rsid w:val="00A01489"/>
    <w:rsid w:val="00A0180A"/>
    <w:rsid w:val="00A03F66"/>
    <w:rsid w:val="00A04387"/>
    <w:rsid w:val="00A24603"/>
    <w:rsid w:val="00A253AF"/>
    <w:rsid w:val="00A31609"/>
    <w:rsid w:val="00A34CB9"/>
    <w:rsid w:val="00A35259"/>
    <w:rsid w:val="00A36EC1"/>
    <w:rsid w:val="00A41818"/>
    <w:rsid w:val="00A42A0C"/>
    <w:rsid w:val="00A44B40"/>
    <w:rsid w:val="00A50F3B"/>
    <w:rsid w:val="00A61B98"/>
    <w:rsid w:val="00A636E0"/>
    <w:rsid w:val="00A676EF"/>
    <w:rsid w:val="00A74327"/>
    <w:rsid w:val="00A753B9"/>
    <w:rsid w:val="00A77C24"/>
    <w:rsid w:val="00A83157"/>
    <w:rsid w:val="00A8650A"/>
    <w:rsid w:val="00A8653B"/>
    <w:rsid w:val="00A95C94"/>
    <w:rsid w:val="00AA3176"/>
    <w:rsid w:val="00AB0F7B"/>
    <w:rsid w:val="00AB1330"/>
    <w:rsid w:val="00AB19C1"/>
    <w:rsid w:val="00AC5CD5"/>
    <w:rsid w:val="00AD0B74"/>
    <w:rsid w:val="00AD272F"/>
    <w:rsid w:val="00AD5EB5"/>
    <w:rsid w:val="00AD6CE2"/>
    <w:rsid w:val="00AE6B26"/>
    <w:rsid w:val="00AF0994"/>
    <w:rsid w:val="00AF4A89"/>
    <w:rsid w:val="00AF5AC0"/>
    <w:rsid w:val="00AF5D50"/>
    <w:rsid w:val="00B0255C"/>
    <w:rsid w:val="00B075BD"/>
    <w:rsid w:val="00B07D3C"/>
    <w:rsid w:val="00B2359D"/>
    <w:rsid w:val="00B24ECA"/>
    <w:rsid w:val="00B31512"/>
    <w:rsid w:val="00B32EED"/>
    <w:rsid w:val="00B4129A"/>
    <w:rsid w:val="00B419C2"/>
    <w:rsid w:val="00B42F26"/>
    <w:rsid w:val="00B4443D"/>
    <w:rsid w:val="00B452ED"/>
    <w:rsid w:val="00B47AF8"/>
    <w:rsid w:val="00B50327"/>
    <w:rsid w:val="00B525B6"/>
    <w:rsid w:val="00B5323D"/>
    <w:rsid w:val="00B71DB9"/>
    <w:rsid w:val="00B968C5"/>
    <w:rsid w:val="00BA40BD"/>
    <w:rsid w:val="00BA7329"/>
    <w:rsid w:val="00BB2FB3"/>
    <w:rsid w:val="00BB387F"/>
    <w:rsid w:val="00BB4DB7"/>
    <w:rsid w:val="00BB50FF"/>
    <w:rsid w:val="00BB51F0"/>
    <w:rsid w:val="00BC23A6"/>
    <w:rsid w:val="00BD0141"/>
    <w:rsid w:val="00BD05E6"/>
    <w:rsid w:val="00BD0E4C"/>
    <w:rsid w:val="00BD1907"/>
    <w:rsid w:val="00BD2F76"/>
    <w:rsid w:val="00BD4D08"/>
    <w:rsid w:val="00BD4F21"/>
    <w:rsid w:val="00BE3B99"/>
    <w:rsid w:val="00BE45C3"/>
    <w:rsid w:val="00BE63C8"/>
    <w:rsid w:val="00BF074C"/>
    <w:rsid w:val="00BF4228"/>
    <w:rsid w:val="00C007F1"/>
    <w:rsid w:val="00C026B1"/>
    <w:rsid w:val="00C1078D"/>
    <w:rsid w:val="00C15074"/>
    <w:rsid w:val="00C20FBA"/>
    <w:rsid w:val="00C2168E"/>
    <w:rsid w:val="00C216AA"/>
    <w:rsid w:val="00C220E9"/>
    <w:rsid w:val="00C229FB"/>
    <w:rsid w:val="00C33D92"/>
    <w:rsid w:val="00C36BFC"/>
    <w:rsid w:val="00C36C16"/>
    <w:rsid w:val="00C36D65"/>
    <w:rsid w:val="00C51975"/>
    <w:rsid w:val="00C524FA"/>
    <w:rsid w:val="00C5692F"/>
    <w:rsid w:val="00C62365"/>
    <w:rsid w:val="00C62959"/>
    <w:rsid w:val="00C66320"/>
    <w:rsid w:val="00C66D12"/>
    <w:rsid w:val="00C712C5"/>
    <w:rsid w:val="00C72808"/>
    <w:rsid w:val="00C73C24"/>
    <w:rsid w:val="00C86041"/>
    <w:rsid w:val="00C910B5"/>
    <w:rsid w:val="00C9406E"/>
    <w:rsid w:val="00C97D3D"/>
    <w:rsid w:val="00CA4118"/>
    <w:rsid w:val="00CA5952"/>
    <w:rsid w:val="00CA69A9"/>
    <w:rsid w:val="00CB024E"/>
    <w:rsid w:val="00CB1E0E"/>
    <w:rsid w:val="00CB794E"/>
    <w:rsid w:val="00CC2AC6"/>
    <w:rsid w:val="00CC4E13"/>
    <w:rsid w:val="00CC6192"/>
    <w:rsid w:val="00CC6B98"/>
    <w:rsid w:val="00CD05B6"/>
    <w:rsid w:val="00CD11D0"/>
    <w:rsid w:val="00CD4350"/>
    <w:rsid w:val="00CD5B51"/>
    <w:rsid w:val="00CE1735"/>
    <w:rsid w:val="00CE690A"/>
    <w:rsid w:val="00CF12EE"/>
    <w:rsid w:val="00CF3D69"/>
    <w:rsid w:val="00CF4B53"/>
    <w:rsid w:val="00D115D7"/>
    <w:rsid w:val="00D11776"/>
    <w:rsid w:val="00D14574"/>
    <w:rsid w:val="00D16400"/>
    <w:rsid w:val="00D2109A"/>
    <w:rsid w:val="00D216C7"/>
    <w:rsid w:val="00D21CFA"/>
    <w:rsid w:val="00D25518"/>
    <w:rsid w:val="00D31E7B"/>
    <w:rsid w:val="00D42E55"/>
    <w:rsid w:val="00D45228"/>
    <w:rsid w:val="00D46C28"/>
    <w:rsid w:val="00D4717D"/>
    <w:rsid w:val="00D5183F"/>
    <w:rsid w:val="00D52406"/>
    <w:rsid w:val="00D61690"/>
    <w:rsid w:val="00D61CB5"/>
    <w:rsid w:val="00D667C0"/>
    <w:rsid w:val="00D66B7D"/>
    <w:rsid w:val="00D71F0E"/>
    <w:rsid w:val="00D7228D"/>
    <w:rsid w:val="00D7345E"/>
    <w:rsid w:val="00D766F2"/>
    <w:rsid w:val="00D84B52"/>
    <w:rsid w:val="00D862DB"/>
    <w:rsid w:val="00D912A6"/>
    <w:rsid w:val="00D94B2F"/>
    <w:rsid w:val="00D967CC"/>
    <w:rsid w:val="00DA3711"/>
    <w:rsid w:val="00DA515B"/>
    <w:rsid w:val="00DB396E"/>
    <w:rsid w:val="00DB4F2F"/>
    <w:rsid w:val="00DD1D7C"/>
    <w:rsid w:val="00DD39BA"/>
    <w:rsid w:val="00DE347B"/>
    <w:rsid w:val="00DE4632"/>
    <w:rsid w:val="00DE4C47"/>
    <w:rsid w:val="00DE7243"/>
    <w:rsid w:val="00DF2C96"/>
    <w:rsid w:val="00DF7374"/>
    <w:rsid w:val="00E070E5"/>
    <w:rsid w:val="00E12BF1"/>
    <w:rsid w:val="00E12E93"/>
    <w:rsid w:val="00E17DBA"/>
    <w:rsid w:val="00E224E8"/>
    <w:rsid w:val="00E251EB"/>
    <w:rsid w:val="00E3017A"/>
    <w:rsid w:val="00E31036"/>
    <w:rsid w:val="00E40B86"/>
    <w:rsid w:val="00E440F4"/>
    <w:rsid w:val="00E46470"/>
    <w:rsid w:val="00E47CAC"/>
    <w:rsid w:val="00E62167"/>
    <w:rsid w:val="00E66ECC"/>
    <w:rsid w:val="00E73726"/>
    <w:rsid w:val="00E96B70"/>
    <w:rsid w:val="00E979DE"/>
    <w:rsid w:val="00EA122F"/>
    <w:rsid w:val="00EA3D10"/>
    <w:rsid w:val="00EA56FC"/>
    <w:rsid w:val="00EB57F1"/>
    <w:rsid w:val="00EC1D52"/>
    <w:rsid w:val="00ED0DBD"/>
    <w:rsid w:val="00ED1658"/>
    <w:rsid w:val="00ED2F13"/>
    <w:rsid w:val="00EE0D71"/>
    <w:rsid w:val="00EE2317"/>
    <w:rsid w:val="00EE3CD3"/>
    <w:rsid w:val="00EF05DF"/>
    <w:rsid w:val="00EF166F"/>
    <w:rsid w:val="00F0212A"/>
    <w:rsid w:val="00F033D0"/>
    <w:rsid w:val="00F04F16"/>
    <w:rsid w:val="00F075B7"/>
    <w:rsid w:val="00F121B0"/>
    <w:rsid w:val="00F15764"/>
    <w:rsid w:val="00F164D3"/>
    <w:rsid w:val="00F2095F"/>
    <w:rsid w:val="00F25159"/>
    <w:rsid w:val="00F333C0"/>
    <w:rsid w:val="00F34D1A"/>
    <w:rsid w:val="00F40572"/>
    <w:rsid w:val="00F4589B"/>
    <w:rsid w:val="00F472E1"/>
    <w:rsid w:val="00F5047F"/>
    <w:rsid w:val="00F5131B"/>
    <w:rsid w:val="00F516BB"/>
    <w:rsid w:val="00F5400F"/>
    <w:rsid w:val="00F5423B"/>
    <w:rsid w:val="00F54DA6"/>
    <w:rsid w:val="00F64C16"/>
    <w:rsid w:val="00F66040"/>
    <w:rsid w:val="00F6791B"/>
    <w:rsid w:val="00F721D2"/>
    <w:rsid w:val="00F74D3C"/>
    <w:rsid w:val="00F86749"/>
    <w:rsid w:val="00F923BB"/>
    <w:rsid w:val="00F9325A"/>
    <w:rsid w:val="00F938E6"/>
    <w:rsid w:val="00FA2E97"/>
    <w:rsid w:val="00FA4C9E"/>
    <w:rsid w:val="00FA61D2"/>
    <w:rsid w:val="00FB21B8"/>
    <w:rsid w:val="00FC0786"/>
    <w:rsid w:val="00FC2731"/>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90.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50.png"/><Relationship Id="rId37" Type="http://schemas.openxmlformats.org/officeDocument/2006/relationships/image" Target="media/image22.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43ED3F72-F2D5-5342-B38C-238B28497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636</TotalTime>
  <Pages>42</Pages>
  <Words>22114</Words>
  <Characters>121630</Characters>
  <Application>Microsoft Office Word</Application>
  <DocSecurity>0</DocSecurity>
  <Lines>1013</Lines>
  <Paragraphs>2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43458</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28</cp:revision>
  <cp:lastPrinted>2010-06-04T08:36:00Z</cp:lastPrinted>
  <dcterms:created xsi:type="dcterms:W3CDTF">2019-05-19T22:48:00Z</dcterms:created>
  <dcterms:modified xsi:type="dcterms:W3CDTF">2019-05-3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